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7555" w:rsidRDefault="00633289" w:rsidP="00B87555">
      <w:pPr>
        <w:spacing w:line="240" w:lineRule="auto"/>
        <w:jc w:val="center"/>
        <w:rPr>
          <w:rFonts w:ascii="Times New Roman" w:hAnsi="Times New Roman" w:cs="Times New Roman"/>
          <w:b/>
          <w:sz w:val="30"/>
          <w:szCs w:val="30"/>
        </w:rPr>
      </w:pPr>
      <w:r w:rsidRPr="00B87555">
        <w:rPr>
          <w:rFonts w:ascii="Times New Roman" w:hAnsi="Times New Roman" w:cs="Times New Roman"/>
          <w:b/>
          <w:sz w:val="30"/>
          <w:szCs w:val="30"/>
        </w:rPr>
        <w:t xml:space="preserve">Pengaruh Kompetensi, Disiplin Kerja </w:t>
      </w:r>
      <w:r w:rsidR="00B87555">
        <w:rPr>
          <w:rFonts w:ascii="Times New Roman" w:hAnsi="Times New Roman" w:cs="Times New Roman"/>
          <w:b/>
          <w:sz w:val="30"/>
          <w:szCs w:val="30"/>
        </w:rPr>
        <w:t xml:space="preserve">dan Lingkungan </w:t>
      </w:r>
      <w:r w:rsidRPr="00B87555">
        <w:rPr>
          <w:rFonts w:ascii="Times New Roman" w:hAnsi="Times New Roman" w:cs="Times New Roman"/>
          <w:b/>
          <w:sz w:val="30"/>
          <w:szCs w:val="30"/>
        </w:rPr>
        <w:t xml:space="preserve">Kerja Terhadap Kinerja Pegawai di Dinas Perindustrian </w:t>
      </w:r>
    </w:p>
    <w:p w:rsidR="00BF286D" w:rsidRPr="00B87555" w:rsidRDefault="00B87555" w:rsidP="00B87555">
      <w:pPr>
        <w:spacing w:line="240" w:lineRule="auto"/>
        <w:jc w:val="center"/>
        <w:rPr>
          <w:rFonts w:ascii="Times New Roman" w:hAnsi="Times New Roman" w:cs="Times New Roman"/>
          <w:b/>
          <w:sz w:val="30"/>
          <w:szCs w:val="30"/>
        </w:rPr>
      </w:pPr>
      <w:r w:rsidRPr="00B87555">
        <w:rPr>
          <w:rFonts w:ascii="Times New Roman" w:hAnsi="Times New Roman" w:cs="Times New Roman"/>
          <w:b/>
          <w:sz w:val="30"/>
          <w:szCs w:val="30"/>
        </w:rPr>
        <w:t>D</w:t>
      </w:r>
      <w:r w:rsidR="00633289" w:rsidRPr="00B87555">
        <w:rPr>
          <w:rFonts w:ascii="Times New Roman" w:hAnsi="Times New Roman" w:cs="Times New Roman"/>
          <w:b/>
          <w:sz w:val="30"/>
          <w:szCs w:val="30"/>
        </w:rPr>
        <w:t>an</w:t>
      </w:r>
      <w:r>
        <w:rPr>
          <w:rFonts w:ascii="Times New Roman" w:hAnsi="Times New Roman" w:cs="Times New Roman"/>
          <w:b/>
          <w:sz w:val="30"/>
          <w:szCs w:val="30"/>
        </w:rPr>
        <w:t xml:space="preserve"> </w:t>
      </w:r>
      <w:r w:rsidR="00633289" w:rsidRPr="00B87555">
        <w:rPr>
          <w:rFonts w:ascii="Times New Roman" w:hAnsi="Times New Roman" w:cs="Times New Roman"/>
          <w:b/>
          <w:sz w:val="30"/>
          <w:szCs w:val="30"/>
        </w:rPr>
        <w:t>Perdagangan Kota Lubuklinggau</w:t>
      </w:r>
    </w:p>
    <w:p w:rsidR="004C63C4" w:rsidRDefault="004C63C4" w:rsidP="004C63C4">
      <w:pPr>
        <w:pStyle w:val="ListParagraph"/>
        <w:autoSpaceDE w:val="0"/>
        <w:autoSpaceDN w:val="0"/>
        <w:adjustRightInd w:val="0"/>
        <w:spacing w:after="0"/>
        <w:ind w:left="709" w:hanging="709"/>
        <w:jc w:val="center"/>
        <w:rPr>
          <w:rFonts w:ascii="Times New Roman" w:hAnsi="Times New Roman" w:cs="Times New Roman"/>
          <w:b/>
        </w:rPr>
      </w:pPr>
    </w:p>
    <w:p w:rsidR="00412F6C" w:rsidRPr="004C63C4" w:rsidRDefault="004C63C4" w:rsidP="004C63C4">
      <w:pPr>
        <w:pStyle w:val="ListParagraph"/>
        <w:autoSpaceDE w:val="0"/>
        <w:autoSpaceDN w:val="0"/>
        <w:adjustRightInd w:val="0"/>
        <w:spacing w:after="0"/>
        <w:ind w:left="709" w:hanging="709"/>
        <w:jc w:val="center"/>
        <w:rPr>
          <w:rFonts w:ascii="Times New Roman" w:hAnsi="Times New Roman" w:cs="Times New Roman"/>
          <w:b/>
          <w:sz w:val="20"/>
          <w:szCs w:val="20"/>
          <w:vertAlign w:val="superscript"/>
        </w:rPr>
      </w:pPr>
      <w:r w:rsidRPr="004C63C4">
        <w:rPr>
          <w:rFonts w:ascii="Times New Roman" w:hAnsi="Times New Roman" w:cs="Times New Roman"/>
          <w:b/>
          <w:sz w:val="20"/>
          <w:szCs w:val="20"/>
        </w:rPr>
        <w:t>Dhea Febriani</w:t>
      </w:r>
      <w:r w:rsidRPr="004C63C4">
        <w:rPr>
          <w:rFonts w:ascii="Times New Roman" w:hAnsi="Times New Roman" w:cs="Times New Roman"/>
          <w:b/>
          <w:sz w:val="20"/>
          <w:szCs w:val="20"/>
          <w:vertAlign w:val="superscript"/>
        </w:rPr>
        <w:t>1</w:t>
      </w:r>
      <w:proofErr w:type="gramStart"/>
      <w:r w:rsidRPr="004C63C4">
        <w:rPr>
          <w:rFonts w:ascii="Times New Roman" w:hAnsi="Times New Roman" w:cs="Times New Roman"/>
          <w:b/>
          <w:sz w:val="20"/>
          <w:szCs w:val="20"/>
        </w:rPr>
        <w:t xml:space="preserve">, </w:t>
      </w:r>
      <w:r w:rsidR="00412F6C" w:rsidRPr="004C63C4">
        <w:rPr>
          <w:rFonts w:ascii="Times New Roman" w:hAnsi="Times New Roman" w:cs="Times New Roman"/>
          <w:b/>
          <w:sz w:val="20"/>
          <w:szCs w:val="20"/>
        </w:rPr>
        <w:t xml:space="preserve"> Ronal</w:t>
      </w:r>
      <w:proofErr w:type="gramEnd"/>
      <w:r w:rsidR="00412F6C" w:rsidRPr="004C63C4">
        <w:rPr>
          <w:rFonts w:ascii="Times New Roman" w:hAnsi="Times New Roman" w:cs="Times New Roman"/>
          <w:b/>
          <w:sz w:val="20"/>
          <w:szCs w:val="20"/>
        </w:rPr>
        <w:t xml:space="preserve"> Aprianto SE,M.Si</w:t>
      </w:r>
      <w:r w:rsidRPr="004C63C4">
        <w:rPr>
          <w:rFonts w:ascii="Times New Roman" w:hAnsi="Times New Roman" w:cs="Times New Roman"/>
          <w:b/>
          <w:sz w:val="20"/>
          <w:szCs w:val="20"/>
          <w:vertAlign w:val="superscript"/>
        </w:rPr>
        <w:t>2</w:t>
      </w:r>
      <w:r w:rsidRPr="004C63C4">
        <w:rPr>
          <w:rFonts w:ascii="Times New Roman" w:hAnsi="Times New Roman" w:cs="Times New Roman"/>
          <w:b/>
          <w:sz w:val="20"/>
          <w:szCs w:val="20"/>
        </w:rPr>
        <w:t xml:space="preserve">, </w:t>
      </w:r>
      <w:r w:rsidR="00412F6C" w:rsidRPr="004C63C4">
        <w:rPr>
          <w:rFonts w:ascii="Times New Roman" w:hAnsi="Times New Roman" w:cs="Times New Roman"/>
          <w:b/>
          <w:sz w:val="20"/>
          <w:szCs w:val="20"/>
        </w:rPr>
        <w:t xml:space="preserve"> Agustinus Samosir SE.,Mh</w:t>
      </w:r>
      <w:r w:rsidRPr="004C63C4">
        <w:rPr>
          <w:rFonts w:ascii="Times New Roman" w:hAnsi="Times New Roman" w:cs="Times New Roman"/>
          <w:b/>
          <w:sz w:val="20"/>
          <w:szCs w:val="20"/>
          <w:vertAlign w:val="superscript"/>
        </w:rPr>
        <w:t>3</w:t>
      </w:r>
    </w:p>
    <w:p w:rsidR="00412F6C" w:rsidRDefault="00412F6C" w:rsidP="004C63C4">
      <w:pPr>
        <w:pStyle w:val="ListParagraph"/>
        <w:autoSpaceDE w:val="0"/>
        <w:autoSpaceDN w:val="0"/>
        <w:adjustRightInd w:val="0"/>
        <w:spacing w:after="0"/>
        <w:ind w:left="709" w:hanging="709"/>
        <w:jc w:val="center"/>
        <w:rPr>
          <w:rFonts w:ascii="Times New Roman" w:hAnsi="Times New Roman" w:cs="Times New Roman"/>
          <w:b/>
          <w:sz w:val="18"/>
          <w:szCs w:val="18"/>
        </w:rPr>
      </w:pPr>
      <w:r w:rsidRPr="004C63C4">
        <w:rPr>
          <w:rFonts w:ascii="Times New Roman" w:hAnsi="Times New Roman" w:cs="Times New Roman"/>
          <w:b/>
          <w:sz w:val="18"/>
          <w:szCs w:val="18"/>
        </w:rPr>
        <w:t>Fakultas Ekonomi dan Bisnis,</w:t>
      </w:r>
      <w:r w:rsidR="004C63C4" w:rsidRPr="004C63C4">
        <w:rPr>
          <w:rFonts w:ascii="Times New Roman" w:hAnsi="Times New Roman" w:cs="Times New Roman"/>
          <w:b/>
          <w:sz w:val="18"/>
          <w:szCs w:val="18"/>
        </w:rPr>
        <w:t xml:space="preserve"> Program Studi </w:t>
      </w:r>
      <w:proofErr w:type="gramStart"/>
      <w:r w:rsidR="004C63C4" w:rsidRPr="004C63C4">
        <w:rPr>
          <w:rFonts w:ascii="Times New Roman" w:hAnsi="Times New Roman" w:cs="Times New Roman"/>
          <w:b/>
          <w:sz w:val="18"/>
          <w:szCs w:val="18"/>
        </w:rPr>
        <w:t xml:space="preserve">Manajemen </w:t>
      </w:r>
      <w:r w:rsidRPr="004C63C4">
        <w:rPr>
          <w:rFonts w:ascii="Times New Roman" w:hAnsi="Times New Roman" w:cs="Times New Roman"/>
          <w:b/>
          <w:sz w:val="18"/>
          <w:szCs w:val="18"/>
        </w:rPr>
        <w:t xml:space="preserve"> Universitas</w:t>
      </w:r>
      <w:proofErr w:type="gramEnd"/>
      <w:r w:rsidRPr="004C63C4">
        <w:rPr>
          <w:rFonts w:ascii="Times New Roman" w:hAnsi="Times New Roman" w:cs="Times New Roman"/>
          <w:b/>
          <w:sz w:val="18"/>
          <w:szCs w:val="18"/>
        </w:rPr>
        <w:t xml:space="preserve"> Bina Insan, Lubuklinggau</w:t>
      </w:r>
      <w:r w:rsidR="004C63C4">
        <w:rPr>
          <w:rFonts w:ascii="Times New Roman" w:hAnsi="Times New Roman" w:cs="Times New Roman"/>
          <w:b/>
          <w:sz w:val="18"/>
          <w:szCs w:val="18"/>
        </w:rPr>
        <w:t>, Indonesia</w:t>
      </w:r>
    </w:p>
    <w:p w:rsidR="000B5A9C" w:rsidRPr="008A0F01" w:rsidRDefault="008A0F01" w:rsidP="008A0F01">
      <w:pPr>
        <w:spacing w:after="0" w:line="480" w:lineRule="auto"/>
        <w:jc w:val="center"/>
        <w:rPr>
          <w:rFonts w:ascii="Times New Roman" w:hAnsi="Times New Roman" w:cs="Times New Roman"/>
          <w:b/>
          <w:bCs/>
          <w:color w:val="000000" w:themeColor="text1"/>
          <w:sz w:val="18"/>
          <w:szCs w:val="18"/>
          <w:lang w:val="en-ID"/>
        </w:rPr>
      </w:pPr>
      <w:hyperlink r:id="rId9" w:history="1">
        <w:r w:rsidRPr="00935230">
          <w:rPr>
            <w:rStyle w:val="Hyperlink"/>
            <w:rFonts w:ascii="Times New Roman" w:hAnsi="Times New Roman" w:cs="Times New Roman"/>
            <w:b/>
            <w:sz w:val="18"/>
            <w:szCs w:val="18"/>
          </w:rPr>
          <w:t>dheafebriani090619@gmail.com</w:t>
        </w:r>
      </w:hyperlink>
      <w:r>
        <w:rPr>
          <w:rFonts w:ascii="Times New Roman" w:hAnsi="Times New Roman" w:cs="Times New Roman"/>
          <w:b/>
          <w:sz w:val="18"/>
          <w:szCs w:val="18"/>
        </w:rPr>
        <w:t xml:space="preserve">, </w:t>
      </w:r>
      <w:hyperlink r:id="rId10" w:history="1">
        <w:r w:rsidRPr="00935230">
          <w:rPr>
            <w:rStyle w:val="Hyperlink"/>
            <w:rFonts w:ascii="Times New Roman" w:hAnsi="Times New Roman" w:cs="Times New Roman"/>
            <w:b/>
            <w:sz w:val="18"/>
            <w:szCs w:val="18"/>
          </w:rPr>
          <w:t>ronal.gbs@gmail.com</w:t>
        </w:r>
      </w:hyperlink>
      <w:r>
        <w:rPr>
          <w:rFonts w:ascii="Times New Roman" w:hAnsi="Times New Roman" w:cs="Times New Roman"/>
          <w:b/>
          <w:sz w:val="18"/>
          <w:szCs w:val="18"/>
        </w:rPr>
        <w:t xml:space="preserve">, </w:t>
      </w:r>
      <w:hyperlink r:id="rId11" w:history="1">
        <w:r>
          <w:rPr>
            <w:rStyle w:val="Hyperlink"/>
            <w:rFonts w:ascii="Times New Roman" w:hAnsi="Times New Roman" w:cs="Times New Roman"/>
            <w:b/>
            <w:bCs/>
            <w:sz w:val="18"/>
            <w:szCs w:val="18"/>
            <w:lang w:val="en-ID"/>
          </w:rPr>
          <w:t>samosiragustinusmh@gmail.com</w:t>
        </w:r>
      </w:hyperlink>
    </w:p>
    <w:p w:rsidR="00B87555" w:rsidRDefault="00B87555" w:rsidP="00235ED1">
      <w:pPr>
        <w:spacing w:line="360" w:lineRule="auto"/>
        <w:jc w:val="center"/>
        <w:rPr>
          <w:rFonts w:ascii="Times New Roman" w:hAnsi="Times New Roman" w:cs="Times New Roman"/>
          <w:b/>
          <w:sz w:val="18"/>
          <w:szCs w:val="18"/>
        </w:rPr>
      </w:pPr>
    </w:p>
    <w:p w:rsidR="00235ED1" w:rsidRDefault="00EC35A6" w:rsidP="00235ED1">
      <w:pPr>
        <w:spacing w:line="360" w:lineRule="auto"/>
        <w:jc w:val="center"/>
        <w:rPr>
          <w:rFonts w:ascii="Times New Roman" w:hAnsi="Times New Roman" w:cs="Times New Roman"/>
          <w:b/>
          <w:sz w:val="18"/>
          <w:szCs w:val="18"/>
        </w:rPr>
      </w:pPr>
      <w:r w:rsidRPr="00235ED1">
        <w:rPr>
          <w:rFonts w:ascii="Times New Roman" w:hAnsi="Times New Roman" w:cs="Times New Roman"/>
          <w:b/>
          <w:sz w:val="18"/>
          <w:szCs w:val="18"/>
        </w:rPr>
        <w:t>ABSTRAK</w:t>
      </w:r>
    </w:p>
    <w:p w:rsidR="00235ED1" w:rsidRPr="002A62F5" w:rsidRDefault="002A62F5" w:rsidP="00235ED1">
      <w:pPr>
        <w:jc w:val="both"/>
        <w:rPr>
          <w:rFonts w:ascii="Times New Roman" w:hAnsi="Times New Roman" w:cs="Times New Roman"/>
          <w:sz w:val="18"/>
          <w:szCs w:val="18"/>
        </w:rPr>
      </w:pPr>
      <w:r w:rsidRPr="002A62F5">
        <w:rPr>
          <w:rFonts w:ascii="Times New Roman" w:hAnsi="Times New Roman" w:cs="Times New Roman"/>
          <w:sz w:val="18"/>
          <w:szCs w:val="18"/>
        </w:rPr>
        <w:t>Penelitian dilakukan hanya untuk mengetahui pengaruh kompetensi, disiplin kerja dan lingkungan kerja terhadap kinerja pegawai Kementerian Perindustrian d</w:t>
      </w:r>
      <w:r>
        <w:rPr>
          <w:rFonts w:ascii="Times New Roman" w:hAnsi="Times New Roman" w:cs="Times New Roman"/>
          <w:sz w:val="18"/>
          <w:szCs w:val="18"/>
        </w:rPr>
        <w:t xml:space="preserve">an Perdagangan </w:t>
      </w:r>
      <w:proofErr w:type="gramStart"/>
      <w:r>
        <w:rPr>
          <w:rFonts w:ascii="Times New Roman" w:hAnsi="Times New Roman" w:cs="Times New Roman"/>
          <w:sz w:val="18"/>
          <w:szCs w:val="18"/>
        </w:rPr>
        <w:t>kota</w:t>
      </w:r>
      <w:proofErr w:type="gramEnd"/>
      <w:r>
        <w:rPr>
          <w:rFonts w:ascii="Times New Roman" w:hAnsi="Times New Roman" w:cs="Times New Roman"/>
          <w:sz w:val="18"/>
          <w:szCs w:val="18"/>
        </w:rPr>
        <w:t xml:space="preserve"> Lubuklinggau</w:t>
      </w:r>
      <w:r w:rsidRPr="002A62F5">
        <w:rPr>
          <w:rFonts w:ascii="Times New Roman" w:hAnsi="Times New Roman" w:cs="Times New Roman"/>
          <w:sz w:val="18"/>
          <w:szCs w:val="18"/>
        </w:rPr>
        <w:t xml:space="preserve">. </w:t>
      </w:r>
      <w:proofErr w:type="gramStart"/>
      <w:r w:rsidRPr="002A62F5">
        <w:rPr>
          <w:rFonts w:ascii="Times New Roman" w:hAnsi="Times New Roman" w:cs="Times New Roman"/>
          <w:sz w:val="18"/>
          <w:szCs w:val="18"/>
        </w:rPr>
        <w:t>Penelitian ini menggunakan tes gambar terhadap 54 pegawai negeri sipi</w:t>
      </w:r>
      <w:r>
        <w:rPr>
          <w:rFonts w:ascii="Times New Roman" w:hAnsi="Times New Roman" w:cs="Times New Roman"/>
          <w:sz w:val="18"/>
          <w:szCs w:val="18"/>
        </w:rPr>
        <w:t>l (PNS</w:t>
      </w:r>
      <w:r w:rsidRPr="002A62F5">
        <w:rPr>
          <w:rFonts w:ascii="Times New Roman" w:hAnsi="Times New Roman" w:cs="Times New Roman"/>
          <w:sz w:val="18"/>
          <w:szCs w:val="18"/>
        </w:rPr>
        <w:t>).</w:t>
      </w:r>
      <w:proofErr w:type="gramEnd"/>
      <w:r w:rsidRPr="002A62F5">
        <w:rPr>
          <w:rFonts w:ascii="Times New Roman" w:hAnsi="Times New Roman" w:cs="Times New Roman"/>
          <w:sz w:val="18"/>
          <w:szCs w:val="18"/>
        </w:rPr>
        <w:t xml:space="preserve"> </w:t>
      </w:r>
      <w:proofErr w:type="gramStart"/>
      <w:r w:rsidRPr="002A62F5">
        <w:rPr>
          <w:rFonts w:ascii="Times New Roman" w:hAnsi="Times New Roman" w:cs="Times New Roman"/>
          <w:sz w:val="18"/>
          <w:szCs w:val="18"/>
        </w:rPr>
        <w:t>Metode pengumpulan data dalam penelitian ini dilakukan dengan menggunakan angket, observasi dan dokumentasi.</w:t>
      </w:r>
      <w:proofErr w:type="gramEnd"/>
      <w:r w:rsidRPr="002A62F5">
        <w:rPr>
          <w:rFonts w:ascii="Times New Roman" w:hAnsi="Times New Roman" w:cs="Times New Roman"/>
          <w:sz w:val="18"/>
          <w:szCs w:val="18"/>
        </w:rPr>
        <w:t xml:space="preserve"> </w:t>
      </w:r>
      <w:proofErr w:type="gramStart"/>
      <w:r w:rsidRPr="002A62F5">
        <w:rPr>
          <w:rFonts w:ascii="Times New Roman" w:hAnsi="Times New Roman" w:cs="Times New Roman"/>
          <w:sz w:val="18"/>
          <w:szCs w:val="18"/>
        </w:rPr>
        <w:t>Uji hipotesis utama yang jelas mengenai variabel kompetensi peningkatan hak terjadi pada angka 9,294 &gt; ttabel 1,674.</w:t>
      </w:r>
      <w:proofErr w:type="gramEnd"/>
      <w:r w:rsidRPr="002A62F5">
        <w:rPr>
          <w:rFonts w:ascii="Times New Roman" w:hAnsi="Times New Roman" w:cs="Times New Roman"/>
          <w:sz w:val="18"/>
          <w:szCs w:val="18"/>
        </w:rPr>
        <w:t xml:space="preserve"> </w:t>
      </w:r>
      <w:proofErr w:type="gramStart"/>
      <w:r w:rsidRPr="002A62F5">
        <w:rPr>
          <w:rFonts w:ascii="Times New Roman" w:hAnsi="Times New Roman" w:cs="Times New Roman"/>
          <w:sz w:val="18"/>
          <w:szCs w:val="18"/>
        </w:rPr>
        <w:t>Sedangkan dengan thitung (9,294) &gt; t tabel (1,674), dapat dikatakan bahwa kompetensi berpengaruh terhadap kinerja pegawai.</w:t>
      </w:r>
      <w:proofErr w:type="gramEnd"/>
      <w:r w:rsidRPr="002A62F5">
        <w:rPr>
          <w:rFonts w:ascii="Times New Roman" w:hAnsi="Times New Roman" w:cs="Times New Roman"/>
          <w:sz w:val="18"/>
          <w:szCs w:val="18"/>
        </w:rPr>
        <w:t xml:space="preserve"> </w:t>
      </w:r>
      <w:proofErr w:type="gramStart"/>
      <w:r w:rsidRPr="002A62F5">
        <w:rPr>
          <w:rFonts w:ascii="Times New Roman" w:hAnsi="Times New Roman" w:cs="Times New Roman"/>
          <w:sz w:val="18"/>
          <w:szCs w:val="18"/>
        </w:rPr>
        <w:t>Uji hipotesis selanjutnya dengan jelas menunjukkan bahwa variabel disiplin kerja dalam produktivitas karyawan menunjukkan angka 9,259 &gt; ttabel 1,674, sedangkan dapat dikatakan bahwa disiplin kerja khususnya memiliki kinerja karyawan karena angka 9,259 &gt; 1,674.</w:t>
      </w:r>
      <w:proofErr w:type="gramEnd"/>
      <w:r w:rsidRPr="002A62F5">
        <w:rPr>
          <w:rFonts w:ascii="Times New Roman" w:hAnsi="Times New Roman" w:cs="Times New Roman"/>
          <w:sz w:val="18"/>
          <w:szCs w:val="18"/>
        </w:rPr>
        <w:t xml:space="preserve"> </w:t>
      </w:r>
      <w:proofErr w:type="gramStart"/>
      <w:r w:rsidRPr="002A62F5">
        <w:rPr>
          <w:rFonts w:ascii="Times New Roman" w:hAnsi="Times New Roman" w:cs="Times New Roman"/>
          <w:sz w:val="18"/>
          <w:szCs w:val="18"/>
        </w:rPr>
        <w:t>Uji hipotesis ketiga adalah variabel lingkungan kerja terhadap produktivitas kerja karyawan menunjukkan nilai t hitung sebesar 1,797 &gt; ttabel 1,674.</w:t>
      </w:r>
      <w:proofErr w:type="gramEnd"/>
      <w:r w:rsidRPr="002A62F5">
        <w:rPr>
          <w:rFonts w:ascii="Times New Roman" w:hAnsi="Times New Roman" w:cs="Times New Roman"/>
          <w:sz w:val="18"/>
          <w:szCs w:val="18"/>
        </w:rPr>
        <w:t xml:space="preserve"> Hal ini menunjukkan bahwa variabel lingkungan kerja (X) berpengaruh terhadap produktivitas (Y) tenaga kerja di perkantoran industri dan komersial </w:t>
      </w:r>
      <w:proofErr w:type="gramStart"/>
      <w:r w:rsidRPr="002A62F5">
        <w:rPr>
          <w:rFonts w:ascii="Times New Roman" w:hAnsi="Times New Roman" w:cs="Times New Roman"/>
          <w:sz w:val="18"/>
          <w:szCs w:val="18"/>
        </w:rPr>
        <w:t>kota</w:t>
      </w:r>
      <w:proofErr w:type="gramEnd"/>
      <w:r w:rsidRPr="002A62F5">
        <w:rPr>
          <w:rFonts w:ascii="Times New Roman" w:hAnsi="Times New Roman" w:cs="Times New Roman"/>
          <w:sz w:val="18"/>
          <w:szCs w:val="18"/>
        </w:rPr>
        <w:t xml:space="preserve"> Lübucklingau. Kemudian pada saat pengujian hipotesis keempat diperoleh angka f diketahui sebesar 31.573 &gt; fabel I.675, sehingga terdapat pengaruh simult</w:t>
      </w:r>
      <w:r w:rsidR="00AB18E2">
        <w:rPr>
          <w:rFonts w:ascii="Times New Roman" w:hAnsi="Times New Roman" w:cs="Times New Roman"/>
          <w:sz w:val="18"/>
          <w:szCs w:val="18"/>
        </w:rPr>
        <w:t>an terhadap Y antara variabel X1, X2, X3</w:t>
      </w:r>
      <w:r w:rsidRPr="002A62F5">
        <w:rPr>
          <w:rFonts w:ascii="Times New Roman" w:hAnsi="Times New Roman" w:cs="Times New Roman"/>
          <w:sz w:val="18"/>
          <w:szCs w:val="18"/>
        </w:rPr>
        <w:t xml:space="preserve"> pada Dinas Perindustrian dan Perdagangan. Kota Lübucklingau.</w:t>
      </w:r>
      <w:r w:rsidR="00235ED1" w:rsidRPr="002A62F5">
        <w:rPr>
          <w:rFonts w:ascii="Times New Roman" w:hAnsi="Times New Roman" w:cs="Times New Roman"/>
          <w:sz w:val="18"/>
          <w:szCs w:val="18"/>
        </w:rPr>
        <w:t xml:space="preserve">Kata </w:t>
      </w:r>
      <w:proofErr w:type="gramStart"/>
      <w:r w:rsidR="00235ED1" w:rsidRPr="002A62F5">
        <w:rPr>
          <w:rFonts w:ascii="Times New Roman" w:hAnsi="Times New Roman" w:cs="Times New Roman"/>
          <w:sz w:val="18"/>
          <w:szCs w:val="18"/>
        </w:rPr>
        <w:t>Kunci :</w:t>
      </w:r>
      <w:proofErr w:type="gramEnd"/>
      <w:r w:rsidR="00235ED1" w:rsidRPr="002A62F5">
        <w:rPr>
          <w:rFonts w:ascii="Times New Roman" w:hAnsi="Times New Roman" w:cs="Times New Roman"/>
          <w:sz w:val="18"/>
          <w:szCs w:val="18"/>
        </w:rPr>
        <w:t xml:space="preserve"> Kompetensi, Disiplin Kerja, Lin</w:t>
      </w:r>
      <w:r>
        <w:rPr>
          <w:rFonts w:ascii="Times New Roman" w:hAnsi="Times New Roman" w:cs="Times New Roman"/>
          <w:sz w:val="18"/>
          <w:szCs w:val="18"/>
        </w:rPr>
        <w:t>gkungan Kerja, Kinerja Pegawai.</w:t>
      </w:r>
    </w:p>
    <w:p w:rsidR="00235ED1" w:rsidRDefault="00235ED1" w:rsidP="00235ED1">
      <w:pPr>
        <w:spacing w:line="240" w:lineRule="auto"/>
        <w:jc w:val="center"/>
        <w:rPr>
          <w:rFonts w:ascii="Times New Roman" w:hAnsi="Times New Roman" w:cs="Times New Roman"/>
          <w:b/>
          <w:i/>
          <w:sz w:val="18"/>
          <w:szCs w:val="18"/>
        </w:rPr>
      </w:pPr>
      <w:r w:rsidRPr="004C63C4">
        <w:rPr>
          <w:rFonts w:ascii="Times New Roman" w:hAnsi="Times New Roman" w:cs="Times New Roman"/>
          <w:b/>
          <w:i/>
          <w:sz w:val="18"/>
          <w:szCs w:val="18"/>
        </w:rPr>
        <w:t>ABSTRACT</w:t>
      </w:r>
      <w:r>
        <w:rPr>
          <w:rFonts w:ascii="Times New Roman" w:hAnsi="Times New Roman" w:cs="Times New Roman"/>
          <w:b/>
          <w:i/>
          <w:sz w:val="18"/>
          <w:szCs w:val="18"/>
        </w:rPr>
        <w:t xml:space="preserve"> </w:t>
      </w:r>
    </w:p>
    <w:p w:rsidR="00235ED1" w:rsidRPr="004C63C4" w:rsidRDefault="00235ED1" w:rsidP="00235ED1">
      <w:pPr>
        <w:spacing w:line="240" w:lineRule="auto"/>
        <w:jc w:val="both"/>
        <w:rPr>
          <w:rFonts w:ascii="Times New Roman" w:hAnsi="Times New Roman" w:cs="Times New Roman"/>
          <w:b/>
          <w:i/>
          <w:sz w:val="18"/>
          <w:szCs w:val="18"/>
        </w:rPr>
      </w:pPr>
      <w:r w:rsidRPr="004C63C4">
        <w:rPr>
          <w:rFonts w:ascii="Times New Roman" w:hAnsi="Times New Roman" w:cs="Times New Roman"/>
          <w:i/>
          <w:color w:val="000000" w:themeColor="text1"/>
          <w:sz w:val="18"/>
          <w:szCs w:val="18"/>
        </w:rPr>
        <w:t xml:space="preserve">The study was conducted fully to determine the effect of Competence, Work Discipline, and Work Environment on employee performance at the Lubuklinggau City Industry and Trade Office. This study uses a test with illustrations of a total of 54 Civil Servants (PNS). The procedure for compiling the data in this study was carried out through Questionnaires, Observations, and Documentation. Explicitly testing the primary hypothesis for the Competency variable in the implementation of the delegation occurred at tcount of 9.294&gt;ttable of 1.674. With this it can be said that competence affects employee performance considering tcount (9.294) &gt; t table (1.674). The next hypothesis testing, explicitly the Work Discipline variable on Employee Performance shows the value of tcount 9.259 &gt; ttable 1.674, with this it can be said that Work Discipline fundamentally affects Employee Performance because tcount 9.259&gt; 1.674. Testing the third hypothesis, namely the work environment variable on employee performance, shows the tcount 1.797 &gt; ttable 1.674. This shows that the work environment variable (X) has an effect on employee performance (Y) at the Lubuklinggau City Industry and Trade Office. Then the fourth hypothesis testing is known that the fcount obtained is 31,573 &gt; ftable I.675 so that it has a simultaneous effect between the variables </w:t>
      </w:r>
      <w:r w:rsidRPr="004C63C4">
        <w:rPr>
          <w:rFonts w:ascii="Times New Roman" w:hAnsi="Times New Roman" w:cs="Times New Roman"/>
          <w:color w:val="000000" w:themeColor="text1"/>
          <w:sz w:val="18"/>
          <w:szCs w:val="18"/>
        </w:rPr>
        <w:t>X</w:t>
      </w:r>
      <w:r w:rsidRPr="004C63C4">
        <w:rPr>
          <w:rFonts w:ascii="Adobe Garamond Pro Bold" w:hAnsi="Adobe Garamond Pro Bold" w:cs="Times New Roman"/>
          <w:color w:val="000000" w:themeColor="text1"/>
          <w:sz w:val="18"/>
          <w:szCs w:val="18"/>
        </w:rPr>
        <w:t></w:t>
      </w:r>
      <w:r w:rsidRPr="004C63C4">
        <w:rPr>
          <w:rFonts w:ascii="Times New Roman" w:hAnsi="Times New Roman" w:cs="Times New Roman"/>
          <w:color w:val="000000" w:themeColor="text1"/>
          <w:sz w:val="18"/>
          <w:szCs w:val="18"/>
        </w:rPr>
        <w:t>, X</w:t>
      </w:r>
      <w:r w:rsidRPr="004C63C4">
        <w:rPr>
          <w:rFonts w:ascii="Adobe Garamond Pro Bold" w:hAnsi="Adobe Garamond Pro Bold" w:cs="Times New Roman"/>
          <w:color w:val="000000" w:themeColor="text1"/>
          <w:sz w:val="18"/>
          <w:szCs w:val="18"/>
        </w:rPr>
        <w:t></w:t>
      </w:r>
      <w:r w:rsidRPr="004C63C4">
        <w:rPr>
          <w:rFonts w:ascii="Times New Roman" w:hAnsi="Times New Roman" w:cs="Times New Roman"/>
          <w:color w:val="000000" w:themeColor="text1"/>
          <w:sz w:val="18"/>
          <w:szCs w:val="18"/>
        </w:rPr>
        <w:t>, X</w:t>
      </w:r>
      <w:r w:rsidRPr="004C63C4">
        <w:rPr>
          <w:rFonts w:ascii="Adobe Garamond Pro Bold" w:hAnsi="Adobe Garamond Pro Bold" w:cs="Times New Roman"/>
          <w:color w:val="000000" w:themeColor="text1"/>
          <w:sz w:val="18"/>
          <w:szCs w:val="18"/>
        </w:rPr>
        <w:t xml:space="preserve"> </w:t>
      </w:r>
      <w:r w:rsidRPr="004C63C4">
        <w:rPr>
          <w:rFonts w:ascii="Times New Roman" w:hAnsi="Times New Roman" w:cs="Times New Roman"/>
          <w:i/>
          <w:color w:val="000000" w:themeColor="text1"/>
          <w:sz w:val="18"/>
          <w:szCs w:val="18"/>
        </w:rPr>
        <w:t>on Y in the Industry and Trade Office of Lubuklinggau City</w:t>
      </w:r>
    </w:p>
    <w:p w:rsidR="00EC35A6" w:rsidRDefault="00235ED1" w:rsidP="00235ED1">
      <w:pPr>
        <w:jc w:val="both"/>
        <w:rPr>
          <w:rFonts w:ascii="Times New Roman" w:hAnsi="Times New Roman" w:cs="Times New Roman"/>
          <w:b/>
          <w:i/>
          <w:sz w:val="18"/>
          <w:szCs w:val="18"/>
        </w:rPr>
      </w:pPr>
      <w:r w:rsidRPr="004C63C4">
        <w:rPr>
          <w:rFonts w:ascii="Times New Roman" w:hAnsi="Times New Roman" w:cs="Times New Roman"/>
          <w:b/>
          <w:i/>
          <w:sz w:val="18"/>
          <w:szCs w:val="18"/>
        </w:rPr>
        <w:t>Keywords: Competence, Work Discipline, Work Environment, Employee Performance</w:t>
      </w:r>
    </w:p>
    <w:p w:rsidR="00235ED1" w:rsidRPr="00235ED1" w:rsidRDefault="00235ED1" w:rsidP="00235ED1">
      <w:pPr>
        <w:jc w:val="both"/>
        <w:rPr>
          <w:rFonts w:ascii="Times New Roman" w:hAnsi="Times New Roman" w:cs="Times New Roman"/>
          <w:b/>
          <w:i/>
          <w:sz w:val="18"/>
          <w:szCs w:val="18"/>
        </w:rPr>
      </w:pPr>
    </w:p>
    <w:p w:rsidR="00235ED1" w:rsidRPr="004D6BF6" w:rsidRDefault="00235ED1" w:rsidP="004D6BF6">
      <w:pPr>
        <w:pStyle w:val="ListParagraph"/>
        <w:numPr>
          <w:ilvl w:val="0"/>
          <w:numId w:val="6"/>
        </w:numPr>
        <w:spacing w:line="360" w:lineRule="auto"/>
        <w:ind w:left="284" w:hanging="284"/>
        <w:rPr>
          <w:rFonts w:ascii="Times New Roman" w:hAnsi="Times New Roman" w:cs="Times New Roman"/>
          <w:b/>
          <w:sz w:val="26"/>
          <w:szCs w:val="26"/>
        </w:rPr>
      </w:pPr>
      <w:r w:rsidRPr="004D6BF6">
        <w:rPr>
          <w:rFonts w:ascii="Times New Roman" w:hAnsi="Times New Roman" w:cs="Times New Roman"/>
          <w:b/>
          <w:sz w:val="26"/>
          <w:szCs w:val="26"/>
        </w:rPr>
        <w:t>PENDAHULUAN</w:t>
      </w:r>
    </w:p>
    <w:p w:rsidR="00235ED1" w:rsidRDefault="00760659" w:rsidP="00235ED1">
      <w:pPr>
        <w:spacing w:line="360" w:lineRule="auto"/>
        <w:ind w:firstLine="284"/>
        <w:jc w:val="both"/>
        <w:rPr>
          <w:rFonts w:ascii="Times New Roman" w:hAnsi="Times New Roman" w:cs="Times New Roman"/>
          <w:b/>
          <w:sz w:val="20"/>
          <w:szCs w:val="20"/>
        </w:rPr>
      </w:pPr>
      <w:r w:rsidRPr="00235ED1">
        <w:rPr>
          <w:rFonts w:ascii="Times New Roman" w:hAnsi="Times New Roman" w:cs="Times New Roman"/>
          <w:sz w:val="20"/>
          <w:szCs w:val="20"/>
        </w:rPr>
        <w:t>SDM</w:t>
      </w:r>
      <w:r w:rsidR="00CA5AF8" w:rsidRPr="00235ED1">
        <w:rPr>
          <w:rFonts w:ascii="Times New Roman" w:hAnsi="Times New Roman" w:cs="Times New Roman"/>
          <w:sz w:val="20"/>
          <w:szCs w:val="20"/>
        </w:rPr>
        <w:t xml:space="preserve"> yaitu </w:t>
      </w:r>
      <w:r w:rsidRPr="00235ED1">
        <w:rPr>
          <w:rFonts w:ascii="Times New Roman" w:hAnsi="Times New Roman" w:cs="Times New Roman"/>
          <w:sz w:val="20"/>
          <w:szCs w:val="20"/>
        </w:rPr>
        <w:t xml:space="preserve">sumber daya utama </w:t>
      </w:r>
      <w:r w:rsidR="00CA5AF8" w:rsidRPr="00235ED1">
        <w:rPr>
          <w:rFonts w:ascii="Times New Roman" w:hAnsi="Times New Roman" w:cs="Times New Roman"/>
          <w:sz w:val="20"/>
          <w:szCs w:val="20"/>
        </w:rPr>
        <w:t xml:space="preserve">yang memiliki </w:t>
      </w:r>
      <w:r w:rsidRPr="00235ED1">
        <w:rPr>
          <w:rFonts w:ascii="Times New Roman" w:hAnsi="Times New Roman" w:cs="Times New Roman"/>
          <w:sz w:val="20"/>
          <w:szCs w:val="20"/>
        </w:rPr>
        <w:t>kerinduan, kapasitas, data, hiburan</w:t>
      </w:r>
      <w:proofErr w:type="gramStart"/>
      <w:r w:rsidRPr="00235ED1">
        <w:rPr>
          <w:rFonts w:ascii="Times New Roman" w:hAnsi="Times New Roman" w:cs="Times New Roman"/>
          <w:sz w:val="20"/>
          <w:szCs w:val="20"/>
        </w:rPr>
        <w:t>,kekuatan</w:t>
      </w:r>
      <w:proofErr w:type="gramEnd"/>
      <w:r w:rsidRPr="00235ED1">
        <w:rPr>
          <w:rFonts w:ascii="Times New Roman" w:hAnsi="Times New Roman" w:cs="Times New Roman"/>
          <w:sz w:val="20"/>
          <w:szCs w:val="20"/>
        </w:rPr>
        <w:t>, dan pekerjaan</w:t>
      </w:r>
      <w:r w:rsidR="00CA5AF8" w:rsidRPr="00235ED1">
        <w:rPr>
          <w:rFonts w:ascii="Times New Roman" w:hAnsi="Times New Roman" w:cs="Times New Roman"/>
          <w:sz w:val="20"/>
          <w:szCs w:val="20"/>
        </w:rPr>
        <w:t xml:space="preserve">. </w:t>
      </w:r>
      <w:proofErr w:type="gramStart"/>
      <w:r w:rsidRPr="00235ED1">
        <w:rPr>
          <w:rFonts w:ascii="Times New Roman" w:hAnsi="Times New Roman" w:cs="Times New Roman"/>
          <w:sz w:val="20"/>
          <w:szCs w:val="20"/>
        </w:rPr>
        <w:t>kemampuan</w:t>
      </w:r>
      <w:proofErr w:type="gramEnd"/>
      <w:r w:rsidR="00CA5AF8" w:rsidRPr="00235ED1">
        <w:rPr>
          <w:rFonts w:ascii="Times New Roman" w:hAnsi="Times New Roman" w:cs="Times New Roman"/>
          <w:sz w:val="20"/>
          <w:szCs w:val="20"/>
        </w:rPr>
        <w:t xml:space="preserve"> sdm ini mempengaruhi usaha </w:t>
      </w:r>
      <w:r w:rsidRPr="00235ED1">
        <w:rPr>
          <w:rFonts w:ascii="Times New Roman" w:hAnsi="Times New Roman" w:cs="Times New Roman"/>
          <w:sz w:val="20"/>
          <w:szCs w:val="20"/>
        </w:rPr>
        <w:t xml:space="preserve">afiliasi </w:t>
      </w:r>
      <w:r w:rsidR="00CA5AF8" w:rsidRPr="00235ED1">
        <w:rPr>
          <w:rFonts w:ascii="Times New Roman" w:hAnsi="Times New Roman" w:cs="Times New Roman"/>
          <w:sz w:val="20"/>
          <w:szCs w:val="20"/>
        </w:rPr>
        <w:t xml:space="preserve"> dalam mencapai tujuannya. Bagaimana </w:t>
      </w:r>
      <w:r w:rsidR="00DD0C06" w:rsidRPr="00235ED1">
        <w:rPr>
          <w:rFonts w:ascii="Times New Roman" w:hAnsi="Times New Roman" w:cs="Times New Roman"/>
          <w:sz w:val="20"/>
          <w:szCs w:val="20"/>
        </w:rPr>
        <w:t>perkembangan terbaru, peningkatan inovasi, modal yang dapat diterima dan keterbukaan materi, jika tanpa sdm sulit bagi tempat kerja untuk mencapai tujuanya</w:t>
      </w:r>
      <w:r w:rsidR="00CA5AF8" w:rsidRPr="00235ED1">
        <w:rPr>
          <w:rFonts w:ascii="Times New Roman" w:hAnsi="Times New Roman" w:cs="Times New Roman"/>
          <w:sz w:val="20"/>
          <w:szCs w:val="20"/>
        </w:rPr>
        <w:t xml:space="preserve"> </w:t>
      </w:r>
      <w:r w:rsidR="006A7E3D" w:rsidRPr="00235ED1">
        <w:rPr>
          <w:rFonts w:ascii="Times New Roman" w:hAnsi="Times New Roman" w:cs="Times New Roman"/>
          <w:sz w:val="20"/>
          <w:szCs w:val="20"/>
          <w:lang w:val="id-ID"/>
        </w:rPr>
        <w:fldChar w:fldCharType="begin" w:fldLock="1"/>
      </w:r>
      <w:r w:rsidR="00CA5AF8" w:rsidRPr="00235ED1">
        <w:rPr>
          <w:rFonts w:ascii="Times New Roman" w:hAnsi="Times New Roman" w:cs="Times New Roman"/>
          <w:sz w:val="20"/>
          <w:szCs w:val="20"/>
          <w:lang w:val="id-ID"/>
        </w:rPr>
        <w:instrText>ADDIN CSL_CITATION {"citationItems":[{"id":"ITEM-1","itemData":{"author":[{"dropping-particle":"","family":"Sutrisno","given":"Edy","non-dropping-particle":"","parse-names":false,"suffix":""}],"id":"ITEM-1","issued":{"date-parts":[["2020"]]},"publisher":"Kencana","publisher-place":"Jakarta","title":"Manajemen Sumber Daya Manusia","type":"book"},"uris":["http://www.mendeley.com/documents/?uuid=0c7b27cb-5a2c-4951-ba4c-52f07e20865d"]}],"mendeley":{"formattedCitation":"(Sutrisno, 2020)","plainTextFormattedCitation":"(Sutrisno, 2020)","previouslyFormattedCitation":"(Sutrisno, 2020)"},"properties":{"noteIndex":0},"schema":"https://github.com/citation-style-language/schema/raw/master/csl-citation.json"}</w:instrText>
      </w:r>
      <w:r w:rsidR="006A7E3D" w:rsidRPr="00235ED1">
        <w:rPr>
          <w:rFonts w:ascii="Times New Roman" w:hAnsi="Times New Roman" w:cs="Times New Roman"/>
          <w:sz w:val="20"/>
          <w:szCs w:val="20"/>
          <w:lang w:val="id-ID"/>
        </w:rPr>
        <w:fldChar w:fldCharType="separate"/>
      </w:r>
      <w:r w:rsidR="00CA5AF8" w:rsidRPr="00235ED1">
        <w:rPr>
          <w:rFonts w:ascii="Times New Roman" w:hAnsi="Times New Roman" w:cs="Times New Roman"/>
          <w:noProof/>
          <w:sz w:val="20"/>
          <w:szCs w:val="20"/>
          <w:lang w:val="id-ID"/>
        </w:rPr>
        <w:t>(Sutrisno, 2020)</w:t>
      </w:r>
      <w:r w:rsidR="006A7E3D" w:rsidRPr="00235ED1">
        <w:rPr>
          <w:rFonts w:ascii="Times New Roman" w:hAnsi="Times New Roman" w:cs="Times New Roman"/>
          <w:sz w:val="20"/>
          <w:szCs w:val="20"/>
          <w:lang w:val="id-ID"/>
        </w:rPr>
        <w:fldChar w:fldCharType="end"/>
      </w:r>
      <w:r w:rsidR="00CA5AF8" w:rsidRPr="00235ED1">
        <w:rPr>
          <w:rFonts w:ascii="Times New Roman" w:hAnsi="Times New Roman" w:cs="Times New Roman"/>
          <w:sz w:val="20"/>
          <w:szCs w:val="20"/>
          <w:lang w:val="id-ID"/>
        </w:rPr>
        <w:t>.</w:t>
      </w:r>
    </w:p>
    <w:p w:rsidR="007068FA" w:rsidRDefault="007068FA" w:rsidP="00235ED1">
      <w:pPr>
        <w:spacing w:line="360" w:lineRule="auto"/>
        <w:ind w:firstLine="284"/>
        <w:jc w:val="both"/>
        <w:rPr>
          <w:rFonts w:ascii="Times New Roman" w:hAnsi="Times New Roman" w:cs="Times New Roman"/>
          <w:sz w:val="20"/>
          <w:szCs w:val="20"/>
        </w:rPr>
      </w:pPr>
      <w:proofErr w:type="gramStart"/>
      <w:r w:rsidRPr="007068FA">
        <w:rPr>
          <w:rFonts w:ascii="Times New Roman" w:hAnsi="Times New Roman" w:cs="Times New Roman"/>
          <w:sz w:val="20"/>
          <w:szCs w:val="20"/>
        </w:rPr>
        <w:lastRenderedPageBreak/>
        <w:t>Perilaku ikhlas ini dianggap sebagai utusan kewajiban dalam persahabatan (Priansa, 2018).</w:t>
      </w:r>
      <w:proofErr w:type="gramEnd"/>
      <w:r w:rsidRPr="007068FA">
        <w:rPr>
          <w:rFonts w:ascii="Times New Roman" w:hAnsi="Times New Roman" w:cs="Times New Roman"/>
          <w:sz w:val="20"/>
          <w:szCs w:val="20"/>
        </w:rPr>
        <w:t xml:space="preserve"> </w:t>
      </w:r>
      <w:proofErr w:type="gramStart"/>
      <w:r w:rsidRPr="007068FA">
        <w:rPr>
          <w:rFonts w:ascii="Times New Roman" w:hAnsi="Times New Roman" w:cs="Times New Roman"/>
          <w:sz w:val="20"/>
          <w:szCs w:val="20"/>
        </w:rPr>
        <w:t>Kompetensi berbasis keterampilan harus memiliki pilihan untuk membantu struktur yang ada untuk diimplementasikan dengan baik (Sutrisno, 2020).</w:t>
      </w:r>
      <w:proofErr w:type="gramEnd"/>
      <w:r w:rsidRPr="007068FA">
        <w:rPr>
          <w:rFonts w:ascii="Times New Roman" w:hAnsi="Times New Roman" w:cs="Times New Roman"/>
          <w:sz w:val="20"/>
          <w:szCs w:val="20"/>
        </w:rPr>
        <w:t xml:space="preserve"> </w:t>
      </w:r>
      <w:proofErr w:type="gramStart"/>
      <w:r w:rsidRPr="007068FA">
        <w:rPr>
          <w:rFonts w:ascii="Times New Roman" w:hAnsi="Times New Roman" w:cs="Times New Roman"/>
          <w:sz w:val="20"/>
          <w:szCs w:val="20"/>
        </w:rPr>
        <w:t>Disiplin kerja adalah keinginan dan kemampuan seseorang untuk menerapkan dan menyetujui norma-norma kepemimpinan yang berlaku pada dirinya (Sutrisno, 2020).</w:t>
      </w:r>
      <w:proofErr w:type="gramEnd"/>
      <w:r w:rsidRPr="007068FA">
        <w:rPr>
          <w:rFonts w:ascii="Times New Roman" w:hAnsi="Times New Roman" w:cs="Times New Roman"/>
          <w:sz w:val="20"/>
          <w:szCs w:val="20"/>
        </w:rPr>
        <w:t xml:space="preserve"> </w:t>
      </w:r>
      <w:proofErr w:type="gramStart"/>
      <w:r w:rsidRPr="007068FA">
        <w:rPr>
          <w:rFonts w:ascii="Times New Roman" w:hAnsi="Times New Roman" w:cs="Times New Roman"/>
          <w:sz w:val="20"/>
          <w:szCs w:val="20"/>
        </w:rPr>
        <w:t>Agen diperlakukan sebagai lingkungan kerja.</w:t>
      </w:r>
      <w:proofErr w:type="gramEnd"/>
      <w:r w:rsidRPr="007068FA">
        <w:rPr>
          <w:rFonts w:ascii="Times New Roman" w:hAnsi="Times New Roman" w:cs="Times New Roman"/>
          <w:sz w:val="20"/>
          <w:szCs w:val="20"/>
        </w:rPr>
        <w:t xml:space="preserve"> </w:t>
      </w:r>
      <w:proofErr w:type="gramStart"/>
      <w:r w:rsidRPr="007068FA">
        <w:rPr>
          <w:rFonts w:ascii="Times New Roman" w:hAnsi="Times New Roman" w:cs="Times New Roman"/>
          <w:sz w:val="20"/>
          <w:szCs w:val="20"/>
        </w:rPr>
        <w:t>Profesional merasa nyaman di tempat kerja.</w:t>
      </w:r>
      <w:proofErr w:type="gramEnd"/>
      <w:r w:rsidRPr="007068FA">
        <w:rPr>
          <w:rFonts w:ascii="Times New Roman" w:hAnsi="Times New Roman" w:cs="Times New Roman"/>
          <w:sz w:val="20"/>
          <w:szCs w:val="20"/>
        </w:rPr>
        <w:t xml:space="preserve"> </w:t>
      </w:r>
      <w:proofErr w:type="gramStart"/>
      <w:r w:rsidRPr="007068FA">
        <w:rPr>
          <w:rFonts w:ascii="Times New Roman" w:hAnsi="Times New Roman" w:cs="Times New Roman"/>
          <w:sz w:val="20"/>
          <w:szCs w:val="20"/>
        </w:rPr>
        <w:t>Takut disiapkan untuk menghabiskan lebih banyak waktu bekerja secara efisien, di sisi lain, lebih sedikit pekerjaan menyebabkan delegasi kurang efisien (Afandi, 2016).</w:t>
      </w:r>
      <w:proofErr w:type="gramEnd"/>
    </w:p>
    <w:p w:rsidR="007068FA" w:rsidRDefault="007068FA" w:rsidP="008C6E10">
      <w:pPr>
        <w:spacing w:line="360" w:lineRule="auto"/>
        <w:ind w:firstLine="284"/>
        <w:jc w:val="both"/>
        <w:rPr>
          <w:rFonts w:ascii="Times New Roman" w:hAnsi="Times New Roman" w:cs="Times New Roman"/>
          <w:sz w:val="20"/>
          <w:szCs w:val="20"/>
        </w:rPr>
      </w:pPr>
      <w:r w:rsidRPr="007068FA">
        <w:rPr>
          <w:rFonts w:ascii="Times New Roman" w:hAnsi="Times New Roman" w:cs="Times New Roman"/>
          <w:sz w:val="20"/>
          <w:szCs w:val="20"/>
        </w:rPr>
        <w:t xml:space="preserve">Kinerja pegawai Disperindag Kota Lubuklinggau belum tercapai dengan baik karena kurangnya keinginan untuk mengambil tanggung jawab operasional atas backlog dan kurangnya kemampuan pegawai yang sesuai untuk melaksanakan jadwal kerja. </w:t>
      </w:r>
      <w:proofErr w:type="gramStart"/>
      <w:r w:rsidRPr="007068FA">
        <w:rPr>
          <w:rFonts w:ascii="Times New Roman" w:hAnsi="Times New Roman" w:cs="Times New Roman"/>
          <w:sz w:val="20"/>
          <w:szCs w:val="20"/>
        </w:rPr>
        <w:t>pelanggaran</w:t>
      </w:r>
      <w:proofErr w:type="gramEnd"/>
      <w:r w:rsidRPr="007068FA">
        <w:rPr>
          <w:rFonts w:ascii="Times New Roman" w:hAnsi="Times New Roman" w:cs="Times New Roman"/>
          <w:sz w:val="20"/>
          <w:szCs w:val="20"/>
        </w:rPr>
        <w:t xml:space="preserve"> kinerja pegawai, ketentuan waktu kerja Bakat adalah bakat yang diturunkan dari nilai jual seseorang. </w:t>
      </w:r>
      <w:proofErr w:type="gramStart"/>
      <w:r w:rsidRPr="007068FA">
        <w:rPr>
          <w:rFonts w:ascii="Times New Roman" w:hAnsi="Times New Roman" w:cs="Times New Roman"/>
          <w:sz w:val="20"/>
          <w:szCs w:val="20"/>
        </w:rPr>
        <w:t>dan</w:t>
      </w:r>
      <w:proofErr w:type="gramEnd"/>
      <w:r w:rsidRPr="007068FA">
        <w:rPr>
          <w:rFonts w:ascii="Times New Roman" w:hAnsi="Times New Roman" w:cs="Times New Roman"/>
          <w:sz w:val="20"/>
          <w:szCs w:val="20"/>
        </w:rPr>
        <w:t xml:space="preserve"> menerapkan hasil temuan dan perkembangannya (Fahmi, 2016). </w:t>
      </w:r>
      <w:proofErr w:type="gramStart"/>
      <w:r w:rsidRPr="007068FA">
        <w:rPr>
          <w:rFonts w:ascii="Times New Roman" w:hAnsi="Times New Roman" w:cs="Times New Roman"/>
          <w:sz w:val="20"/>
          <w:szCs w:val="20"/>
        </w:rPr>
        <w:t>Kompetensi adalah kemampuan untuk menggabungkan informasi seperti kualitas, inspirasi, moral dan ketenangan (Taryyama, 2016).</w:t>
      </w:r>
      <w:proofErr w:type="gramEnd"/>
    </w:p>
    <w:p w:rsidR="007068FA" w:rsidRDefault="007068FA" w:rsidP="007068FA">
      <w:pPr>
        <w:spacing w:line="360" w:lineRule="auto"/>
        <w:ind w:firstLine="284"/>
        <w:jc w:val="both"/>
        <w:rPr>
          <w:rFonts w:ascii="Times New Roman" w:hAnsi="Times New Roman" w:cs="Times New Roman"/>
          <w:sz w:val="20"/>
          <w:szCs w:val="20"/>
        </w:rPr>
      </w:pPr>
      <w:proofErr w:type="gramStart"/>
      <w:r w:rsidRPr="007068FA">
        <w:rPr>
          <w:rFonts w:ascii="Times New Roman" w:hAnsi="Times New Roman" w:cs="Times New Roman"/>
          <w:sz w:val="20"/>
          <w:szCs w:val="20"/>
        </w:rPr>
        <w:t>Pengamatan terhadap pegawai dapat dilihat pada situasi pendidikan yang tidak sesuai dengan jabatan pegawai, misalnya lulusan pertanian menjadi pegawai pemerintah.</w:t>
      </w:r>
      <w:proofErr w:type="gramEnd"/>
      <w:r w:rsidRPr="007068FA">
        <w:rPr>
          <w:rFonts w:ascii="Times New Roman" w:hAnsi="Times New Roman" w:cs="Times New Roman"/>
          <w:sz w:val="20"/>
          <w:szCs w:val="20"/>
        </w:rPr>
        <w:t xml:space="preserve"> </w:t>
      </w:r>
      <w:proofErr w:type="gramStart"/>
      <w:r w:rsidRPr="007068FA">
        <w:rPr>
          <w:rFonts w:ascii="Times New Roman" w:hAnsi="Times New Roman" w:cs="Times New Roman"/>
          <w:sz w:val="20"/>
          <w:szCs w:val="20"/>
        </w:rPr>
        <w:t>dan</w:t>
      </w:r>
      <w:proofErr w:type="gramEnd"/>
      <w:r w:rsidRPr="007068FA">
        <w:rPr>
          <w:rFonts w:ascii="Times New Roman" w:hAnsi="Times New Roman" w:cs="Times New Roman"/>
          <w:sz w:val="20"/>
          <w:szCs w:val="20"/>
        </w:rPr>
        <w:t xml:space="preserve"> karyawan dengan gelar sarjana hukum untuk posisi yang telah ditentukan. Sebagai Kepala Dinas Pertanian dan Perindustrian, lulusan SLTA </w:t>
      </w:r>
      <w:proofErr w:type="gramStart"/>
      <w:r w:rsidRPr="007068FA">
        <w:rPr>
          <w:rFonts w:ascii="Times New Roman" w:hAnsi="Times New Roman" w:cs="Times New Roman"/>
          <w:sz w:val="20"/>
          <w:szCs w:val="20"/>
        </w:rPr>
        <w:t>akan</w:t>
      </w:r>
      <w:proofErr w:type="gramEnd"/>
      <w:r w:rsidRPr="007068FA">
        <w:rPr>
          <w:rFonts w:ascii="Times New Roman" w:hAnsi="Times New Roman" w:cs="Times New Roman"/>
          <w:sz w:val="20"/>
          <w:szCs w:val="20"/>
        </w:rPr>
        <w:t xml:space="preserve"> menerima jabatan Ketua Upt Pasar Inpres. </w:t>
      </w:r>
      <w:proofErr w:type="gramStart"/>
      <w:r w:rsidRPr="007068FA">
        <w:rPr>
          <w:rFonts w:ascii="Times New Roman" w:hAnsi="Times New Roman" w:cs="Times New Roman"/>
          <w:sz w:val="20"/>
          <w:szCs w:val="20"/>
        </w:rPr>
        <w:t>Pernyataan itu menyimpulkan bahwa kualifikasi Disperendach tidak sesuai dengan catatan akademisnya.</w:t>
      </w:r>
      <w:proofErr w:type="gramEnd"/>
      <w:r w:rsidRPr="007068FA">
        <w:rPr>
          <w:rFonts w:ascii="Times New Roman" w:hAnsi="Times New Roman" w:cs="Times New Roman"/>
          <w:sz w:val="20"/>
          <w:szCs w:val="20"/>
        </w:rPr>
        <w:t xml:space="preserve"> Ada juga karyawan yang tidak tech savvy dan mengganggu pekerjaannya di </w:t>
      </w:r>
      <w:proofErr w:type="gramStart"/>
      <w:r w:rsidRPr="007068FA">
        <w:rPr>
          <w:rFonts w:ascii="Times New Roman" w:hAnsi="Times New Roman" w:cs="Times New Roman"/>
          <w:sz w:val="20"/>
          <w:szCs w:val="20"/>
        </w:rPr>
        <w:t>kantor</w:t>
      </w:r>
      <w:proofErr w:type="gramEnd"/>
      <w:r w:rsidRPr="007068FA">
        <w:rPr>
          <w:rFonts w:ascii="Times New Roman" w:hAnsi="Times New Roman" w:cs="Times New Roman"/>
          <w:sz w:val="20"/>
          <w:szCs w:val="20"/>
        </w:rPr>
        <w:t>.</w:t>
      </w:r>
    </w:p>
    <w:p w:rsidR="00235ED1" w:rsidRPr="007068FA" w:rsidRDefault="00F962A7" w:rsidP="007068FA">
      <w:pPr>
        <w:spacing w:line="360" w:lineRule="auto"/>
        <w:ind w:firstLine="284"/>
        <w:jc w:val="both"/>
        <w:rPr>
          <w:rFonts w:ascii="Times New Roman" w:hAnsi="Times New Roman" w:cs="Times New Roman"/>
          <w:sz w:val="20"/>
          <w:szCs w:val="20"/>
        </w:rPr>
      </w:pPr>
      <w:proofErr w:type="gramStart"/>
      <w:r w:rsidRPr="00235ED1">
        <w:rPr>
          <w:rFonts w:ascii="Times New Roman" w:hAnsi="Times New Roman" w:cs="Times New Roman"/>
          <w:sz w:val="20"/>
          <w:szCs w:val="20"/>
        </w:rPr>
        <w:t>Disiplin kerja dikantor belum tercapai secara optimal.</w:t>
      </w:r>
      <w:proofErr w:type="gramEnd"/>
      <w:r w:rsidRPr="00235ED1">
        <w:rPr>
          <w:rFonts w:ascii="Times New Roman" w:hAnsi="Times New Roman" w:cs="Times New Roman"/>
          <w:sz w:val="20"/>
          <w:szCs w:val="20"/>
        </w:rPr>
        <w:t xml:space="preserve"> Dilihat dari absensi pegawai yaitu keterlambatan jam masuk kerja yang dibuktikan dengan fingerprint absensi pegawai. </w:t>
      </w:r>
      <w:proofErr w:type="gramStart"/>
      <w:r w:rsidRPr="00235ED1">
        <w:rPr>
          <w:rFonts w:ascii="Times New Roman" w:hAnsi="Times New Roman" w:cs="Times New Roman"/>
          <w:sz w:val="20"/>
          <w:szCs w:val="20"/>
        </w:rPr>
        <w:t>Selain itu ada pegawai tidak menggunakan waktu secara efektif.</w:t>
      </w:r>
      <w:proofErr w:type="gramEnd"/>
      <w:r w:rsidRPr="00235ED1">
        <w:rPr>
          <w:rFonts w:ascii="Times New Roman" w:hAnsi="Times New Roman" w:cs="Times New Roman"/>
          <w:sz w:val="20"/>
          <w:szCs w:val="20"/>
        </w:rPr>
        <w:t xml:space="preserve">  </w:t>
      </w:r>
      <w:r w:rsidR="006F6E2B" w:rsidRPr="00235ED1">
        <w:rPr>
          <w:rFonts w:ascii="Times New Roman" w:hAnsi="Times New Roman" w:cs="Times New Roman"/>
          <w:sz w:val="20"/>
          <w:szCs w:val="20"/>
        </w:rPr>
        <w:t xml:space="preserve">Kemudian, pada saat itu masih ada </w:t>
      </w:r>
      <w:r w:rsidRPr="00235ED1">
        <w:rPr>
          <w:rFonts w:ascii="Times New Roman" w:hAnsi="Times New Roman" w:cs="Times New Roman"/>
          <w:sz w:val="20"/>
          <w:szCs w:val="20"/>
        </w:rPr>
        <w:t xml:space="preserve">pegawai yang tidak </w:t>
      </w:r>
      <w:r w:rsidR="006F6E2B" w:rsidRPr="00235ED1">
        <w:rPr>
          <w:rFonts w:ascii="Times New Roman" w:hAnsi="Times New Roman" w:cs="Times New Roman"/>
          <w:sz w:val="20"/>
          <w:szCs w:val="20"/>
        </w:rPr>
        <w:t xml:space="preserve">mengikuti pedoman hierarkis, misalnya masih ada pekerja yang tidak menggunakan </w:t>
      </w:r>
      <w:r w:rsidRPr="00235ED1">
        <w:rPr>
          <w:rFonts w:ascii="Times New Roman" w:hAnsi="Times New Roman" w:cs="Times New Roman"/>
          <w:sz w:val="20"/>
          <w:szCs w:val="20"/>
        </w:rPr>
        <w:t xml:space="preserve"> atribut lengkap </w:t>
      </w:r>
      <w:r w:rsidR="006F6E2B" w:rsidRPr="00235ED1">
        <w:rPr>
          <w:rFonts w:ascii="Times New Roman" w:hAnsi="Times New Roman" w:cs="Times New Roman"/>
          <w:sz w:val="20"/>
          <w:szCs w:val="20"/>
        </w:rPr>
        <w:t>selama</w:t>
      </w:r>
      <w:r w:rsidRPr="00235ED1">
        <w:rPr>
          <w:rFonts w:ascii="Times New Roman" w:hAnsi="Times New Roman" w:cs="Times New Roman"/>
          <w:sz w:val="20"/>
          <w:szCs w:val="20"/>
        </w:rPr>
        <w:t xml:space="preserve"> jam kerja</w:t>
      </w:r>
      <w:r w:rsidR="008C6E10" w:rsidRPr="008C6E10">
        <w:rPr>
          <w:rFonts w:ascii="Times New Roman" w:hAnsi="Times New Roman" w:cs="Times New Roman"/>
          <w:color w:val="000000" w:themeColor="text1"/>
          <w:sz w:val="24"/>
          <w:szCs w:val="24"/>
          <w:lang w:val="id-ID"/>
        </w:rPr>
        <w:t xml:space="preserve"> </w:t>
      </w:r>
      <w:r w:rsidR="008C6E10" w:rsidRPr="008C6E10">
        <w:rPr>
          <w:rFonts w:ascii="Times New Roman" w:hAnsi="Times New Roman" w:cs="Times New Roman"/>
          <w:sz w:val="20"/>
          <w:szCs w:val="20"/>
          <w:lang w:val="id-ID"/>
        </w:rPr>
        <w:t>L</w:t>
      </w:r>
      <w:r w:rsidR="008C6E10" w:rsidRPr="008C6E10">
        <w:rPr>
          <w:rFonts w:ascii="Times New Roman" w:hAnsi="Times New Roman" w:cs="Times New Roman"/>
          <w:sz w:val="20"/>
          <w:szCs w:val="20"/>
        </w:rPr>
        <w:t xml:space="preserve">ingkuungan kerja meruppakan instrument dan bahaan umum yang diallami, di mana seseorang indiividu beekerja, teknik kerja </w:t>
      </w:r>
      <w:r w:rsidR="008C6E10" w:rsidRPr="008C6E10">
        <w:rPr>
          <w:rFonts w:ascii="Times New Roman" w:hAnsi="Times New Roman" w:cs="Times New Roman"/>
          <w:sz w:val="20"/>
          <w:szCs w:val="20"/>
          <w:lang w:val="id-ID"/>
        </w:rPr>
        <w:fldChar w:fldCharType="begin" w:fldLock="1"/>
      </w:r>
      <w:r w:rsidR="008C6E10" w:rsidRPr="008C6E10">
        <w:rPr>
          <w:rFonts w:ascii="Times New Roman" w:hAnsi="Times New Roman" w:cs="Times New Roman"/>
          <w:sz w:val="20"/>
          <w:szCs w:val="20"/>
          <w:lang w:val="id-ID"/>
        </w:rPr>
        <w:instrText>ADDIN CSL_CITATION {"citationItems":[{"id":"ITEM-1","itemData":{"author":[{"dropping-particle":"","family":"Yoyo Sudaryono, Agus Ariwibowo","given":"dan Nunung ayu","non-dropping-particle":"","parse-names":false,"suffix":""}],"id":"ITEM-1","issued":{"date-parts":[["2018"]]},"publisher":"Andi","publisher-place":"Yogyakarta","title":"Manajemen Sumber Daya Manusia, Kompensasi Tidak Langsung dan Lingkungan Kerja Fisik","type":"book"},"uris":["http://www.mendeley.com/documents/?uuid=b28fc06a-a4cc-4a88-8f07-74a796e6484d"]}],"mendeley":{"formattedCitation":"(Yoyo Sudaryono, Agus Ariwibowo, 2018)","plainTextFormattedCitation":"(Yoyo Sudaryono, Agus Ariwibowo, 2018)","previouslyFormattedCitation":"(Yoyo Sudaryono, Agus Ariwibowo, 2018)"},"properties":{"noteIndex":0},"schema":"https://github.com/citation-style-language/schema/raw/master/csl-citation.json"}</w:instrText>
      </w:r>
      <w:r w:rsidR="008C6E10" w:rsidRPr="008C6E10">
        <w:rPr>
          <w:rFonts w:ascii="Times New Roman" w:hAnsi="Times New Roman" w:cs="Times New Roman"/>
          <w:sz w:val="20"/>
          <w:szCs w:val="20"/>
          <w:lang w:val="id-ID"/>
        </w:rPr>
        <w:fldChar w:fldCharType="separate"/>
      </w:r>
      <w:r w:rsidR="008C6E10" w:rsidRPr="008C6E10">
        <w:rPr>
          <w:rFonts w:ascii="Times New Roman" w:hAnsi="Times New Roman" w:cs="Times New Roman"/>
          <w:sz w:val="20"/>
          <w:szCs w:val="20"/>
          <w:lang w:val="id-ID"/>
        </w:rPr>
        <w:t>(Yoyo Sudaryono, Agus Ariwibowo, 2018)</w:t>
      </w:r>
      <w:r w:rsidR="008C6E10" w:rsidRPr="008C6E10">
        <w:rPr>
          <w:rFonts w:ascii="Times New Roman" w:hAnsi="Times New Roman" w:cs="Times New Roman"/>
          <w:sz w:val="20"/>
          <w:szCs w:val="20"/>
        </w:rPr>
        <w:fldChar w:fldCharType="end"/>
      </w:r>
      <w:r w:rsidR="008C6E10" w:rsidRPr="008C6E10">
        <w:rPr>
          <w:rFonts w:ascii="Times New Roman" w:hAnsi="Times New Roman" w:cs="Times New Roman"/>
          <w:sz w:val="20"/>
          <w:szCs w:val="20"/>
        </w:rPr>
        <w:t xml:space="preserve">. </w:t>
      </w:r>
      <w:r w:rsidR="008C6E10" w:rsidRPr="008C6E10">
        <w:rPr>
          <w:rFonts w:ascii="Times New Roman" w:hAnsi="Times New Roman" w:cs="Times New Roman"/>
          <w:sz w:val="20"/>
          <w:szCs w:val="20"/>
          <w:lang w:val="id-ID"/>
        </w:rPr>
        <w:t>L</w:t>
      </w:r>
      <w:r w:rsidR="008C6E10" w:rsidRPr="008C6E10">
        <w:rPr>
          <w:rFonts w:ascii="Times New Roman" w:hAnsi="Times New Roman" w:cs="Times New Roman"/>
          <w:sz w:val="20"/>
          <w:szCs w:val="20"/>
        </w:rPr>
        <w:t xml:space="preserve">ingkungan kerja yaitu iklim batin yang membahas elemen-elemen dalam asosiasi yang membentuk budaya dan iklim social dimana latihan untuk mencapai tujuan tersebut </w:t>
      </w:r>
      <w:r w:rsidR="008C6E10" w:rsidRPr="008C6E10">
        <w:rPr>
          <w:rFonts w:ascii="Times New Roman" w:hAnsi="Times New Roman" w:cs="Times New Roman"/>
          <w:sz w:val="20"/>
          <w:szCs w:val="20"/>
          <w:lang w:val="id-ID"/>
        </w:rPr>
        <w:fldChar w:fldCharType="begin" w:fldLock="1"/>
      </w:r>
      <w:r w:rsidR="008C6E10" w:rsidRPr="008C6E10">
        <w:rPr>
          <w:rFonts w:ascii="Times New Roman" w:hAnsi="Times New Roman" w:cs="Times New Roman"/>
          <w:sz w:val="20"/>
          <w:szCs w:val="20"/>
          <w:lang w:val="id-ID"/>
        </w:rPr>
        <w:instrText>ADDIN CSL_CITATION {"citationItems":[{"id":"ITEM-1","itemData":{"author":[{"dropping-particle":"","family":"Umar Nimran","given":"dan Amrilullah","non-dropping-particle":"","parse-names":false,"suffix":""}],"id":"ITEM-1","issued":{"date-parts":[["2015"]]},"publisher":"Sinar Medika Malang","publisher-place":"Malang","title":"Manajemen Sumber Daya Manusia &amp; Perilaku Organisasi","type":"book"},"uris":["http://www.mendeley.com/documents/?uuid=9a81f63c-0e0b-42ee-8c1c-d8520121ddbe"]}],"mendeley":{"formattedCitation":"(Umar Nimran, 2015)","plainTextFormattedCitation":"(Umar Nimran, 2015)","previouslyFormattedCitation":"(Umar Nimran, 2015)"},"properties":{"noteIndex":0},"schema":"https://github.com/citation-style-language/schema/raw/master/csl-citation.json"}</w:instrText>
      </w:r>
      <w:r w:rsidR="008C6E10" w:rsidRPr="008C6E10">
        <w:rPr>
          <w:rFonts w:ascii="Times New Roman" w:hAnsi="Times New Roman" w:cs="Times New Roman"/>
          <w:sz w:val="20"/>
          <w:szCs w:val="20"/>
          <w:lang w:val="id-ID"/>
        </w:rPr>
        <w:fldChar w:fldCharType="separate"/>
      </w:r>
      <w:r w:rsidR="008C6E10" w:rsidRPr="008C6E10">
        <w:rPr>
          <w:rFonts w:ascii="Times New Roman" w:hAnsi="Times New Roman" w:cs="Times New Roman"/>
          <w:sz w:val="20"/>
          <w:szCs w:val="20"/>
          <w:lang w:val="id-ID"/>
        </w:rPr>
        <w:t>(Umar Nimran, 2015)</w:t>
      </w:r>
      <w:r w:rsidR="008C6E10" w:rsidRPr="008C6E10">
        <w:rPr>
          <w:rFonts w:ascii="Times New Roman" w:hAnsi="Times New Roman" w:cs="Times New Roman"/>
          <w:sz w:val="20"/>
          <w:szCs w:val="20"/>
        </w:rPr>
        <w:fldChar w:fldCharType="end"/>
      </w:r>
      <w:r w:rsidR="008C6E10" w:rsidRPr="008C6E10">
        <w:rPr>
          <w:rFonts w:ascii="Times New Roman" w:hAnsi="Times New Roman" w:cs="Times New Roman"/>
          <w:sz w:val="20"/>
          <w:szCs w:val="20"/>
        </w:rPr>
        <w:t>.</w:t>
      </w:r>
    </w:p>
    <w:p w:rsidR="00D15586" w:rsidRDefault="005A2619" w:rsidP="00235ED1">
      <w:pPr>
        <w:spacing w:line="360" w:lineRule="auto"/>
        <w:ind w:firstLine="284"/>
        <w:jc w:val="both"/>
        <w:rPr>
          <w:rFonts w:ascii="Times New Roman" w:hAnsi="Times New Roman" w:cs="Times New Roman"/>
          <w:sz w:val="24"/>
          <w:szCs w:val="24"/>
        </w:rPr>
      </w:pPr>
      <w:r w:rsidRPr="00235ED1">
        <w:rPr>
          <w:rFonts w:ascii="Times New Roman" w:hAnsi="Times New Roman" w:cs="Times New Roman"/>
          <w:sz w:val="20"/>
          <w:szCs w:val="20"/>
        </w:rPr>
        <w:t>H</w:t>
      </w:r>
      <w:r w:rsidR="00F962A7" w:rsidRPr="00235ED1">
        <w:rPr>
          <w:rFonts w:ascii="Times New Roman" w:hAnsi="Times New Roman" w:cs="Times New Roman"/>
          <w:sz w:val="20"/>
          <w:szCs w:val="20"/>
        </w:rPr>
        <w:t xml:space="preserve">asil pengamatan </w:t>
      </w:r>
      <w:r w:rsidR="00F962A7" w:rsidRPr="00235ED1">
        <w:rPr>
          <w:rFonts w:ascii="Times New Roman" w:hAnsi="Times New Roman" w:cs="Times New Roman"/>
          <w:sz w:val="20"/>
          <w:szCs w:val="20"/>
          <w:lang w:val="id-ID"/>
        </w:rPr>
        <w:t xml:space="preserve">PNS di </w:t>
      </w:r>
      <w:r w:rsidR="00F962A7" w:rsidRPr="00235ED1">
        <w:rPr>
          <w:rFonts w:ascii="Times New Roman" w:hAnsi="Times New Roman" w:cs="Times New Roman"/>
          <w:sz w:val="20"/>
          <w:szCs w:val="20"/>
        </w:rPr>
        <w:t xml:space="preserve">Disperindag Kota Lubuklinggau, adapun permasalahan dalam lingkungan kerja seperti belum </w:t>
      </w:r>
      <w:proofErr w:type="gramStart"/>
      <w:r w:rsidR="00F962A7" w:rsidRPr="00235ED1">
        <w:rPr>
          <w:rFonts w:ascii="Times New Roman" w:hAnsi="Times New Roman" w:cs="Times New Roman"/>
          <w:sz w:val="20"/>
          <w:szCs w:val="20"/>
        </w:rPr>
        <w:t>tersedianya  ruang</w:t>
      </w:r>
      <w:proofErr w:type="gramEnd"/>
      <w:r w:rsidR="00F962A7" w:rsidRPr="00235ED1">
        <w:rPr>
          <w:rFonts w:ascii="Times New Roman" w:hAnsi="Times New Roman" w:cs="Times New Roman"/>
          <w:sz w:val="20"/>
          <w:szCs w:val="20"/>
        </w:rPr>
        <w:t xml:space="preserve"> rapat yang begitu besar </w:t>
      </w:r>
      <w:r w:rsidR="00F962A7" w:rsidRPr="00235ED1">
        <w:rPr>
          <w:rFonts w:ascii="Times New Roman" w:hAnsi="Times New Roman" w:cs="Times New Roman"/>
          <w:sz w:val="20"/>
          <w:szCs w:val="20"/>
          <w:lang w:val="id-ID"/>
        </w:rPr>
        <w:t>dengan jumlah pegawai yang ada</w:t>
      </w:r>
      <w:r w:rsidR="00F962A7" w:rsidRPr="00235ED1">
        <w:rPr>
          <w:rFonts w:ascii="Times New Roman" w:hAnsi="Times New Roman" w:cs="Times New Roman"/>
          <w:sz w:val="20"/>
          <w:szCs w:val="20"/>
        </w:rPr>
        <w:t xml:space="preserve">, masih kurangnya fasilitas kerja berupa komputer dan meja serta kursi dengan jumlah pegawai yang ada. </w:t>
      </w:r>
      <w:r w:rsidR="00F962A7" w:rsidRPr="00235ED1">
        <w:rPr>
          <w:rFonts w:ascii="Times New Roman" w:hAnsi="Times New Roman" w:cs="Times New Roman"/>
          <w:sz w:val="20"/>
          <w:szCs w:val="20"/>
          <w:lang w:val="id-ID"/>
        </w:rPr>
        <w:t>K</w:t>
      </w:r>
      <w:r w:rsidR="00F962A7" w:rsidRPr="00235ED1">
        <w:rPr>
          <w:rFonts w:ascii="Times New Roman" w:hAnsi="Times New Roman" w:cs="Times New Roman"/>
          <w:sz w:val="20"/>
          <w:szCs w:val="20"/>
        </w:rPr>
        <w:t>emudian pencahayaan dan s</w:t>
      </w:r>
      <w:r w:rsidR="00F962A7" w:rsidRPr="00235ED1">
        <w:rPr>
          <w:rFonts w:ascii="Times New Roman" w:hAnsi="Times New Roman" w:cs="Times New Roman"/>
          <w:sz w:val="20"/>
          <w:szCs w:val="20"/>
          <w:lang w:val="id-ID"/>
        </w:rPr>
        <w:t xml:space="preserve">uhu </w:t>
      </w:r>
      <w:r w:rsidR="00F962A7" w:rsidRPr="00235ED1">
        <w:rPr>
          <w:rFonts w:ascii="Times New Roman" w:hAnsi="Times New Roman" w:cs="Times New Roman"/>
          <w:sz w:val="20"/>
          <w:szCs w:val="20"/>
        </w:rPr>
        <w:t>udara kurang baik</w:t>
      </w:r>
      <w:r w:rsidR="00F962A7" w:rsidRPr="00235ED1">
        <w:rPr>
          <w:rFonts w:ascii="Times New Roman" w:hAnsi="Times New Roman" w:cs="Times New Roman"/>
          <w:color w:val="000000" w:themeColor="text1"/>
          <w:sz w:val="20"/>
          <w:szCs w:val="20"/>
        </w:rPr>
        <w:t xml:space="preserve">. </w:t>
      </w:r>
      <w:proofErr w:type="gramStart"/>
      <w:r w:rsidR="00823845" w:rsidRPr="00235ED1">
        <w:rPr>
          <w:rFonts w:ascii="Times New Roman" w:hAnsi="Times New Roman" w:cs="Times New Roman"/>
          <w:color w:val="000000" w:themeColor="text1"/>
          <w:sz w:val="20"/>
          <w:szCs w:val="20"/>
        </w:rPr>
        <w:t>Selain itu masih belum adanya stabilitas tempat parkir kendaraan yang kurang karena berada dijalan umum.</w:t>
      </w:r>
      <w:proofErr w:type="gramEnd"/>
      <w:r w:rsidR="00823845" w:rsidRPr="00235ED1">
        <w:rPr>
          <w:rFonts w:ascii="Times New Roman" w:hAnsi="Times New Roman" w:cs="Times New Roman"/>
          <w:color w:val="000000" w:themeColor="text1"/>
          <w:sz w:val="20"/>
          <w:szCs w:val="20"/>
        </w:rPr>
        <w:t xml:space="preserve"> </w:t>
      </w:r>
      <w:proofErr w:type="gramStart"/>
      <w:r w:rsidR="0007679D" w:rsidRPr="00235ED1">
        <w:rPr>
          <w:rFonts w:ascii="Times New Roman" w:hAnsi="Times New Roman" w:cs="Times New Roman"/>
          <w:sz w:val="20"/>
          <w:szCs w:val="20"/>
        </w:rPr>
        <w:t>M</w:t>
      </w:r>
      <w:r w:rsidR="005667BB" w:rsidRPr="00235ED1">
        <w:rPr>
          <w:rFonts w:ascii="Times New Roman" w:hAnsi="Times New Roman" w:cs="Times New Roman"/>
          <w:sz w:val="20"/>
          <w:szCs w:val="20"/>
        </w:rPr>
        <w:t>engingat</w:t>
      </w:r>
      <w:r w:rsidR="00A55904" w:rsidRPr="00235ED1">
        <w:rPr>
          <w:rFonts w:ascii="Times New Roman" w:hAnsi="Times New Roman" w:cs="Times New Roman"/>
          <w:sz w:val="20"/>
          <w:szCs w:val="20"/>
        </w:rPr>
        <w:t xml:space="preserve"> latar belakang, </w:t>
      </w:r>
      <w:r w:rsidR="005667BB" w:rsidRPr="00235ED1">
        <w:rPr>
          <w:rFonts w:ascii="Times New Roman" w:hAnsi="Times New Roman" w:cs="Times New Roman"/>
          <w:sz w:val="20"/>
          <w:szCs w:val="20"/>
        </w:rPr>
        <w:t xml:space="preserve">para analis tertarik untuk meneliti dengan judul </w:t>
      </w:r>
      <w:r w:rsidR="00A55904" w:rsidRPr="00235ED1">
        <w:rPr>
          <w:rFonts w:ascii="Times New Roman" w:hAnsi="Times New Roman" w:cs="Times New Roman"/>
          <w:sz w:val="20"/>
          <w:szCs w:val="20"/>
        </w:rPr>
        <w:t>“</w:t>
      </w:r>
      <w:r w:rsidR="00A55904" w:rsidRPr="00235ED1">
        <w:rPr>
          <w:rFonts w:ascii="Times New Roman" w:hAnsi="Times New Roman" w:cs="Times New Roman"/>
          <w:b/>
          <w:sz w:val="20"/>
          <w:szCs w:val="20"/>
        </w:rPr>
        <w:t>Pengaruh Kompetensi, Disiplin Kerja dan Lingkungan Kerja Terhadap Kinerja Pegawai di Dinas Perindustrian dan Perdagangan Kota Lubuklinggau”</w:t>
      </w:r>
      <w:r w:rsidR="0003797F" w:rsidRPr="00235ED1">
        <w:rPr>
          <w:rFonts w:ascii="Times New Roman" w:hAnsi="Times New Roman" w:cs="Times New Roman"/>
          <w:sz w:val="24"/>
          <w:szCs w:val="24"/>
        </w:rPr>
        <w:t>.</w:t>
      </w:r>
      <w:proofErr w:type="gramEnd"/>
    </w:p>
    <w:p w:rsidR="007068FA" w:rsidRPr="00235ED1" w:rsidRDefault="007068FA" w:rsidP="00703AD0">
      <w:pPr>
        <w:spacing w:line="360" w:lineRule="auto"/>
        <w:jc w:val="both"/>
        <w:rPr>
          <w:rFonts w:ascii="Times New Roman" w:hAnsi="Times New Roman" w:cs="Times New Roman"/>
          <w:b/>
          <w:sz w:val="20"/>
          <w:szCs w:val="20"/>
        </w:rPr>
      </w:pPr>
    </w:p>
    <w:p w:rsidR="00DB24F3" w:rsidRPr="004D6BF6" w:rsidRDefault="008C6E10" w:rsidP="004D6BF6">
      <w:pPr>
        <w:pStyle w:val="ListParagraph"/>
        <w:numPr>
          <w:ilvl w:val="0"/>
          <w:numId w:val="6"/>
        </w:numPr>
        <w:spacing w:line="360" w:lineRule="auto"/>
        <w:ind w:left="284" w:hanging="284"/>
        <w:rPr>
          <w:rFonts w:ascii="Times New Roman" w:hAnsi="Times New Roman" w:cs="Times New Roman"/>
          <w:sz w:val="26"/>
          <w:szCs w:val="26"/>
        </w:rPr>
      </w:pPr>
      <w:r w:rsidRPr="004D6BF6">
        <w:rPr>
          <w:rFonts w:ascii="Times New Roman" w:hAnsi="Times New Roman" w:cs="Times New Roman"/>
          <w:b/>
          <w:sz w:val="26"/>
          <w:szCs w:val="26"/>
        </w:rPr>
        <w:lastRenderedPageBreak/>
        <w:t>METODOLOGI PENELITIA</w:t>
      </w:r>
      <w:r w:rsidR="00E260D1" w:rsidRPr="004D6BF6">
        <w:rPr>
          <w:rFonts w:ascii="Times New Roman" w:hAnsi="Times New Roman" w:cs="Times New Roman"/>
          <w:b/>
          <w:sz w:val="26"/>
          <w:szCs w:val="26"/>
        </w:rPr>
        <w:t>N</w:t>
      </w:r>
    </w:p>
    <w:p w:rsidR="007068FA" w:rsidRDefault="007068FA" w:rsidP="00DB24F3">
      <w:pPr>
        <w:pStyle w:val="ListParagraph"/>
        <w:spacing w:line="360" w:lineRule="auto"/>
        <w:ind w:left="284" w:firstLine="425"/>
        <w:jc w:val="both"/>
        <w:rPr>
          <w:rFonts w:ascii="Times New Roman" w:hAnsi="Times New Roman" w:cs="Times New Roman"/>
          <w:color w:val="000000" w:themeColor="text1"/>
          <w:sz w:val="20"/>
          <w:szCs w:val="20"/>
        </w:rPr>
      </w:pPr>
      <w:proofErr w:type="gramStart"/>
      <w:r w:rsidRPr="007068FA">
        <w:rPr>
          <w:rFonts w:ascii="Times New Roman" w:hAnsi="Times New Roman" w:cs="Times New Roman"/>
          <w:color w:val="000000" w:themeColor="text1"/>
          <w:sz w:val="20"/>
          <w:szCs w:val="20"/>
        </w:rPr>
        <w:t>Layanan Industri dan Komersial Lubuklingao adalah salah satu pemerintah di Lubuklingao dengan prinsip operasi ahli regional dalam modernisasi dan penggantian, serta pekerjaan tambahan yang disediakan oleh pemerintah dan pemerintah provinsi.</w:t>
      </w:r>
      <w:proofErr w:type="gramEnd"/>
      <w:r w:rsidRPr="007068FA">
        <w:rPr>
          <w:rFonts w:ascii="Times New Roman" w:hAnsi="Times New Roman" w:cs="Times New Roman"/>
          <w:color w:val="000000" w:themeColor="text1"/>
          <w:sz w:val="20"/>
          <w:szCs w:val="20"/>
        </w:rPr>
        <w:t xml:space="preserve"> Di bawah pimpinan Kepala </w:t>
      </w:r>
      <w:proofErr w:type="gramStart"/>
      <w:r w:rsidRPr="007068FA">
        <w:rPr>
          <w:rFonts w:ascii="Times New Roman" w:hAnsi="Times New Roman" w:cs="Times New Roman"/>
          <w:color w:val="000000" w:themeColor="text1"/>
          <w:sz w:val="20"/>
          <w:szCs w:val="20"/>
        </w:rPr>
        <w:t>Dinas</w:t>
      </w:r>
      <w:proofErr w:type="gramEnd"/>
      <w:r w:rsidRPr="007068FA">
        <w:rPr>
          <w:rFonts w:ascii="Times New Roman" w:hAnsi="Times New Roman" w:cs="Times New Roman"/>
          <w:color w:val="000000" w:themeColor="text1"/>
          <w:sz w:val="20"/>
          <w:szCs w:val="20"/>
        </w:rPr>
        <w:t xml:space="preserve"> yang berada di bawah kekuasaan dan tanggung jawab Walikota melalui Sekretaris Daerah. Ada tiga lokasi khusus operasi: UPTD di Pasar President Point, UPTD di Pasar Gunung Ajaib, dan UPTD di Pasar Simpang Pruk.</w:t>
      </w:r>
    </w:p>
    <w:p w:rsidR="00DB24F3" w:rsidRDefault="008C6E10" w:rsidP="00DB24F3">
      <w:pPr>
        <w:pStyle w:val="ListParagraph"/>
        <w:spacing w:line="360" w:lineRule="auto"/>
        <w:ind w:left="284" w:firstLine="425"/>
        <w:jc w:val="both"/>
        <w:rPr>
          <w:rFonts w:ascii="Times New Roman" w:hAnsi="Times New Roman" w:cs="Times New Roman"/>
          <w:color w:val="000000" w:themeColor="text1"/>
          <w:sz w:val="20"/>
          <w:szCs w:val="20"/>
        </w:rPr>
      </w:pPr>
      <w:proofErr w:type="gramStart"/>
      <w:r w:rsidRPr="00DB24F3">
        <w:rPr>
          <w:rFonts w:ascii="Times New Roman" w:hAnsi="Times New Roman" w:cs="Times New Roman"/>
          <w:color w:val="000000" w:themeColor="text1"/>
          <w:sz w:val="20"/>
          <w:szCs w:val="20"/>
        </w:rPr>
        <w:t xml:space="preserve">Penelitian ini </w:t>
      </w:r>
      <w:r w:rsidR="003660CD" w:rsidRPr="00DB24F3">
        <w:rPr>
          <w:rFonts w:ascii="Times New Roman" w:hAnsi="Times New Roman" w:cs="Times New Roman"/>
          <w:color w:val="000000" w:themeColor="text1"/>
          <w:sz w:val="20"/>
          <w:szCs w:val="20"/>
        </w:rPr>
        <w:t>dilakukan</w:t>
      </w:r>
      <w:r w:rsidRPr="00DB24F3">
        <w:rPr>
          <w:rFonts w:ascii="Times New Roman" w:hAnsi="Times New Roman" w:cs="Times New Roman"/>
          <w:color w:val="000000" w:themeColor="text1"/>
          <w:sz w:val="20"/>
          <w:szCs w:val="20"/>
        </w:rPr>
        <w:t xml:space="preserve"> di D</w:t>
      </w:r>
      <w:r w:rsidR="003660CD" w:rsidRPr="00DB24F3">
        <w:rPr>
          <w:rFonts w:ascii="Times New Roman" w:hAnsi="Times New Roman" w:cs="Times New Roman"/>
          <w:color w:val="000000" w:themeColor="text1"/>
          <w:sz w:val="20"/>
          <w:szCs w:val="20"/>
        </w:rPr>
        <w:t>i</w:t>
      </w:r>
      <w:r w:rsidR="000C1E25" w:rsidRPr="00DB24F3">
        <w:rPr>
          <w:rFonts w:ascii="Times New Roman" w:hAnsi="Times New Roman" w:cs="Times New Roman"/>
          <w:color w:val="000000" w:themeColor="text1"/>
          <w:sz w:val="20"/>
          <w:szCs w:val="20"/>
        </w:rPr>
        <w:t>nas Peri</w:t>
      </w:r>
      <w:r w:rsidR="003660CD" w:rsidRPr="00DB24F3">
        <w:rPr>
          <w:rFonts w:ascii="Times New Roman" w:hAnsi="Times New Roman" w:cs="Times New Roman"/>
          <w:color w:val="000000" w:themeColor="text1"/>
          <w:sz w:val="20"/>
          <w:szCs w:val="20"/>
        </w:rPr>
        <w:t>i</w:t>
      </w:r>
      <w:r w:rsidR="000C1E25" w:rsidRPr="00DB24F3">
        <w:rPr>
          <w:rFonts w:ascii="Times New Roman" w:hAnsi="Times New Roman" w:cs="Times New Roman"/>
          <w:color w:val="000000" w:themeColor="text1"/>
          <w:sz w:val="20"/>
          <w:szCs w:val="20"/>
        </w:rPr>
        <w:t>ndustrian dan Perda</w:t>
      </w:r>
      <w:r w:rsidR="003660CD" w:rsidRPr="00DB24F3">
        <w:rPr>
          <w:rFonts w:ascii="Times New Roman" w:hAnsi="Times New Roman" w:cs="Times New Roman"/>
          <w:color w:val="000000" w:themeColor="text1"/>
          <w:sz w:val="20"/>
          <w:szCs w:val="20"/>
        </w:rPr>
        <w:t>a</w:t>
      </w:r>
      <w:r w:rsidR="00E260D1" w:rsidRPr="00DB24F3">
        <w:rPr>
          <w:rFonts w:ascii="Times New Roman" w:hAnsi="Times New Roman" w:cs="Times New Roman"/>
          <w:color w:val="000000" w:themeColor="text1"/>
          <w:sz w:val="20"/>
          <w:szCs w:val="20"/>
        </w:rPr>
        <w:t>gangan Kota Lubukl</w:t>
      </w:r>
      <w:r w:rsidR="003660CD" w:rsidRPr="00DB24F3">
        <w:rPr>
          <w:rFonts w:ascii="Times New Roman" w:hAnsi="Times New Roman" w:cs="Times New Roman"/>
          <w:color w:val="000000" w:themeColor="text1"/>
          <w:sz w:val="20"/>
          <w:szCs w:val="20"/>
        </w:rPr>
        <w:t>i</w:t>
      </w:r>
      <w:r w:rsidR="00E260D1" w:rsidRPr="00DB24F3">
        <w:rPr>
          <w:rFonts w:ascii="Times New Roman" w:hAnsi="Times New Roman" w:cs="Times New Roman"/>
          <w:color w:val="000000" w:themeColor="text1"/>
          <w:sz w:val="20"/>
          <w:szCs w:val="20"/>
        </w:rPr>
        <w:t>nggau yang beralamat Jl. Gelat</w:t>
      </w:r>
      <w:r w:rsidR="003660CD" w:rsidRPr="00DB24F3">
        <w:rPr>
          <w:rFonts w:ascii="Times New Roman" w:hAnsi="Times New Roman" w:cs="Times New Roman"/>
          <w:color w:val="000000" w:themeColor="text1"/>
          <w:sz w:val="20"/>
          <w:szCs w:val="20"/>
        </w:rPr>
        <w:t>i</w:t>
      </w:r>
      <w:r w:rsidR="000C1E25" w:rsidRPr="00DB24F3">
        <w:rPr>
          <w:rFonts w:ascii="Times New Roman" w:hAnsi="Times New Roman" w:cs="Times New Roman"/>
          <w:color w:val="000000" w:themeColor="text1"/>
          <w:sz w:val="20"/>
          <w:szCs w:val="20"/>
        </w:rPr>
        <w:t>k No.10 Kel.</w:t>
      </w:r>
      <w:proofErr w:type="gramEnd"/>
      <w:r w:rsidR="000C1E25" w:rsidRPr="00DB24F3">
        <w:rPr>
          <w:rFonts w:ascii="Times New Roman" w:hAnsi="Times New Roman" w:cs="Times New Roman"/>
          <w:color w:val="000000" w:themeColor="text1"/>
          <w:sz w:val="20"/>
          <w:szCs w:val="20"/>
        </w:rPr>
        <w:t xml:space="preserve"> Pas</w:t>
      </w:r>
      <w:r w:rsidR="00E260D1" w:rsidRPr="00DB24F3">
        <w:rPr>
          <w:rFonts w:ascii="Times New Roman" w:hAnsi="Times New Roman" w:cs="Times New Roman"/>
          <w:color w:val="000000" w:themeColor="text1"/>
          <w:sz w:val="20"/>
          <w:szCs w:val="20"/>
        </w:rPr>
        <w:t>a</w:t>
      </w:r>
      <w:r w:rsidR="000C1E25" w:rsidRPr="00DB24F3">
        <w:rPr>
          <w:rFonts w:ascii="Times New Roman" w:hAnsi="Times New Roman" w:cs="Times New Roman"/>
          <w:color w:val="000000" w:themeColor="text1"/>
          <w:sz w:val="20"/>
          <w:szCs w:val="20"/>
        </w:rPr>
        <w:t>r Pem</w:t>
      </w:r>
      <w:r w:rsidR="003660CD" w:rsidRPr="00DB24F3">
        <w:rPr>
          <w:rFonts w:ascii="Times New Roman" w:hAnsi="Times New Roman" w:cs="Times New Roman"/>
          <w:color w:val="000000" w:themeColor="text1"/>
          <w:sz w:val="20"/>
          <w:szCs w:val="20"/>
        </w:rPr>
        <w:t>i</w:t>
      </w:r>
      <w:r w:rsidR="000C1E25" w:rsidRPr="00DB24F3">
        <w:rPr>
          <w:rFonts w:ascii="Times New Roman" w:hAnsi="Times New Roman" w:cs="Times New Roman"/>
          <w:color w:val="000000" w:themeColor="text1"/>
          <w:sz w:val="20"/>
          <w:szCs w:val="20"/>
        </w:rPr>
        <w:t>ri Kec. Lubukli</w:t>
      </w:r>
      <w:r w:rsidR="003660CD" w:rsidRPr="00DB24F3">
        <w:rPr>
          <w:rFonts w:ascii="Times New Roman" w:hAnsi="Times New Roman" w:cs="Times New Roman"/>
          <w:color w:val="000000" w:themeColor="text1"/>
          <w:sz w:val="20"/>
          <w:szCs w:val="20"/>
        </w:rPr>
        <w:t>n</w:t>
      </w:r>
      <w:r w:rsidR="000C1E25" w:rsidRPr="00DB24F3">
        <w:rPr>
          <w:rFonts w:ascii="Times New Roman" w:hAnsi="Times New Roman" w:cs="Times New Roman"/>
          <w:color w:val="000000" w:themeColor="text1"/>
          <w:sz w:val="20"/>
          <w:szCs w:val="20"/>
        </w:rPr>
        <w:t>gau Ba</w:t>
      </w:r>
      <w:r w:rsidRPr="00DB24F3">
        <w:rPr>
          <w:rFonts w:ascii="Times New Roman" w:hAnsi="Times New Roman" w:cs="Times New Roman"/>
          <w:color w:val="000000" w:themeColor="text1"/>
          <w:sz w:val="20"/>
          <w:szCs w:val="20"/>
        </w:rPr>
        <w:t xml:space="preserve">rat. </w:t>
      </w:r>
      <w:r w:rsidR="003660CD" w:rsidRPr="00DB24F3">
        <w:rPr>
          <w:rFonts w:ascii="Times New Roman" w:hAnsi="Times New Roman" w:cs="Times New Roman"/>
          <w:color w:val="000000" w:themeColor="text1"/>
          <w:sz w:val="20"/>
          <w:szCs w:val="20"/>
        </w:rPr>
        <w:t xml:space="preserve">Waktunya </w:t>
      </w:r>
      <w:r w:rsidR="005E0FFC" w:rsidRPr="00DB24F3">
        <w:rPr>
          <w:rFonts w:ascii="Times New Roman" w:hAnsi="Times New Roman" w:cs="Times New Roman"/>
          <w:color w:val="000000" w:themeColor="text1"/>
          <w:sz w:val="20"/>
          <w:szCs w:val="20"/>
        </w:rPr>
        <w:t>dimulai dari proses perencanaan hingga la</w:t>
      </w:r>
      <w:r w:rsidR="003660CD" w:rsidRPr="00DB24F3">
        <w:rPr>
          <w:rFonts w:ascii="Times New Roman" w:hAnsi="Times New Roman" w:cs="Times New Roman"/>
          <w:color w:val="000000" w:themeColor="text1"/>
          <w:sz w:val="20"/>
          <w:szCs w:val="20"/>
        </w:rPr>
        <w:t>a</w:t>
      </w:r>
      <w:r w:rsidR="005E0FFC" w:rsidRPr="00DB24F3">
        <w:rPr>
          <w:rFonts w:ascii="Times New Roman" w:hAnsi="Times New Roman" w:cs="Times New Roman"/>
          <w:color w:val="000000" w:themeColor="text1"/>
          <w:sz w:val="20"/>
          <w:szCs w:val="20"/>
        </w:rPr>
        <w:t>poran se</w:t>
      </w:r>
      <w:r w:rsidR="003660CD" w:rsidRPr="00DB24F3">
        <w:rPr>
          <w:rFonts w:ascii="Times New Roman" w:hAnsi="Times New Roman" w:cs="Times New Roman"/>
          <w:color w:val="000000" w:themeColor="text1"/>
          <w:sz w:val="20"/>
          <w:szCs w:val="20"/>
        </w:rPr>
        <w:t>l</w:t>
      </w:r>
      <w:r w:rsidR="005E0FFC" w:rsidRPr="00DB24F3">
        <w:rPr>
          <w:rFonts w:ascii="Times New Roman" w:hAnsi="Times New Roman" w:cs="Times New Roman"/>
          <w:color w:val="000000" w:themeColor="text1"/>
          <w:sz w:val="20"/>
          <w:szCs w:val="20"/>
        </w:rPr>
        <w:t>esai terhitung dari Januari 2021 sampai Juni 2021.</w:t>
      </w:r>
      <w:r w:rsidR="00E260D1" w:rsidRPr="00DB24F3">
        <w:rPr>
          <w:rFonts w:ascii="Times New Roman" w:hAnsi="Times New Roman" w:cs="Times New Roman"/>
          <w:color w:val="000000" w:themeColor="text1"/>
          <w:sz w:val="20"/>
          <w:szCs w:val="20"/>
        </w:rPr>
        <w:t xml:space="preserve"> </w:t>
      </w:r>
      <w:proofErr w:type="gramStart"/>
      <w:r w:rsidR="00D11B52" w:rsidRPr="00DB24F3">
        <w:rPr>
          <w:rFonts w:ascii="Times New Roman" w:hAnsi="Times New Roman" w:cs="Times New Roman"/>
          <w:color w:val="000000" w:themeColor="text1"/>
          <w:sz w:val="20"/>
          <w:szCs w:val="20"/>
        </w:rPr>
        <w:t xml:space="preserve">Populasi yang dilakukan penelitian ini seluruh </w:t>
      </w:r>
      <w:r w:rsidR="00F80D18" w:rsidRPr="00DB24F3">
        <w:rPr>
          <w:rFonts w:ascii="Times New Roman" w:hAnsi="Times New Roman" w:cs="Times New Roman"/>
          <w:color w:val="000000" w:themeColor="text1"/>
          <w:sz w:val="20"/>
          <w:szCs w:val="20"/>
        </w:rPr>
        <w:t>PNS</w:t>
      </w:r>
      <w:r w:rsidR="00D11B52" w:rsidRPr="00DB24F3">
        <w:rPr>
          <w:rFonts w:ascii="Times New Roman" w:hAnsi="Times New Roman" w:cs="Times New Roman"/>
          <w:color w:val="000000" w:themeColor="text1"/>
          <w:sz w:val="20"/>
          <w:szCs w:val="20"/>
        </w:rPr>
        <w:t xml:space="preserve"> </w:t>
      </w:r>
      <w:r w:rsidR="00CE0FC9" w:rsidRPr="00DB24F3">
        <w:rPr>
          <w:rFonts w:ascii="Times New Roman" w:hAnsi="Times New Roman" w:cs="Times New Roman"/>
          <w:color w:val="000000" w:themeColor="text1"/>
          <w:sz w:val="20"/>
          <w:szCs w:val="20"/>
        </w:rPr>
        <w:t>bertotalkan</w:t>
      </w:r>
      <w:r w:rsidR="00D11B52" w:rsidRPr="00DB24F3">
        <w:rPr>
          <w:rFonts w:ascii="Times New Roman" w:hAnsi="Times New Roman" w:cs="Times New Roman"/>
          <w:color w:val="000000" w:themeColor="text1"/>
          <w:sz w:val="20"/>
          <w:szCs w:val="20"/>
        </w:rPr>
        <w:t xml:space="preserve"> 54 orang.</w:t>
      </w:r>
      <w:proofErr w:type="gramEnd"/>
      <w:r w:rsidRPr="00DB24F3">
        <w:rPr>
          <w:rFonts w:ascii="Times New Roman" w:hAnsi="Times New Roman" w:cs="Times New Roman"/>
          <w:color w:val="000000" w:themeColor="text1"/>
          <w:sz w:val="20"/>
          <w:szCs w:val="20"/>
        </w:rPr>
        <w:t xml:space="preserve"> </w:t>
      </w:r>
      <w:proofErr w:type="gramStart"/>
      <w:r w:rsidR="00D11B52" w:rsidRPr="00DB24F3">
        <w:rPr>
          <w:rFonts w:ascii="Times New Roman" w:hAnsi="Times New Roman" w:cs="Times New Roman"/>
          <w:color w:val="000000" w:themeColor="text1"/>
          <w:sz w:val="20"/>
          <w:szCs w:val="20"/>
        </w:rPr>
        <w:t>Sampel jenuh adalah sampel yang diambil secara keseluruhan karena jumlah sampel tidak lebih dari 100 orang.</w:t>
      </w:r>
      <w:proofErr w:type="gramEnd"/>
      <w:r w:rsidR="00D11B52" w:rsidRPr="00DB24F3">
        <w:rPr>
          <w:rFonts w:ascii="Times New Roman" w:hAnsi="Times New Roman" w:cs="Times New Roman"/>
          <w:color w:val="000000" w:themeColor="text1"/>
          <w:sz w:val="20"/>
          <w:szCs w:val="20"/>
        </w:rPr>
        <w:t xml:space="preserve"> Adapun sampel penelitian ini 54 </w:t>
      </w:r>
      <w:proofErr w:type="gramStart"/>
      <w:r w:rsidR="00D11B52" w:rsidRPr="00DB24F3">
        <w:rPr>
          <w:rFonts w:ascii="Times New Roman" w:hAnsi="Times New Roman" w:cs="Times New Roman"/>
          <w:color w:val="000000" w:themeColor="text1"/>
          <w:sz w:val="20"/>
          <w:szCs w:val="20"/>
        </w:rPr>
        <w:t>orang  PNS</w:t>
      </w:r>
      <w:proofErr w:type="gramEnd"/>
      <w:r w:rsidR="00D11B52" w:rsidRPr="00DB24F3">
        <w:rPr>
          <w:rFonts w:ascii="Times New Roman" w:hAnsi="Times New Roman" w:cs="Times New Roman"/>
          <w:color w:val="000000" w:themeColor="text1"/>
          <w:sz w:val="20"/>
          <w:szCs w:val="20"/>
        </w:rPr>
        <w:t xml:space="preserve">  pada Disperindag Lubuklinggau.</w:t>
      </w:r>
      <w:r w:rsidR="00E260D1" w:rsidRPr="00DB24F3">
        <w:rPr>
          <w:rFonts w:ascii="Times New Roman" w:hAnsi="Times New Roman" w:cs="Times New Roman"/>
          <w:color w:val="000000" w:themeColor="text1"/>
          <w:sz w:val="20"/>
          <w:szCs w:val="20"/>
        </w:rPr>
        <w:t xml:space="preserve"> </w:t>
      </w:r>
    </w:p>
    <w:p w:rsidR="007068FA" w:rsidRDefault="00F95CF5" w:rsidP="007068FA">
      <w:pPr>
        <w:pStyle w:val="ListParagraph"/>
        <w:spacing w:line="360" w:lineRule="auto"/>
        <w:ind w:left="284" w:firstLine="425"/>
        <w:jc w:val="both"/>
        <w:rPr>
          <w:rFonts w:ascii="Times New Roman" w:hAnsi="Times New Roman" w:cs="Times New Roman"/>
          <w:color w:val="000000" w:themeColor="text1"/>
          <w:sz w:val="20"/>
          <w:szCs w:val="20"/>
        </w:rPr>
      </w:pPr>
      <w:r w:rsidRPr="00DB24F3">
        <w:rPr>
          <w:rFonts w:ascii="Times New Roman" w:hAnsi="Times New Roman" w:cs="Times New Roman"/>
          <w:color w:val="000000" w:themeColor="text1"/>
          <w:sz w:val="20"/>
          <w:szCs w:val="20"/>
        </w:rPr>
        <w:t>D</w:t>
      </w:r>
      <w:r w:rsidRPr="00DB24F3">
        <w:rPr>
          <w:rFonts w:ascii="Times New Roman" w:hAnsi="Times New Roman" w:cs="Times New Roman"/>
          <w:color w:val="000000" w:themeColor="text1"/>
          <w:sz w:val="20"/>
          <w:szCs w:val="20"/>
          <w:lang w:val="id-ID"/>
        </w:rPr>
        <w:t xml:space="preserve">ata primer </w:t>
      </w:r>
      <w:r w:rsidRPr="00DB24F3">
        <w:rPr>
          <w:rFonts w:ascii="Times New Roman" w:hAnsi="Times New Roman" w:cs="Times New Roman"/>
          <w:color w:val="000000" w:themeColor="text1"/>
          <w:sz w:val="20"/>
          <w:szCs w:val="20"/>
        </w:rPr>
        <w:t>berasal dari dat</w:t>
      </w:r>
      <w:r w:rsidR="007E1B23" w:rsidRPr="00DB24F3">
        <w:rPr>
          <w:rFonts w:ascii="Times New Roman" w:hAnsi="Times New Roman" w:cs="Times New Roman"/>
          <w:color w:val="000000" w:themeColor="text1"/>
          <w:sz w:val="20"/>
          <w:szCs w:val="20"/>
        </w:rPr>
        <w:t>a</w:t>
      </w:r>
      <w:r w:rsidRPr="00DB24F3">
        <w:rPr>
          <w:rFonts w:ascii="Times New Roman" w:hAnsi="Times New Roman" w:cs="Times New Roman"/>
          <w:color w:val="000000" w:themeColor="text1"/>
          <w:sz w:val="20"/>
          <w:szCs w:val="20"/>
        </w:rPr>
        <w:t xml:space="preserve"> mentah, dikumpu</w:t>
      </w:r>
      <w:r w:rsidR="007E1B23" w:rsidRPr="00DB24F3">
        <w:rPr>
          <w:rFonts w:ascii="Times New Roman" w:hAnsi="Times New Roman" w:cs="Times New Roman"/>
          <w:color w:val="000000" w:themeColor="text1"/>
          <w:sz w:val="20"/>
          <w:szCs w:val="20"/>
        </w:rPr>
        <w:t>l</w:t>
      </w:r>
      <w:r w:rsidRPr="00DB24F3">
        <w:rPr>
          <w:rFonts w:ascii="Times New Roman" w:hAnsi="Times New Roman" w:cs="Times New Roman"/>
          <w:color w:val="000000" w:themeColor="text1"/>
          <w:sz w:val="20"/>
          <w:szCs w:val="20"/>
        </w:rPr>
        <w:t>kan khusus un</w:t>
      </w:r>
      <w:r w:rsidR="007E1B23" w:rsidRPr="00DB24F3">
        <w:rPr>
          <w:rFonts w:ascii="Times New Roman" w:hAnsi="Times New Roman" w:cs="Times New Roman"/>
          <w:color w:val="000000" w:themeColor="text1"/>
          <w:sz w:val="20"/>
          <w:szCs w:val="20"/>
        </w:rPr>
        <w:t>n</w:t>
      </w:r>
      <w:r w:rsidRPr="00DB24F3">
        <w:rPr>
          <w:rFonts w:ascii="Times New Roman" w:hAnsi="Times New Roman" w:cs="Times New Roman"/>
          <w:color w:val="000000" w:themeColor="text1"/>
          <w:sz w:val="20"/>
          <w:szCs w:val="20"/>
        </w:rPr>
        <w:t xml:space="preserve">tuk keperluan riset </w:t>
      </w:r>
      <w:r w:rsidR="006A7E3D" w:rsidRPr="00DB24F3">
        <w:rPr>
          <w:rFonts w:ascii="Times New Roman" w:hAnsi="Times New Roman" w:cs="Times New Roman"/>
          <w:color w:val="000000" w:themeColor="text1"/>
          <w:sz w:val="20"/>
          <w:szCs w:val="20"/>
        </w:rPr>
        <w:fldChar w:fldCharType="begin" w:fldLock="1"/>
      </w:r>
      <w:r w:rsidRPr="00DB24F3">
        <w:rPr>
          <w:rFonts w:ascii="Times New Roman" w:hAnsi="Times New Roman" w:cs="Times New Roman"/>
          <w:color w:val="000000" w:themeColor="text1"/>
          <w:sz w:val="20"/>
          <w:szCs w:val="20"/>
        </w:rPr>
        <w:instrText>ADDIN CSL_CITATION {"citationItems":[{"id":"ITEM-1","itemData":{"author":[{"dropping-particle":"","family":"Sibrani","given":"Mutiara","non-dropping-particle":"","parse-names":false,"suffix":""}],"id":"ITEM-1","issued":{"date-parts":[["0"]]},"publisher":"Universitas Terbuka","publisher-place":"Tanggerang Selatan","title":"Manajemen Sumber Daya Manusia","type":"book"},"uris":["http://www.mendeley.com/documents/?uuid=d935d10b-7be9-42bf-bec5-730b9eddc17b"]}],"mendeley":{"formattedCitation":"(Sibrani, n.d.)","plainTextFormattedCitation":"(Sibrani, n.d.)","previouslyFormattedCitation":"(Sibarani, n.d.)"},"properties":{"noteIndex":0},"schema":"https://github.com/citation-style-language/schema/raw/master/csl-citation.json"}</w:instrText>
      </w:r>
      <w:r w:rsidR="006A7E3D" w:rsidRPr="00DB24F3">
        <w:rPr>
          <w:rFonts w:ascii="Times New Roman" w:hAnsi="Times New Roman" w:cs="Times New Roman"/>
          <w:color w:val="000000" w:themeColor="text1"/>
          <w:sz w:val="20"/>
          <w:szCs w:val="20"/>
        </w:rPr>
        <w:fldChar w:fldCharType="separate"/>
      </w:r>
      <w:r w:rsidRPr="00DB24F3">
        <w:rPr>
          <w:rFonts w:ascii="Times New Roman" w:hAnsi="Times New Roman" w:cs="Times New Roman"/>
          <w:noProof/>
          <w:color w:val="000000" w:themeColor="text1"/>
          <w:sz w:val="20"/>
          <w:szCs w:val="20"/>
        </w:rPr>
        <w:t>(Sibrani, 2015)</w:t>
      </w:r>
      <w:r w:rsidR="006A7E3D" w:rsidRPr="00DB24F3">
        <w:rPr>
          <w:rFonts w:ascii="Times New Roman" w:hAnsi="Times New Roman" w:cs="Times New Roman"/>
          <w:color w:val="000000" w:themeColor="text1"/>
          <w:sz w:val="20"/>
          <w:szCs w:val="20"/>
        </w:rPr>
        <w:fldChar w:fldCharType="end"/>
      </w:r>
      <w:r w:rsidRPr="00DB24F3">
        <w:rPr>
          <w:rFonts w:ascii="Times New Roman" w:hAnsi="Times New Roman" w:cs="Times New Roman"/>
          <w:color w:val="000000" w:themeColor="text1"/>
          <w:sz w:val="20"/>
          <w:szCs w:val="20"/>
        </w:rPr>
        <w:t xml:space="preserve">. </w:t>
      </w:r>
      <w:proofErr w:type="gramStart"/>
      <w:r w:rsidRPr="00DB24F3">
        <w:rPr>
          <w:rFonts w:ascii="Times New Roman" w:hAnsi="Times New Roman" w:cs="Times New Roman"/>
          <w:color w:val="000000" w:themeColor="text1"/>
          <w:sz w:val="20"/>
          <w:szCs w:val="20"/>
        </w:rPr>
        <w:t>Jadi data primer yang digunakan oleh penulis yaitu berupa pembagian kuisioner di Disperindag Lubuklinggau.</w:t>
      </w:r>
      <w:proofErr w:type="gramEnd"/>
      <w:r w:rsidR="00E260D1" w:rsidRPr="00DB24F3">
        <w:rPr>
          <w:rFonts w:ascii="Times New Roman" w:hAnsi="Times New Roman" w:cs="Times New Roman"/>
          <w:color w:val="000000" w:themeColor="text1"/>
          <w:sz w:val="20"/>
          <w:szCs w:val="20"/>
        </w:rPr>
        <w:t xml:space="preserve"> </w:t>
      </w:r>
      <w:r w:rsidRPr="00DB24F3">
        <w:rPr>
          <w:rFonts w:ascii="Times New Roman" w:hAnsi="Times New Roman" w:cs="Times New Roman"/>
          <w:color w:val="000000" w:themeColor="text1"/>
          <w:sz w:val="20"/>
          <w:szCs w:val="20"/>
        </w:rPr>
        <w:t>D</w:t>
      </w:r>
      <w:r w:rsidRPr="00DB24F3">
        <w:rPr>
          <w:rFonts w:ascii="Times New Roman" w:hAnsi="Times New Roman" w:cs="Times New Roman"/>
          <w:color w:val="000000" w:themeColor="text1"/>
          <w:sz w:val="20"/>
          <w:szCs w:val="20"/>
          <w:lang w:val="id-ID"/>
        </w:rPr>
        <w:t xml:space="preserve">ata sekunder </w:t>
      </w:r>
      <w:r w:rsidRPr="00DB24F3">
        <w:rPr>
          <w:rFonts w:ascii="Times New Roman" w:hAnsi="Times New Roman" w:cs="Times New Roman"/>
          <w:color w:val="000000" w:themeColor="text1"/>
          <w:sz w:val="20"/>
          <w:szCs w:val="20"/>
        </w:rPr>
        <w:t xml:space="preserve">dikumpulkan melalui pertemuan berbeda, berasal sumber internal/ luar asosiasi </w:t>
      </w:r>
      <w:r w:rsidR="006A7E3D" w:rsidRPr="00DB24F3">
        <w:rPr>
          <w:rFonts w:ascii="Times New Roman" w:hAnsi="Times New Roman" w:cs="Times New Roman"/>
          <w:color w:val="000000" w:themeColor="text1"/>
          <w:sz w:val="20"/>
          <w:szCs w:val="20"/>
        </w:rPr>
        <w:fldChar w:fldCharType="begin" w:fldLock="1"/>
      </w:r>
      <w:r w:rsidRPr="00DB24F3">
        <w:rPr>
          <w:rFonts w:ascii="Times New Roman" w:hAnsi="Times New Roman" w:cs="Times New Roman"/>
          <w:color w:val="000000" w:themeColor="text1"/>
          <w:sz w:val="20"/>
          <w:szCs w:val="20"/>
        </w:rPr>
        <w:instrText>ADDIN CSL_CITATION {"citationItems":[{"id":"ITEM-1","itemData":{"author":[{"dropping-particle":"","family":"Sibrani","given":"Mutiara","non-dropping-particle":"","parse-names":false,"suffix":""}],"id":"ITEM-1","issued":{"date-parts":[["0"]]},"publisher":"Universitas Terbuka","publisher-place":"Tanggerang Selatan","title":"Manajemen Sumber Daya Manusia","type":"book"},"uris":["http://www.mendeley.com/documents/?uuid=d935d10b-7be9-42bf-bec5-730b9eddc17b"]}],"mendeley":{"formattedCitation":"(Sibrani, n.d.)","plainTextFormattedCitation":"(Sibrani, n.d.)","previouslyFormattedCitation":"(Sibarani, n.d.)"},"properties":{"noteIndex":0},"schema":"https://github.com/citation-style-language/schema/raw/master/csl-citation.json"}</w:instrText>
      </w:r>
      <w:r w:rsidR="006A7E3D" w:rsidRPr="00DB24F3">
        <w:rPr>
          <w:rFonts w:ascii="Times New Roman" w:hAnsi="Times New Roman" w:cs="Times New Roman"/>
          <w:color w:val="000000" w:themeColor="text1"/>
          <w:sz w:val="20"/>
          <w:szCs w:val="20"/>
        </w:rPr>
        <w:fldChar w:fldCharType="separate"/>
      </w:r>
      <w:r w:rsidRPr="00DB24F3">
        <w:rPr>
          <w:rFonts w:ascii="Times New Roman" w:hAnsi="Times New Roman" w:cs="Times New Roman"/>
          <w:noProof/>
          <w:color w:val="000000" w:themeColor="text1"/>
          <w:sz w:val="20"/>
          <w:szCs w:val="20"/>
        </w:rPr>
        <w:t>(Sibrani, 2015)</w:t>
      </w:r>
      <w:r w:rsidR="006A7E3D" w:rsidRPr="00DB24F3">
        <w:rPr>
          <w:rFonts w:ascii="Times New Roman" w:hAnsi="Times New Roman" w:cs="Times New Roman"/>
          <w:color w:val="000000" w:themeColor="text1"/>
          <w:sz w:val="20"/>
          <w:szCs w:val="20"/>
        </w:rPr>
        <w:fldChar w:fldCharType="end"/>
      </w:r>
      <w:r w:rsidRPr="00DB24F3">
        <w:rPr>
          <w:rFonts w:ascii="Times New Roman" w:hAnsi="Times New Roman" w:cs="Times New Roman"/>
          <w:color w:val="000000" w:themeColor="text1"/>
          <w:sz w:val="20"/>
          <w:szCs w:val="20"/>
        </w:rPr>
        <w:t xml:space="preserve">. </w:t>
      </w:r>
      <w:proofErr w:type="gramStart"/>
      <w:r w:rsidRPr="00DB24F3">
        <w:rPr>
          <w:rFonts w:ascii="Times New Roman" w:hAnsi="Times New Roman" w:cs="Times New Roman"/>
          <w:color w:val="000000" w:themeColor="text1"/>
          <w:sz w:val="20"/>
          <w:szCs w:val="20"/>
        </w:rPr>
        <w:t>Informasi tambahan yang digunakan oleh penulis yaitu berupa jurnal, buku sebagai hipotesis dan informasi yang diberikan oleh Disperindag</w:t>
      </w:r>
      <w:r w:rsidR="00E260D1" w:rsidRPr="00DB24F3">
        <w:rPr>
          <w:rFonts w:ascii="Times New Roman" w:hAnsi="Times New Roman" w:cs="Times New Roman"/>
          <w:color w:val="000000" w:themeColor="text1"/>
          <w:sz w:val="20"/>
          <w:szCs w:val="20"/>
        </w:rPr>
        <w:t xml:space="preserve"> Lubuklinggau.</w:t>
      </w:r>
      <w:proofErr w:type="gramEnd"/>
      <w:r w:rsidR="00E260D1" w:rsidRPr="00DB24F3">
        <w:rPr>
          <w:rFonts w:ascii="Times New Roman" w:hAnsi="Times New Roman" w:cs="Times New Roman"/>
          <w:color w:val="000000" w:themeColor="text1"/>
          <w:sz w:val="20"/>
          <w:szCs w:val="20"/>
        </w:rPr>
        <w:t xml:space="preserve"> </w:t>
      </w:r>
    </w:p>
    <w:p w:rsidR="00BA09D6" w:rsidRDefault="007068FA" w:rsidP="007068FA">
      <w:pPr>
        <w:pStyle w:val="ListParagraph"/>
        <w:spacing w:line="360" w:lineRule="auto"/>
        <w:ind w:left="284" w:firstLine="425"/>
        <w:jc w:val="both"/>
        <w:rPr>
          <w:rFonts w:ascii="Times New Roman" w:hAnsi="Times New Roman" w:cs="Times New Roman"/>
          <w:color w:val="000000" w:themeColor="text1"/>
          <w:sz w:val="20"/>
          <w:szCs w:val="20"/>
        </w:rPr>
      </w:pPr>
      <w:proofErr w:type="gramStart"/>
      <w:r w:rsidRPr="007068FA">
        <w:rPr>
          <w:rFonts w:ascii="Times New Roman" w:hAnsi="Times New Roman" w:cs="Times New Roman"/>
          <w:color w:val="000000" w:themeColor="text1"/>
          <w:sz w:val="20"/>
          <w:szCs w:val="20"/>
        </w:rPr>
        <w:t>Untuk mendapatkan informasi yang diperlukan dalam aplikasi ini.</w:t>
      </w:r>
      <w:proofErr w:type="gramEnd"/>
      <w:r w:rsidRPr="007068FA">
        <w:rPr>
          <w:rFonts w:ascii="Times New Roman" w:hAnsi="Times New Roman" w:cs="Times New Roman"/>
          <w:color w:val="000000" w:themeColor="text1"/>
          <w:sz w:val="20"/>
          <w:szCs w:val="20"/>
        </w:rPr>
        <w:t xml:space="preserve"> Analis data survei mengumpulkan melalui: (1) Kuesioner. </w:t>
      </w:r>
      <w:proofErr w:type="gramStart"/>
      <w:r w:rsidRPr="007068FA">
        <w:rPr>
          <w:rFonts w:ascii="Times New Roman" w:hAnsi="Times New Roman" w:cs="Times New Roman"/>
          <w:color w:val="000000" w:themeColor="text1"/>
          <w:sz w:val="20"/>
          <w:szCs w:val="20"/>
        </w:rPr>
        <w:t>Kuesioner adalah metode informasi yang dilakukan dengan mengumpulkan kata-kata lisan dari responden untuk dijawab (Sugiono, 2019).</w:t>
      </w:r>
      <w:proofErr w:type="gramEnd"/>
      <w:r w:rsidRPr="007068FA">
        <w:rPr>
          <w:rFonts w:ascii="Times New Roman" w:hAnsi="Times New Roman" w:cs="Times New Roman"/>
          <w:color w:val="000000" w:themeColor="text1"/>
          <w:sz w:val="20"/>
          <w:szCs w:val="20"/>
        </w:rPr>
        <w:t xml:space="preserve"> (2) Observasi adalah metode pengumpulan. </w:t>
      </w:r>
      <w:proofErr w:type="gramStart"/>
      <w:r w:rsidRPr="007068FA">
        <w:rPr>
          <w:rFonts w:ascii="Times New Roman" w:hAnsi="Times New Roman" w:cs="Times New Roman"/>
          <w:color w:val="000000" w:themeColor="text1"/>
          <w:sz w:val="20"/>
          <w:szCs w:val="20"/>
        </w:rPr>
        <w:t>Informasi Hal ini jelas diklasifikasikan dalam kaitannya dengan prosedur seperti pertemuan dan survei.</w:t>
      </w:r>
      <w:proofErr w:type="gramEnd"/>
      <w:r w:rsidRPr="007068FA">
        <w:rPr>
          <w:rFonts w:ascii="Times New Roman" w:hAnsi="Times New Roman" w:cs="Times New Roman"/>
          <w:color w:val="000000" w:themeColor="text1"/>
          <w:sz w:val="20"/>
          <w:szCs w:val="20"/>
        </w:rPr>
        <w:t xml:space="preserve"> Prosedur pengumpulan data observasional digunakan ketika audit melibatkan perilaku manusia (Sugiono, 2019). (3) Dokumentasi adalah strategi pengelolaan data dengan </w:t>
      </w:r>
      <w:proofErr w:type="gramStart"/>
      <w:r w:rsidRPr="007068FA">
        <w:rPr>
          <w:rFonts w:ascii="Times New Roman" w:hAnsi="Times New Roman" w:cs="Times New Roman"/>
          <w:color w:val="000000" w:themeColor="text1"/>
          <w:sz w:val="20"/>
          <w:szCs w:val="20"/>
        </w:rPr>
        <w:t>cara</w:t>
      </w:r>
      <w:proofErr w:type="gramEnd"/>
      <w:r w:rsidRPr="007068FA">
        <w:rPr>
          <w:rFonts w:ascii="Times New Roman" w:hAnsi="Times New Roman" w:cs="Times New Roman"/>
          <w:color w:val="000000" w:themeColor="text1"/>
          <w:sz w:val="20"/>
          <w:szCs w:val="20"/>
        </w:rPr>
        <w:t xml:space="preserve"> merekam data survei (Bahreal Sia, Luis Marnisa, 2021). </w:t>
      </w:r>
      <w:proofErr w:type="gramStart"/>
      <w:r w:rsidRPr="007068FA">
        <w:rPr>
          <w:rFonts w:ascii="Times New Roman" w:hAnsi="Times New Roman" w:cs="Times New Roman"/>
          <w:color w:val="000000" w:themeColor="text1"/>
          <w:sz w:val="20"/>
          <w:szCs w:val="20"/>
        </w:rPr>
        <w:t>Analisis data yang digunakan dalam penelitian ini adalah untuk menguji akurasi.</w:t>
      </w:r>
      <w:proofErr w:type="gramEnd"/>
      <w:r w:rsidRPr="007068FA">
        <w:rPr>
          <w:rFonts w:ascii="Times New Roman" w:hAnsi="Times New Roman" w:cs="Times New Roman"/>
          <w:color w:val="000000" w:themeColor="text1"/>
          <w:sz w:val="20"/>
          <w:szCs w:val="20"/>
        </w:rPr>
        <w:t xml:space="preserve"> </w:t>
      </w:r>
      <w:proofErr w:type="gramStart"/>
      <w:r w:rsidRPr="007068FA">
        <w:rPr>
          <w:rFonts w:ascii="Times New Roman" w:hAnsi="Times New Roman" w:cs="Times New Roman"/>
          <w:color w:val="000000" w:themeColor="text1"/>
          <w:sz w:val="20"/>
          <w:szCs w:val="20"/>
        </w:rPr>
        <w:t>Uji Realitas Uji Normalitas Uji Linier Koefisien Korelasi Regresi Berganda Uji-t Uji-t Koefisien Regresi Berganda Judgment</w:t>
      </w:r>
      <w:r w:rsidR="004B657E">
        <w:rPr>
          <w:rFonts w:ascii="Times New Roman" w:hAnsi="Times New Roman" w:cs="Times New Roman"/>
          <w:color w:val="000000" w:themeColor="text1"/>
          <w:sz w:val="20"/>
          <w:szCs w:val="20"/>
        </w:rPr>
        <w:t>.</w:t>
      </w:r>
      <w:proofErr w:type="gramEnd"/>
    </w:p>
    <w:p w:rsidR="004B657E" w:rsidRPr="007068FA" w:rsidRDefault="004B657E" w:rsidP="007068FA">
      <w:pPr>
        <w:pStyle w:val="ListParagraph"/>
        <w:spacing w:line="360" w:lineRule="auto"/>
        <w:ind w:left="284" w:firstLine="425"/>
        <w:jc w:val="both"/>
        <w:rPr>
          <w:rFonts w:ascii="Times New Roman" w:hAnsi="Times New Roman" w:cs="Times New Roman"/>
          <w:color w:val="000000" w:themeColor="text1"/>
          <w:sz w:val="20"/>
          <w:szCs w:val="20"/>
        </w:rPr>
      </w:pPr>
    </w:p>
    <w:p w:rsidR="00DB24F3" w:rsidRPr="004D6BF6" w:rsidRDefault="00E260D1" w:rsidP="004D6BF6">
      <w:pPr>
        <w:pStyle w:val="ListParagraph"/>
        <w:numPr>
          <w:ilvl w:val="0"/>
          <w:numId w:val="6"/>
        </w:numPr>
        <w:ind w:left="284" w:hanging="284"/>
        <w:rPr>
          <w:rFonts w:ascii="Times New Roman" w:hAnsi="Times New Roman" w:cs="Times New Roman"/>
          <w:b/>
          <w:color w:val="000000" w:themeColor="text1"/>
          <w:sz w:val="26"/>
          <w:szCs w:val="26"/>
        </w:rPr>
      </w:pPr>
      <w:r w:rsidRPr="004D6BF6">
        <w:rPr>
          <w:rFonts w:ascii="Times New Roman" w:hAnsi="Times New Roman" w:cs="Times New Roman"/>
          <w:b/>
          <w:color w:val="000000" w:themeColor="text1"/>
          <w:sz w:val="26"/>
          <w:szCs w:val="26"/>
        </w:rPr>
        <w:t>HASIL PENELITIAN DAN PEMBAHASAN</w:t>
      </w:r>
    </w:p>
    <w:p w:rsidR="008D7D2F" w:rsidRDefault="008D7D2F" w:rsidP="008D7D2F">
      <w:pPr>
        <w:pStyle w:val="ListParagraph"/>
        <w:ind w:left="284"/>
        <w:rPr>
          <w:rFonts w:ascii="Times New Roman" w:hAnsi="Times New Roman" w:cs="Times New Roman"/>
          <w:b/>
          <w:color w:val="000000" w:themeColor="text1"/>
          <w:sz w:val="20"/>
          <w:szCs w:val="20"/>
        </w:rPr>
      </w:pPr>
    </w:p>
    <w:p w:rsidR="004D6BF6" w:rsidRPr="00B87555" w:rsidRDefault="004B657E" w:rsidP="00B87555">
      <w:pPr>
        <w:pStyle w:val="ListParagraph"/>
        <w:spacing w:line="360" w:lineRule="auto"/>
        <w:ind w:left="284" w:firstLine="436"/>
        <w:jc w:val="both"/>
        <w:rPr>
          <w:rFonts w:ascii="Times New Roman" w:hAnsi="Times New Roman" w:cs="Times New Roman"/>
          <w:sz w:val="20"/>
          <w:szCs w:val="20"/>
        </w:rPr>
      </w:pPr>
      <w:proofErr w:type="gramStart"/>
      <w:r w:rsidRPr="004B657E">
        <w:rPr>
          <w:rFonts w:ascii="Times New Roman" w:hAnsi="Times New Roman" w:cs="Times New Roman"/>
          <w:sz w:val="20"/>
          <w:szCs w:val="20"/>
        </w:rPr>
        <w:t>Hasil uji validitas dalam penelitian ini adalah skor korelasi &gt; 0,396 yang dinilai dengan alpha 5%, suatu gagasan bahwa variabel dapat diatasi.</w:t>
      </w:r>
      <w:proofErr w:type="gramEnd"/>
      <w:r w:rsidRPr="004B657E">
        <w:rPr>
          <w:rFonts w:ascii="Times New Roman" w:hAnsi="Times New Roman" w:cs="Times New Roman"/>
          <w:sz w:val="20"/>
          <w:szCs w:val="20"/>
        </w:rPr>
        <w:t xml:space="preserve"> Penilaian ini dilakukan dengan menggunakan program SPSS Faktor yang diuji validitasnya terdiri dari tiga faktor independen yaitu kompetensi (X1), disiplin kerja (X2), lingkungan kerja (X3), dan komitmen 1 (satu. ) adalah kinerja pegawai ( Y) untuk menguji tingkat validitas survei. </w:t>
      </w:r>
      <w:proofErr w:type="gramStart"/>
      <w:r w:rsidRPr="004B657E">
        <w:rPr>
          <w:rFonts w:ascii="Times New Roman" w:hAnsi="Times New Roman" w:cs="Times New Roman"/>
          <w:sz w:val="20"/>
          <w:szCs w:val="20"/>
        </w:rPr>
        <w:t>Jajak pendapat pertama dilakukan terhadap 25 pegawai Dinas Perindustrian dan Perdagangan Kabupaten Musi Rawas.</w:t>
      </w:r>
      <w:proofErr w:type="gramEnd"/>
      <w:r>
        <w:rPr>
          <w:rFonts w:ascii="Times New Roman" w:hAnsi="Times New Roman" w:cs="Times New Roman"/>
          <w:sz w:val="20"/>
          <w:szCs w:val="20"/>
        </w:rPr>
        <w:t xml:space="preserve"> </w:t>
      </w:r>
      <w:r w:rsidR="00AC7A2C" w:rsidRPr="00DB24F3">
        <w:rPr>
          <w:rFonts w:ascii="Times New Roman" w:hAnsi="Times New Roman" w:cs="Times New Roman"/>
          <w:sz w:val="20"/>
          <w:szCs w:val="20"/>
        </w:rPr>
        <w:t xml:space="preserve">Berikut hasil uji validitas </w:t>
      </w:r>
      <w:r w:rsidR="00CB7A31" w:rsidRPr="00DB24F3">
        <w:rPr>
          <w:rFonts w:ascii="Times New Roman" w:hAnsi="Times New Roman" w:cs="Times New Roman"/>
          <w:sz w:val="20"/>
          <w:szCs w:val="20"/>
        </w:rPr>
        <w:t xml:space="preserve">dari </w:t>
      </w:r>
      <w:r w:rsidR="008D7D2F">
        <w:rPr>
          <w:rFonts w:ascii="Times New Roman" w:hAnsi="Times New Roman" w:cs="Times New Roman"/>
          <w:sz w:val="20"/>
          <w:szCs w:val="20"/>
        </w:rPr>
        <w:t>kuisioner:</w:t>
      </w:r>
    </w:p>
    <w:p w:rsidR="00BE0CE8" w:rsidRPr="00FC4594" w:rsidRDefault="008D7D2F" w:rsidP="008D7D2F">
      <w:pPr>
        <w:pStyle w:val="ListParagraph"/>
        <w:spacing w:line="240" w:lineRule="auto"/>
        <w:ind w:left="1276" w:hanging="992"/>
        <w:rPr>
          <w:rFonts w:ascii="Times New Roman" w:hAnsi="Times New Roman" w:cs="Times New Roman"/>
          <w:b/>
          <w:sz w:val="20"/>
          <w:szCs w:val="20"/>
          <w:vertAlign w:val="subscript"/>
        </w:rPr>
      </w:pPr>
      <w:proofErr w:type="gramStart"/>
      <w:r>
        <w:rPr>
          <w:rFonts w:ascii="Times New Roman" w:hAnsi="Times New Roman" w:cs="Times New Roman"/>
          <w:b/>
          <w:sz w:val="20"/>
          <w:szCs w:val="20"/>
        </w:rPr>
        <w:t xml:space="preserve">Tabel </w:t>
      </w:r>
      <w:r w:rsidR="00BE0CE8" w:rsidRPr="008C6E10">
        <w:rPr>
          <w:rFonts w:ascii="Times New Roman" w:hAnsi="Times New Roman" w:cs="Times New Roman"/>
          <w:b/>
          <w:sz w:val="20"/>
          <w:szCs w:val="20"/>
        </w:rPr>
        <w:t>1</w:t>
      </w:r>
      <w:r>
        <w:rPr>
          <w:rFonts w:ascii="Times New Roman" w:hAnsi="Times New Roman" w:cs="Times New Roman"/>
          <w:b/>
          <w:sz w:val="20"/>
          <w:szCs w:val="20"/>
        </w:rPr>
        <w:t>.</w:t>
      </w:r>
      <w:proofErr w:type="gramEnd"/>
      <w:r w:rsidR="00BE0CE8" w:rsidRPr="008C6E10">
        <w:rPr>
          <w:rFonts w:ascii="Times New Roman" w:hAnsi="Times New Roman" w:cs="Times New Roman"/>
          <w:b/>
          <w:sz w:val="20"/>
          <w:szCs w:val="20"/>
        </w:rPr>
        <w:t xml:space="preserve"> Hasil uji validitas variabel X</w:t>
      </w:r>
      <w:r w:rsidR="00FC4594">
        <w:rPr>
          <w:rFonts w:ascii="Adobe Garamond Pro Bold" w:hAnsi="Adobe Garamond Pro Bold" w:cs="Times New Roman"/>
          <w:b/>
          <w:sz w:val="20"/>
          <w:szCs w:val="20"/>
          <w:vertAlign w:val="subscript"/>
        </w:rPr>
        <w:t>1</w:t>
      </w:r>
    </w:p>
    <w:tbl>
      <w:tblPr>
        <w:tblW w:w="8788" w:type="dxa"/>
        <w:tblInd w:w="392" w:type="dxa"/>
        <w:tblBorders>
          <w:top w:val="single" w:sz="4" w:space="0" w:color="auto"/>
          <w:bottom w:val="single" w:sz="4" w:space="0" w:color="auto"/>
        </w:tblBorders>
        <w:tblLayout w:type="fixed"/>
        <w:tblLook w:val="04A0" w:firstRow="1" w:lastRow="0" w:firstColumn="1" w:lastColumn="0" w:noHBand="0" w:noVBand="1"/>
      </w:tblPr>
      <w:tblGrid>
        <w:gridCol w:w="567"/>
        <w:gridCol w:w="1984"/>
        <w:gridCol w:w="3544"/>
        <w:gridCol w:w="2693"/>
      </w:tblGrid>
      <w:tr w:rsidR="00BE0CE8" w:rsidRPr="008C6E10" w:rsidTr="008D7D2F">
        <w:trPr>
          <w:trHeight w:val="315"/>
        </w:trPr>
        <w:tc>
          <w:tcPr>
            <w:tcW w:w="8788" w:type="dxa"/>
            <w:gridSpan w:val="4"/>
            <w:tcBorders>
              <w:top w:val="nil"/>
              <w:bottom w:val="nil"/>
            </w:tcBorders>
            <w:shd w:val="clear" w:color="000000" w:fill="FFFFFF"/>
            <w:vAlign w:val="bottom"/>
            <w:hideMark/>
          </w:tcPr>
          <w:p w:rsidR="00BE0CE8" w:rsidRPr="008C6E10" w:rsidRDefault="00BE0CE8" w:rsidP="00937CAA">
            <w:pPr>
              <w:spacing w:after="0"/>
              <w:jc w:val="center"/>
              <w:rPr>
                <w:rFonts w:ascii="Arial" w:eastAsia="Times New Roman" w:hAnsi="Arial" w:cs="Arial"/>
                <w:b/>
                <w:bCs/>
                <w:color w:val="000000"/>
                <w:sz w:val="20"/>
                <w:szCs w:val="20"/>
              </w:rPr>
            </w:pPr>
            <w:r w:rsidRPr="008C6E10">
              <w:rPr>
                <w:rFonts w:ascii="Arial" w:eastAsia="Times New Roman" w:hAnsi="Arial" w:cs="Arial"/>
                <w:b/>
                <w:bCs/>
                <w:color w:val="000000"/>
                <w:sz w:val="20"/>
                <w:szCs w:val="20"/>
              </w:rPr>
              <w:t>Item-Total Statistics</w:t>
            </w:r>
          </w:p>
        </w:tc>
      </w:tr>
      <w:tr w:rsidR="00BE0CE8" w:rsidRPr="008C6E10" w:rsidTr="008D7D2F">
        <w:trPr>
          <w:cantSplit/>
          <w:trHeight w:val="170"/>
        </w:trPr>
        <w:tc>
          <w:tcPr>
            <w:tcW w:w="567" w:type="dxa"/>
            <w:vMerge w:val="restart"/>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No</w:t>
            </w:r>
          </w:p>
        </w:tc>
        <w:tc>
          <w:tcPr>
            <w:tcW w:w="1984" w:type="dxa"/>
            <w:tcBorders>
              <w:top w:val="single" w:sz="4" w:space="0" w:color="auto"/>
              <w:bottom w:val="nil"/>
            </w:tcBorders>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Nilai</w:t>
            </w:r>
          </w:p>
        </w:tc>
        <w:tc>
          <w:tcPr>
            <w:tcW w:w="3544" w:type="dxa"/>
            <w:tcBorders>
              <w:top w:val="single" w:sz="4" w:space="0" w:color="auto"/>
              <w:bottom w:val="nil"/>
            </w:tcBorders>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Nilai</w:t>
            </w:r>
          </w:p>
        </w:tc>
        <w:tc>
          <w:tcPr>
            <w:tcW w:w="2693" w:type="dxa"/>
            <w:tcBorders>
              <w:top w:val="single" w:sz="4" w:space="0" w:color="auto"/>
              <w:bottom w:val="nil"/>
            </w:tcBorders>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Keterangan</w:t>
            </w:r>
          </w:p>
        </w:tc>
      </w:tr>
      <w:tr w:rsidR="00BE0CE8" w:rsidRPr="008C6E10" w:rsidTr="008D7D2F">
        <w:trPr>
          <w:trHeight w:val="330"/>
        </w:trPr>
        <w:tc>
          <w:tcPr>
            <w:tcW w:w="567" w:type="dxa"/>
            <w:vMerge/>
            <w:tcBorders>
              <w:top w:val="nil"/>
              <w:bottom w:val="single" w:sz="4" w:space="0" w:color="auto"/>
            </w:tcBorders>
            <w:vAlign w:val="center"/>
            <w:hideMark/>
          </w:tcPr>
          <w:p w:rsidR="00BE0CE8" w:rsidRPr="008C6E10" w:rsidRDefault="00BE0CE8" w:rsidP="00937CAA">
            <w:pPr>
              <w:spacing w:after="0"/>
              <w:rPr>
                <w:rFonts w:ascii="Times New Roman" w:eastAsia="Times New Roman" w:hAnsi="Times New Roman" w:cs="Times New Roman"/>
                <w:color w:val="000000"/>
                <w:sz w:val="20"/>
                <w:szCs w:val="20"/>
              </w:rPr>
            </w:pPr>
          </w:p>
        </w:tc>
        <w:tc>
          <w:tcPr>
            <w:tcW w:w="1984" w:type="dxa"/>
            <w:shd w:val="clear" w:color="000000" w:fill="FFFFFF"/>
            <w:vAlign w:val="bottom"/>
            <w:hideMark/>
          </w:tcPr>
          <w:p w:rsidR="00BE0CE8" w:rsidRPr="008C6E10" w:rsidRDefault="001568F2" w:rsidP="00937CAA">
            <w:pPr>
              <w:spacing w:after="0"/>
              <w:jc w:val="center"/>
              <w:rPr>
                <w:rFonts w:ascii="Adobe Garamond Pro Bold" w:eastAsia="Times New Roman" w:hAnsi="Adobe Garamond Pro Bold" w:cs="Times New Roman"/>
                <w:color w:val="000000"/>
                <w:sz w:val="20"/>
                <w:szCs w:val="20"/>
              </w:rPr>
            </w:pPr>
            <w:r w:rsidRPr="008C6E10">
              <w:rPr>
                <w:rFonts w:ascii="Adobe Garamond Pro Bold" w:eastAsia="Times New Roman" w:hAnsi="Adobe Garamond Pro Bold" w:cs="Times New Roman"/>
                <w:color w:val="000000"/>
                <w:sz w:val="20"/>
                <w:szCs w:val="20"/>
              </w:rPr>
              <w:t>R</w:t>
            </w:r>
            <w:r w:rsidR="00BE0CE8" w:rsidRPr="008C6E10">
              <w:rPr>
                <w:rFonts w:ascii="Adobe Garamond Pro Bold" w:eastAsia="Times New Roman" w:hAnsi="Adobe Garamond Pro Bold" w:cs="Times New Roman"/>
                <w:color w:val="000000"/>
                <w:sz w:val="20"/>
                <w:szCs w:val="20"/>
              </w:rPr>
              <w:t>hitung</w:t>
            </w:r>
          </w:p>
        </w:tc>
        <w:tc>
          <w:tcPr>
            <w:tcW w:w="3544" w:type="dxa"/>
            <w:shd w:val="clear" w:color="000000" w:fill="FFFFFF"/>
            <w:vAlign w:val="bottom"/>
            <w:hideMark/>
          </w:tcPr>
          <w:p w:rsidR="00BE0CE8" w:rsidRPr="008C6E10" w:rsidRDefault="003660CD" w:rsidP="00937CAA">
            <w:pPr>
              <w:spacing w:after="0"/>
              <w:jc w:val="center"/>
              <w:rPr>
                <w:rFonts w:ascii="Adobe Garamond Pro Bold" w:eastAsia="Times New Roman" w:hAnsi="Adobe Garamond Pro Bold" w:cs="Times New Roman"/>
                <w:color w:val="000000"/>
                <w:sz w:val="20"/>
                <w:szCs w:val="20"/>
              </w:rPr>
            </w:pPr>
            <w:r w:rsidRPr="008C6E10">
              <w:rPr>
                <w:rFonts w:ascii="Adobe Garamond Pro Bold" w:hAnsi="Adobe Garamond Pro Bold" w:cs="Times New Roman"/>
                <w:sz w:val="20"/>
                <w:szCs w:val="20"/>
              </w:rPr>
              <w:t>R</w:t>
            </w:r>
            <w:r w:rsidR="00BE0CE8" w:rsidRPr="008C6E10">
              <w:rPr>
                <w:rFonts w:ascii="Adobe Garamond Pro Bold" w:hAnsi="Adobe Garamond Pro Bold" w:cs="Times New Roman"/>
                <w:sz w:val="20"/>
                <w:szCs w:val="20"/>
              </w:rPr>
              <w:t>tabel</w:t>
            </w:r>
          </w:p>
        </w:tc>
        <w:tc>
          <w:tcPr>
            <w:tcW w:w="2693" w:type="dxa"/>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itas</w:t>
            </w:r>
          </w:p>
        </w:tc>
      </w:tr>
      <w:tr w:rsidR="00BE0CE8" w:rsidRPr="008C6E10" w:rsidTr="008D7D2F">
        <w:trPr>
          <w:trHeight w:val="315"/>
        </w:trPr>
        <w:tc>
          <w:tcPr>
            <w:tcW w:w="567" w:type="dxa"/>
            <w:vMerge/>
            <w:tcBorders>
              <w:top w:val="nil"/>
              <w:bottom w:val="single" w:sz="4" w:space="0" w:color="auto"/>
            </w:tcBorders>
            <w:vAlign w:val="center"/>
            <w:hideMark/>
          </w:tcPr>
          <w:p w:rsidR="00BE0CE8" w:rsidRPr="008C6E10" w:rsidRDefault="00BE0CE8" w:rsidP="00937CAA">
            <w:pPr>
              <w:spacing w:after="0"/>
              <w:rPr>
                <w:rFonts w:ascii="Times New Roman" w:eastAsia="Times New Roman" w:hAnsi="Times New Roman" w:cs="Times New Roman"/>
                <w:color w:val="000000"/>
                <w:sz w:val="20"/>
                <w:szCs w:val="20"/>
              </w:rPr>
            </w:pPr>
          </w:p>
        </w:tc>
        <w:tc>
          <w:tcPr>
            <w:tcW w:w="1984" w:type="dxa"/>
            <w:tcBorders>
              <w:bottom w:val="nil"/>
            </w:tcBorders>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CITC)</w:t>
            </w:r>
          </w:p>
        </w:tc>
        <w:tc>
          <w:tcPr>
            <w:tcW w:w="3544" w:type="dxa"/>
            <w:tcBorders>
              <w:bottom w:val="nil"/>
            </w:tcBorders>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a=5%)</w:t>
            </w:r>
          </w:p>
        </w:tc>
        <w:tc>
          <w:tcPr>
            <w:tcW w:w="2693" w:type="dxa"/>
            <w:tcBorders>
              <w:bottom w:val="nil"/>
            </w:tcBorders>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p>
        </w:tc>
      </w:tr>
      <w:tr w:rsidR="00BE0CE8" w:rsidRPr="008C6E10" w:rsidTr="008D7D2F">
        <w:trPr>
          <w:trHeight w:val="330"/>
        </w:trPr>
        <w:tc>
          <w:tcPr>
            <w:tcW w:w="567" w:type="dxa"/>
            <w:vMerge/>
            <w:tcBorders>
              <w:top w:val="nil"/>
              <w:bottom w:val="single" w:sz="4" w:space="0" w:color="auto"/>
            </w:tcBorders>
            <w:vAlign w:val="center"/>
            <w:hideMark/>
          </w:tcPr>
          <w:p w:rsidR="00BE0CE8" w:rsidRPr="008C6E10" w:rsidRDefault="00BE0CE8" w:rsidP="00937CAA">
            <w:pPr>
              <w:spacing w:after="0"/>
              <w:rPr>
                <w:rFonts w:ascii="Times New Roman" w:eastAsia="Times New Roman" w:hAnsi="Times New Roman" w:cs="Times New Roman"/>
                <w:color w:val="000000"/>
                <w:sz w:val="20"/>
                <w:szCs w:val="20"/>
              </w:rPr>
            </w:pPr>
          </w:p>
        </w:tc>
        <w:tc>
          <w:tcPr>
            <w:tcW w:w="1984" w:type="dxa"/>
            <w:tcBorders>
              <w:top w:val="nil"/>
              <w:bottom w:val="single" w:sz="4" w:space="0" w:color="auto"/>
            </w:tcBorders>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p>
        </w:tc>
        <w:tc>
          <w:tcPr>
            <w:tcW w:w="3544" w:type="dxa"/>
            <w:tcBorders>
              <w:top w:val="nil"/>
              <w:bottom w:val="single" w:sz="4" w:space="0" w:color="auto"/>
            </w:tcBorders>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N=25</w:t>
            </w:r>
          </w:p>
        </w:tc>
        <w:tc>
          <w:tcPr>
            <w:tcW w:w="2693" w:type="dxa"/>
            <w:tcBorders>
              <w:top w:val="nil"/>
              <w:bottom w:val="single" w:sz="4" w:space="0" w:color="auto"/>
            </w:tcBorders>
            <w:shd w:val="clear" w:color="000000" w:fill="FFFFFF"/>
            <w:vAlign w:val="bottom"/>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p>
        </w:tc>
      </w:tr>
      <w:tr w:rsidR="00BE0CE8" w:rsidRPr="008C6E10" w:rsidTr="008D7D2F">
        <w:trPr>
          <w:cantSplit/>
          <w:trHeight w:val="249"/>
        </w:trPr>
        <w:tc>
          <w:tcPr>
            <w:tcW w:w="567" w:type="dxa"/>
            <w:tcBorders>
              <w:top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1</w:t>
            </w:r>
          </w:p>
        </w:tc>
        <w:tc>
          <w:tcPr>
            <w:tcW w:w="1984" w:type="dxa"/>
            <w:tcBorders>
              <w:top w:val="single" w:sz="4" w:space="0" w:color="auto"/>
              <w:bottom w:val="nil"/>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753</w:t>
            </w:r>
          </w:p>
        </w:tc>
        <w:tc>
          <w:tcPr>
            <w:tcW w:w="3544" w:type="dxa"/>
            <w:tcBorders>
              <w:top w:val="single" w:sz="4" w:space="0" w:color="auto"/>
              <w:bottom w:val="nil"/>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nil"/>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BE0CE8" w:rsidRPr="008C6E10" w:rsidTr="008D7D2F">
        <w:trPr>
          <w:cantSplit/>
          <w:trHeight w:val="138"/>
        </w:trPr>
        <w:tc>
          <w:tcPr>
            <w:tcW w:w="567"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2</w:t>
            </w:r>
          </w:p>
        </w:tc>
        <w:tc>
          <w:tcPr>
            <w:tcW w:w="198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691</w:t>
            </w:r>
          </w:p>
        </w:tc>
        <w:tc>
          <w:tcPr>
            <w:tcW w:w="354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BE0CE8" w:rsidRPr="008C6E10" w:rsidTr="008D7D2F">
        <w:trPr>
          <w:cantSplit/>
          <w:trHeight w:val="157"/>
        </w:trPr>
        <w:tc>
          <w:tcPr>
            <w:tcW w:w="567"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3</w:t>
            </w:r>
          </w:p>
        </w:tc>
        <w:tc>
          <w:tcPr>
            <w:tcW w:w="198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695</w:t>
            </w:r>
          </w:p>
        </w:tc>
        <w:tc>
          <w:tcPr>
            <w:tcW w:w="354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BE0CE8" w:rsidRPr="008C6E10" w:rsidTr="008D7D2F">
        <w:trPr>
          <w:cantSplit/>
          <w:trHeight w:val="188"/>
        </w:trPr>
        <w:tc>
          <w:tcPr>
            <w:tcW w:w="567"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4</w:t>
            </w:r>
          </w:p>
        </w:tc>
        <w:tc>
          <w:tcPr>
            <w:tcW w:w="198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911</w:t>
            </w:r>
          </w:p>
        </w:tc>
        <w:tc>
          <w:tcPr>
            <w:tcW w:w="354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BE0CE8" w:rsidRPr="008C6E10" w:rsidTr="008D7D2F">
        <w:trPr>
          <w:cantSplit/>
          <w:trHeight w:val="192"/>
        </w:trPr>
        <w:tc>
          <w:tcPr>
            <w:tcW w:w="567"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5</w:t>
            </w:r>
          </w:p>
        </w:tc>
        <w:tc>
          <w:tcPr>
            <w:tcW w:w="198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762</w:t>
            </w:r>
          </w:p>
        </w:tc>
        <w:tc>
          <w:tcPr>
            <w:tcW w:w="354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BE0CE8" w:rsidRPr="008C6E10" w:rsidTr="008D7D2F">
        <w:trPr>
          <w:cantSplit/>
          <w:trHeight w:val="210"/>
        </w:trPr>
        <w:tc>
          <w:tcPr>
            <w:tcW w:w="567"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6</w:t>
            </w:r>
          </w:p>
        </w:tc>
        <w:tc>
          <w:tcPr>
            <w:tcW w:w="198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820</w:t>
            </w:r>
          </w:p>
        </w:tc>
        <w:tc>
          <w:tcPr>
            <w:tcW w:w="354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BE0CE8" w:rsidRPr="008C6E10" w:rsidTr="008D7D2F">
        <w:trPr>
          <w:cantSplit/>
          <w:trHeight w:val="70"/>
        </w:trPr>
        <w:tc>
          <w:tcPr>
            <w:tcW w:w="567"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7</w:t>
            </w:r>
          </w:p>
        </w:tc>
        <w:tc>
          <w:tcPr>
            <w:tcW w:w="198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690</w:t>
            </w:r>
          </w:p>
        </w:tc>
        <w:tc>
          <w:tcPr>
            <w:tcW w:w="354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BE0CE8" w:rsidRPr="008C6E10" w:rsidTr="008D7D2F">
        <w:trPr>
          <w:cantSplit/>
          <w:trHeight w:val="247"/>
        </w:trPr>
        <w:tc>
          <w:tcPr>
            <w:tcW w:w="567"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8</w:t>
            </w:r>
          </w:p>
        </w:tc>
        <w:tc>
          <w:tcPr>
            <w:tcW w:w="198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596</w:t>
            </w:r>
          </w:p>
        </w:tc>
        <w:tc>
          <w:tcPr>
            <w:tcW w:w="354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BE0CE8" w:rsidRPr="008C6E10" w:rsidTr="008D7D2F">
        <w:trPr>
          <w:cantSplit/>
          <w:trHeight w:val="136"/>
        </w:trPr>
        <w:tc>
          <w:tcPr>
            <w:tcW w:w="567"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9</w:t>
            </w:r>
          </w:p>
        </w:tc>
        <w:tc>
          <w:tcPr>
            <w:tcW w:w="198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472</w:t>
            </w:r>
          </w:p>
        </w:tc>
        <w:tc>
          <w:tcPr>
            <w:tcW w:w="3544"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BE0CE8" w:rsidRPr="008C6E10" w:rsidRDefault="00BE0CE8" w:rsidP="00937CAA">
            <w:pPr>
              <w:spacing w:after="0"/>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BE0CE8" w:rsidRPr="008C6E10" w:rsidTr="008D7D2F">
        <w:trPr>
          <w:cantSplit/>
          <w:trHeight w:val="261"/>
        </w:trPr>
        <w:tc>
          <w:tcPr>
            <w:tcW w:w="8788" w:type="dxa"/>
            <w:gridSpan w:val="4"/>
            <w:tcBorders>
              <w:top w:val="single" w:sz="4" w:space="0" w:color="auto"/>
              <w:bottom w:val="nil"/>
            </w:tcBorders>
            <w:shd w:val="clear" w:color="000000" w:fill="FFFFFF"/>
            <w:hideMark/>
          </w:tcPr>
          <w:p w:rsidR="00BE0CE8" w:rsidRPr="008C6E10" w:rsidRDefault="00BE0CE8" w:rsidP="000F25EF">
            <w:pPr>
              <w:spacing w:after="0"/>
              <w:ind w:hanging="108"/>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 xml:space="preserve">Sumber : Olahan Data SPSS 22, Tahun 2021  </w:t>
            </w:r>
          </w:p>
        </w:tc>
      </w:tr>
    </w:tbl>
    <w:p w:rsidR="00703AD0" w:rsidRDefault="00703AD0" w:rsidP="00703AD0">
      <w:pPr>
        <w:spacing w:line="360" w:lineRule="auto"/>
        <w:ind w:left="284"/>
        <w:jc w:val="both"/>
        <w:rPr>
          <w:rFonts w:ascii="Times New Roman" w:hAnsi="Times New Roman" w:cs="Times New Roman"/>
          <w:sz w:val="20"/>
          <w:szCs w:val="20"/>
        </w:rPr>
      </w:pPr>
    </w:p>
    <w:p w:rsidR="008D7D2F" w:rsidRDefault="004B657E" w:rsidP="00703AD0">
      <w:pPr>
        <w:spacing w:line="360" w:lineRule="auto"/>
        <w:ind w:left="284" w:firstLine="436"/>
        <w:jc w:val="both"/>
        <w:rPr>
          <w:rFonts w:ascii="Times New Roman" w:hAnsi="Times New Roman" w:cs="Times New Roman"/>
          <w:sz w:val="20"/>
          <w:szCs w:val="20"/>
        </w:rPr>
      </w:pPr>
      <w:r w:rsidRPr="004B657E">
        <w:rPr>
          <w:rFonts w:ascii="Times New Roman" w:hAnsi="Times New Roman" w:cs="Times New Roman"/>
          <w:sz w:val="20"/>
          <w:szCs w:val="20"/>
        </w:rPr>
        <w:t xml:space="preserve">Tertulis bahwa menurut rtel&gt;rtabel semua faktor kapasitansi valid pada 5% sig, sehingga 9 set yang ditunjukkan dalam survei dapat digunakan sebagai alat validasi. </w:t>
      </w:r>
      <w:proofErr w:type="gramStart"/>
      <w:r w:rsidRPr="004B657E">
        <w:rPr>
          <w:rFonts w:ascii="Times New Roman" w:hAnsi="Times New Roman" w:cs="Times New Roman"/>
          <w:sz w:val="20"/>
          <w:szCs w:val="20"/>
        </w:rPr>
        <w:t>dan</w:t>
      </w:r>
      <w:proofErr w:type="gramEnd"/>
      <w:r w:rsidRPr="004B657E">
        <w:rPr>
          <w:rFonts w:ascii="Times New Roman" w:hAnsi="Times New Roman" w:cs="Times New Roman"/>
          <w:sz w:val="20"/>
          <w:szCs w:val="20"/>
        </w:rPr>
        <w:t xml:space="preserve"> semua perintah menghitung &gt;rtabel dengan .minimum rhitung 0,472 &gt; dari rtabel 0,396 semua tentang menggunakan sambungan alat sebagai alat evaluasi penting.</w:t>
      </w:r>
    </w:p>
    <w:p w:rsidR="007E76DB" w:rsidRPr="00FC4594" w:rsidRDefault="008D7D2F" w:rsidP="008D7D2F">
      <w:pPr>
        <w:spacing w:line="360" w:lineRule="auto"/>
        <w:ind w:left="284"/>
        <w:jc w:val="both"/>
        <w:rPr>
          <w:rFonts w:ascii="Times New Roman" w:hAnsi="Times New Roman" w:cs="Times New Roman"/>
          <w:color w:val="000000"/>
          <w:sz w:val="20"/>
          <w:szCs w:val="20"/>
          <w:vertAlign w:val="subscript"/>
        </w:rPr>
      </w:pPr>
      <w:proofErr w:type="gramStart"/>
      <w:r>
        <w:rPr>
          <w:rFonts w:ascii="Times New Roman" w:hAnsi="Times New Roman" w:cs="Times New Roman"/>
          <w:b/>
          <w:sz w:val="20"/>
          <w:szCs w:val="20"/>
        </w:rPr>
        <w:t xml:space="preserve">Tabel </w:t>
      </w:r>
      <w:r w:rsidR="00CB7A31" w:rsidRPr="008D7D2F">
        <w:rPr>
          <w:rFonts w:ascii="Times New Roman" w:hAnsi="Times New Roman" w:cs="Times New Roman"/>
          <w:b/>
          <w:sz w:val="20"/>
          <w:szCs w:val="20"/>
        </w:rPr>
        <w:t>2</w:t>
      </w:r>
      <w:r>
        <w:rPr>
          <w:rFonts w:ascii="Times New Roman" w:hAnsi="Times New Roman" w:cs="Times New Roman"/>
          <w:b/>
          <w:sz w:val="20"/>
          <w:szCs w:val="20"/>
        </w:rPr>
        <w:t>.</w:t>
      </w:r>
      <w:proofErr w:type="gramEnd"/>
      <w:r>
        <w:rPr>
          <w:rFonts w:ascii="Times New Roman" w:hAnsi="Times New Roman" w:cs="Times New Roman"/>
          <w:b/>
          <w:sz w:val="20"/>
          <w:szCs w:val="20"/>
        </w:rPr>
        <w:t xml:space="preserve"> </w:t>
      </w:r>
      <w:r w:rsidR="00CB7A31" w:rsidRPr="008D7D2F">
        <w:rPr>
          <w:rFonts w:ascii="Times New Roman" w:hAnsi="Times New Roman" w:cs="Times New Roman"/>
          <w:b/>
          <w:sz w:val="20"/>
          <w:szCs w:val="20"/>
        </w:rPr>
        <w:t xml:space="preserve"> Hasil uji validitas </w:t>
      </w:r>
      <w:r w:rsidR="007E76DB" w:rsidRPr="008D7D2F">
        <w:rPr>
          <w:rFonts w:ascii="Times New Roman" w:hAnsi="Times New Roman" w:cs="Times New Roman"/>
          <w:b/>
          <w:sz w:val="20"/>
          <w:szCs w:val="20"/>
        </w:rPr>
        <w:t>X</w:t>
      </w:r>
      <w:r w:rsidR="00FC4594">
        <w:rPr>
          <w:rFonts w:ascii="Adobe Garamond Pro Bold" w:hAnsi="Adobe Garamond Pro Bold" w:cs="Times New Roman"/>
          <w:b/>
          <w:sz w:val="20"/>
          <w:szCs w:val="20"/>
          <w:vertAlign w:val="subscript"/>
        </w:rPr>
        <w:t>2</w:t>
      </w:r>
    </w:p>
    <w:tbl>
      <w:tblPr>
        <w:tblW w:w="8754" w:type="dxa"/>
        <w:tblInd w:w="426" w:type="dxa"/>
        <w:tblBorders>
          <w:top w:val="single" w:sz="4" w:space="0" w:color="auto"/>
          <w:bottom w:val="single" w:sz="4" w:space="0" w:color="auto"/>
        </w:tblBorders>
        <w:tblLayout w:type="fixed"/>
        <w:tblLook w:val="04A0" w:firstRow="1" w:lastRow="0" w:firstColumn="1" w:lastColumn="0" w:noHBand="0" w:noVBand="1"/>
      </w:tblPr>
      <w:tblGrid>
        <w:gridCol w:w="567"/>
        <w:gridCol w:w="1950"/>
        <w:gridCol w:w="3544"/>
        <w:gridCol w:w="2693"/>
      </w:tblGrid>
      <w:tr w:rsidR="007E76DB" w:rsidRPr="008C6E10" w:rsidTr="008D7D2F">
        <w:trPr>
          <w:trHeight w:val="315"/>
        </w:trPr>
        <w:tc>
          <w:tcPr>
            <w:tcW w:w="8754" w:type="dxa"/>
            <w:gridSpan w:val="4"/>
            <w:tcBorders>
              <w:top w:val="nil"/>
              <w:bottom w:val="nil"/>
            </w:tcBorders>
            <w:shd w:val="clear" w:color="000000" w:fill="FFFFFF"/>
            <w:vAlign w:val="bottom"/>
            <w:hideMark/>
          </w:tcPr>
          <w:p w:rsidR="007E76DB" w:rsidRPr="008C6E10" w:rsidRDefault="007E76DB" w:rsidP="004B657E">
            <w:pPr>
              <w:spacing w:after="0" w:line="240" w:lineRule="auto"/>
              <w:jc w:val="center"/>
              <w:rPr>
                <w:rFonts w:ascii="Arial" w:eastAsia="Times New Roman" w:hAnsi="Arial" w:cs="Arial"/>
                <w:b/>
                <w:bCs/>
                <w:color w:val="000000"/>
                <w:sz w:val="20"/>
                <w:szCs w:val="20"/>
              </w:rPr>
            </w:pPr>
            <w:r w:rsidRPr="008C6E10">
              <w:rPr>
                <w:rFonts w:ascii="Arial" w:eastAsia="Times New Roman" w:hAnsi="Arial" w:cs="Arial"/>
                <w:b/>
                <w:bCs/>
                <w:color w:val="000000"/>
                <w:sz w:val="20"/>
                <w:szCs w:val="20"/>
              </w:rPr>
              <w:t>Item-Total Statistics</w:t>
            </w:r>
          </w:p>
        </w:tc>
      </w:tr>
      <w:tr w:rsidR="007E76DB" w:rsidRPr="008C6E10" w:rsidTr="008D7D2F">
        <w:trPr>
          <w:cantSplit/>
          <w:trHeight w:val="170"/>
        </w:trPr>
        <w:tc>
          <w:tcPr>
            <w:tcW w:w="567" w:type="dxa"/>
            <w:vMerge w:val="restart"/>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No</w:t>
            </w:r>
          </w:p>
        </w:tc>
        <w:tc>
          <w:tcPr>
            <w:tcW w:w="1950" w:type="dxa"/>
            <w:tcBorders>
              <w:top w:val="single" w:sz="4" w:space="0" w:color="auto"/>
              <w:bottom w:val="nil"/>
            </w:tcBorders>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Nilai</w:t>
            </w:r>
          </w:p>
        </w:tc>
        <w:tc>
          <w:tcPr>
            <w:tcW w:w="3544" w:type="dxa"/>
            <w:tcBorders>
              <w:top w:val="single" w:sz="4" w:space="0" w:color="auto"/>
              <w:bottom w:val="nil"/>
            </w:tcBorders>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Nilai</w:t>
            </w:r>
          </w:p>
        </w:tc>
        <w:tc>
          <w:tcPr>
            <w:tcW w:w="2693" w:type="dxa"/>
            <w:tcBorders>
              <w:top w:val="single" w:sz="4" w:space="0" w:color="auto"/>
              <w:bottom w:val="nil"/>
            </w:tcBorders>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Keterangan</w:t>
            </w:r>
          </w:p>
        </w:tc>
      </w:tr>
      <w:tr w:rsidR="007E76DB" w:rsidRPr="008C6E10" w:rsidTr="008D7D2F">
        <w:trPr>
          <w:trHeight w:val="330"/>
        </w:trPr>
        <w:tc>
          <w:tcPr>
            <w:tcW w:w="567" w:type="dxa"/>
            <w:vMerge/>
            <w:tcBorders>
              <w:top w:val="nil"/>
              <w:bottom w:val="single" w:sz="4" w:space="0" w:color="auto"/>
            </w:tcBorders>
            <w:vAlign w:val="center"/>
            <w:hideMark/>
          </w:tcPr>
          <w:p w:rsidR="007E76DB" w:rsidRPr="008C6E10" w:rsidRDefault="007E76DB" w:rsidP="004B657E">
            <w:pPr>
              <w:spacing w:after="0" w:line="240" w:lineRule="auto"/>
              <w:rPr>
                <w:rFonts w:ascii="Times New Roman" w:eastAsia="Times New Roman" w:hAnsi="Times New Roman" w:cs="Times New Roman"/>
                <w:color w:val="000000"/>
                <w:sz w:val="20"/>
                <w:szCs w:val="20"/>
              </w:rPr>
            </w:pPr>
          </w:p>
        </w:tc>
        <w:tc>
          <w:tcPr>
            <w:tcW w:w="1950" w:type="dxa"/>
            <w:shd w:val="clear" w:color="000000" w:fill="FFFFFF"/>
            <w:vAlign w:val="bottom"/>
            <w:hideMark/>
          </w:tcPr>
          <w:p w:rsidR="007E76DB" w:rsidRPr="008C6E10" w:rsidRDefault="00863E1A" w:rsidP="004B657E">
            <w:pPr>
              <w:spacing w:after="0" w:line="240" w:lineRule="auto"/>
              <w:jc w:val="center"/>
              <w:rPr>
                <w:rFonts w:ascii="Adobe Garamond Pro Bold" w:eastAsia="Times New Roman" w:hAnsi="Adobe Garamond Pro Bold" w:cs="Times New Roman"/>
                <w:color w:val="000000"/>
                <w:sz w:val="20"/>
                <w:szCs w:val="20"/>
              </w:rPr>
            </w:pPr>
            <w:r w:rsidRPr="008C6E10">
              <w:rPr>
                <w:rFonts w:ascii="Adobe Garamond Pro Bold" w:eastAsia="Times New Roman" w:hAnsi="Adobe Garamond Pro Bold" w:cs="Times New Roman"/>
                <w:color w:val="000000"/>
                <w:sz w:val="20"/>
                <w:szCs w:val="20"/>
              </w:rPr>
              <w:t>R</w:t>
            </w:r>
            <w:r w:rsidR="007E76DB" w:rsidRPr="008C6E10">
              <w:rPr>
                <w:rFonts w:ascii="Adobe Garamond Pro Bold" w:eastAsia="Times New Roman" w:hAnsi="Adobe Garamond Pro Bold" w:cs="Times New Roman"/>
                <w:color w:val="000000"/>
                <w:sz w:val="20"/>
                <w:szCs w:val="20"/>
              </w:rPr>
              <w:t>hitung</w:t>
            </w:r>
          </w:p>
        </w:tc>
        <w:tc>
          <w:tcPr>
            <w:tcW w:w="3544" w:type="dxa"/>
            <w:shd w:val="clear" w:color="000000" w:fill="FFFFFF"/>
            <w:vAlign w:val="bottom"/>
            <w:hideMark/>
          </w:tcPr>
          <w:p w:rsidR="007E76DB" w:rsidRPr="008C6E10" w:rsidRDefault="00372FC9" w:rsidP="004B657E">
            <w:pPr>
              <w:spacing w:after="0" w:line="240" w:lineRule="auto"/>
              <w:jc w:val="center"/>
              <w:rPr>
                <w:rFonts w:ascii="Adobe Garamond Pro Bold" w:eastAsia="Times New Roman" w:hAnsi="Adobe Garamond Pro Bold" w:cs="Times New Roman"/>
                <w:color w:val="000000"/>
                <w:sz w:val="20"/>
                <w:szCs w:val="20"/>
              </w:rPr>
            </w:pPr>
            <w:r w:rsidRPr="008C6E10">
              <w:rPr>
                <w:rFonts w:ascii="Adobe Garamond Pro Bold" w:hAnsi="Adobe Garamond Pro Bold" w:cs="Times New Roman"/>
                <w:sz w:val="20"/>
                <w:szCs w:val="20"/>
              </w:rPr>
              <w:t>R</w:t>
            </w:r>
            <w:r w:rsidR="007E76DB" w:rsidRPr="008C6E10">
              <w:rPr>
                <w:rFonts w:ascii="Adobe Garamond Pro Bold" w:hAnsi="Adobe Garamond Pro Bold" w:cs="Times New Roman"/>
                <w:sz w:val="20"/>
                <w:szCs w:val="20"/>
              </w:rPr>
              <w:t>tabel</w:t>
            </w:r>
          </w:p>
        </w:tc>
        <w:tc>
          <w:tcPr>
            <w:tcW w:w="2693" w:type="dxa"/>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itas</w:t>
            </w:r>
          </w:p>
        </w:tc>
      </w:tr>
      <w:tr w:rsidR="007E76DB" w:rsidRPr="008C6E10" w:rsidTr="008D7D2F">
        <w:trPr>
          <w:trHeight w:val="315"/>
        </w:trPr>
        <w:tc>
          <w:tcPr>
            <w:tcW w:w="567" w:type="dxa"/>
            <w:vMerge/>
            <w:tcBorders>
              <w:top w:val="nil"/>
              <w:bottom w:val="single" w:sz="4" w:space="0" w:color="auto"/>
            </w:tcBorders>
            <w:vAlign w:val="center"/>
            <w:hideMark/>
          </w:tcPr>
          <w:p w:rsidR="007E76DB" w:rsidRPr="008C6E10" w:rsidRDefault="007E76DB" w:rsidP="004B657E">
            <w:pPr>
              <w:spacing w:after="0" w:line="240" w:lineRule="auto"/>
              <w:rPr>
                <w:rFonts w:ascii="Times New Roman" w:eastAsia="Times New Roman" w:hAnsi="Times New Roman" w:cs="Times New Roman"/>
                <w:color w:val="000000"/>
                <w:sz w:val="20"/>
                <w:szCs w:val="20"/>
              </w:rPr>
            </w:pPr>
          </w:p>
        </w:tc>
        <w:tc>
          <w:tcPr>
            <w:tcW w:w="1950" w:type="dxa"/>
            <w:tcBorders>
              <w:bottom w:val="nil"/>
            </w:tcBorders>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CITC)</w:t>
            </w:r>
          </w:p>
        </w:tc>
        <w:tc>
          <w:tcPr>
            <w:tcW w:w="3544" w:type="dxa"/>
            <w:tcBorders>
              <w:bottom w:val="nil"/>
            </w:tcBorders>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a=5%)</w:t>
            </w:r>
          </w:p>
        </w:tc>
        <w:tc>
          <w:tcPr>
            <w:tcW w:w="2693" w:type="dxa"/>
            <w:tcBorders>
              <w:bottom w:val="nil"/>
            </w:tcBorders>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p>
        </w:tc>
      </w:tr>
      <w:tr w:rsidR="007E76DB" w:rsidRPr="008C6E10" w:rsidTr="008D7D2F">
        <w:trPr>
          <w:trHeight w:val="330"/>
        </w:trPr>
        <w:tc>
          <w:tcPr>
            <w:tcW w:w="567" w:type="dxa"/>
            <w:vMerge/>
            <w:tcBorders>
              <w:top w:val="nil"/>
              <w:bottom w:val="single" w:sz="4" w:space="0" w:color="auto"/>
            </w:tcBorders>
            <w:vAlign w:val="center"/>
            <w:hideMark/>
          </w:tcPr>
          <w:p w:rsidR="007E76DB" w:rsidRPr="008C6E10" w:rsidRDefault="007E76DB" w:rsidP="004B657E">
            <w:pPr>
              <w:spacing w:after="0" w:line="240" w:lineRule="auto"/>
              <w:rPr>
                <w:rFonts w:ascii="Times New Roman" w:eastAsia="Times New Roman" w:hAnsi="Times New Roman" w:cs="Times New Roman"/>
                <w:color w:val="000000"/>
                <w:sz w:val="20"/>
                <w:szCs w:val="20"/>
              </w:rPr>
            </w:pPr>
          </w:p>
        </w:tc>
        <w:tc>
          <w:tcPr>
            <w:tcW w:w="1950" w:type="dxa"/>
            <w:tcBorders>
              <w:top w:val="nil"/>
              <w:bottom w:val="single" w:sz="4" w:space="0" w:color="auto"/>
            </w:tcBorders>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p>
        </w:tc>
        <w:tc>
          <w:tcPr>
            <w:tcW w:w="3544" w:type="dxa"/>
            <w:tcBorders>
              <w:top w:val="nil"/>
              <w:bottom w:val="single" w:sz="4" w:space="0" w:color="auto"/>
            </w:tcBorders>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N=25</w:t>
            </w:r>
          </w:p>
        </w:tc>
        <w:tc>
          <w:tcPr>
            <w:tcW w:w="2693" w:type="dxa"/>
            <w:tcBorders>
              <w:top w:val="nil"/>
              <w:bottom w:val="single" w:sz="4" w:space="0" w:color="auto"/>
            </w:tcBorders>
            <w:shd w:val="clear" w:color="000000" w:fill="FFFFFF"/>
            <w:vAlign w:val="bottom"/>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p>
        </w:tc>
      </w:tr>
      <w:tr w:rsidR="007E76DB" w:rsidRPr="008C6E10" w:rsidTr="008D7D2F">
        <w:trPr>
          <w:cantSplit/>
          <w:trHeight w:val="249"/>
        </w:trPr>
        <w:tc>
          <w:tcPr>
            <w:tcW w:w="567" w:type="dxa"/>
            <w:tcBorders>
              <w:top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1</w:t>
            </w:r>
          </w:p>
        </w:tc>
        <w:tc>
          <w:tcPr>
            <w:tcW w:w="1950" w:type="dxa"/>
            <w:tcBorders>
              <w:top w:val="single" w:sz="4" w:space="0" w:color="auto"/>
              <w:bottom w:val="nil"/>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690</w:t>
            </w:r>
          </w:p>
        </w:tc>
        <w:tc>
          <w:tcPr>
            <w:tcW w:w="3544" w:type="dxa"/>
            <w:tcBorders>
              <w:top w:val="single" w:sz="4" w:space="0" w:color="auto"/>
              <w:bottom w:val="nil"/>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nil"/>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138"/>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2</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474</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157"/>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3</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722</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188"/>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4</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558</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192"/>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5</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759</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210"/>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6</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717</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70"/>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7</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606</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247"/>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8</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615</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136"/>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9</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812</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297"/>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10</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604</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272"/>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11</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415</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Valid</w:t>
            </w:r>
          </w:p>
        </w:tc>
      </w:tr>
      <w:tr w:rsidR="007E76DB" w:rsidRPr="008C6E10" w:rsidTr="008D7D2F">
        <w:trPr>
          <w:cantSplit/>
          <w:trHeight w:val="277"/>
        </w:trPr>
        <w:tc>
          <w:tcPr>
            <w:tcW w:w="567"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themeColor="text1"/>
                <w:sz w:val="20"/>
                <w:szCs w:val="20"/>
              </w:rPr>
            </w:pPr>
            <w:r w:rsidRPr="008C6E10">
              <w:rPr>
                <w:rFonts w:ascii="Times New Roman" w:eastAsia="Times New Roman" w:hAnsi="Times New Roman" w:cs="Times New Roman"/>
                <w:color w:val="000000" w:themeColor="text1"/>
                <w:sz w:val="20"/>
                <w:szCs w:val="20"/>
              </w:rPr>
              <w:t>12</w:t>
            </w:r>
          </w:p>
        </w:tc>
        <w:tc>
          <w:tcPr>
            <w:tcW w:w="1950"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themeColor="text1"/>
                <w:sz w:val="20"/>
                <w:szCs w:val="20"/>
              </w:rPr>
            </w:pPr>
            <w:r w:rsidRPr="008C6E10">
              <w:rPr>
                <w:rFonts w:ascii="Times New Roman" w:eastAsia="Times New Roman" w:hAnsi="Times New Roman" w:cs="Times New Roman"/>
                <w:color w:val="000000" w:themeColor="text1"/>
                <w:sz w:val="20"/>
                <w:szCs w:val="20"/>
              </w:rPr>
              <w:t>0,545</w:t>
            </w:r>
          </w:p>
        </w:tc>
        <w:tc>
          <w:tcPr>
            <w:tcW w:w="3544"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themeColor="text1"/>
                <w:sz w:val="20"/>
                <w:szCs w:val="20"/>
              </w:rPr>
            </w:pPr>
            <w:r w:rsidRPr="008C6E10">
              <w:rPr>
                <w:rFonts w:ascii="Times New Roman" w:eastAsia="Times New Roman" w:hAnsi="Times New Roman" w:cs="Times New Roman"/>
                <w:color w:val="000000" w:themeColor="text1"/>
                <w:sz w:val="20"/>
                <w:szCs w:val="20"/>
              </w:rPr>
              <w:t>0,396</w:t>
            </w:r>
          </w:p>
        </w:tc>
        <w:tc>
          <w:tcPr>
            <w:tcW w:w="2693" w:type="dxa"/>
            <w:tcBorders>
              <w:top w:val="single" w:sz="4" w:space="0" w:color="auto"/>
              <w:bottom w:val="single" w:sz="4" w:space="0" w:color="auto"/>
            </w:tcBorders>
            <w:shd w:val="clear" w:color="000000" w:fill="FFFFFF"/>
            <w:hideMark/>
          </w:tcPr>
          <w:p w:rsidR="007E76DB" w:rsidRPr="008C6E10" w:rsidRDefault="007E76DB" w:rsidP="004B657E">
            <w:pPr>
              <w:spacing w:after="0" w:line="240" w:lineRule="auto"/>
              <w:jc w:val="center"/>
              <w:rPr>
                <w:rFonts w:ascii="Times New Roman" w:eastAsia="Times New Roman" w:hAnsi="Times New Roman" w:cs="Times New Roman"/>
                <w:color w:val="000000" w:themeColor="text1"/>
                <w:sz w:val="20"/>
                <w:szCs w:val="20"/>
              </w:rPr>
            </w:pPr>
            <w:r w:rsidRPr="008C6E10">
              <w:rPr>
                <w:rFonts w:ascii="Times New Roman" w:eastAsia="Times New Roman" w:hAnsi="Times New Roman" w:cs="Times New Roman"/>
                <w:color w:val="000000" w:themeColor="text1"/>
                <w:sz w:val="20"/>
                <w:szCs w:val="20"/>
              </w:rPr>
              <w:t>Valid</w:t>
            </w:r>
          </w:p>
        </w:tc>
      </w:tr>
      <w:tr w:rsidR="007E76DB" w:rsidRPr="008C6E10" w:rsidTr="008D7D2F">
        <w:trPr>
          <w:cantSplit/>
          <w:trHeight w:val="261"/>
        </w:trPr>
        <w:tc>
          <w:tcPr>
            <w:tcW w:w="8754" w:type="dxa"/>
            <w:gridSpan w:val="4"/>
            <w:tcBorders>
              <w:top w:val="single" w:sz="4" w:space="0" w:color="auto"/>
              <w:bottom w:val="nil"/>
            </w:tcBorders>
            <w:shd w:val="clear" w:color="000000" w:fill="FFFFFF"/>
            <w:hideMark/>
          </w:tcPr>
          <w:p w:rsidR="007E76DB" w:rsidRPr="008C6E10" w:rsidRDefault="007E76DB" w:rsidP="000F25EF">
            <w:pPr>
              <w:spacing w:after="0"/>
              <w:ind w:hanging="108"/>
              <w:rPr>
                <w:rFonts w:ascii="Times New Roman" w:eastAsia="Times New Roman" w:hAnsi="Times New Roman" w:cs="Times New Roman"/>
                <w:color w:val="000000"/>
                <w:sz w:val="20"/>
                <w:szCs w:val="20"/>
              </w:rPr>
            </w:pPr>
            <w:r w:rsidRPr="008C6E10">
              <w:rPr>
                <w:rFonts w:ascii="Times New Roman" w:eastAsia="Times New Roman" w:hAnsi="Times New Roman" w:cs="Times New Roman"/>
                <w:color w:val="000000"/>
                <w:sz w:val="20"/>
                <w:szCs w:val="20"/>
              </w:rPr>
              <w:t xml:space="preserve">Sumber : </w:t>
            </w:r>
            <w:r w:rsidR="000F25EF" w:rsidRPr="008C6E10">
              <w:rPr>
                <w:rFonts w:ascii="Times New Roman" w:eastAsia="Times New Roman" w:hAnsi="Times New Roman" w:cs="Times New Roman"/>
                <w:color w:val="000000"/>
                <w:sz w:val="20"/>
                <w:szCs w:val="20"/>
              </w:rPr>
              <w:t>pengelolaan data</w:t>
            </w:r>
            <w:r w:rsidRPr="008C6E10">
              <w:rPr>
                <w:rFonts w:ascii="Times New Roman" w:eastAsia="Times New Roman" w:hAnsi="Times New Roman" w:cs="Times New Roman"/>
                <w:color w:val="000000"/>
                <w:sz w:val="20"/>
                <w:szCs w:val="20"/>
              </w:rPr>
              <w:t xml:space="preserve"> SPSS 22, Tahun 2021  </w:t>
            </w:r>
          </w:p>
        </w:tc>
      </w:tr>
    </w:tbl>
    <w:p w:rsidR="004B657E" w:rsidRDefault="00242369" w:rsidP="004B657E">
      <w:pPr>
        <w:tabs>
          <w:tab w:val="left" w:pos="709"/>
        </w:tabs>
        <w:spacing w:line="360" w:lineRule="auto"/>
        <w:ind w:left="284" w:firstLine="425"/>
        <w:jc w:val="both"/>
        <w:rPr>
          <w:rFonts w:ascii="Times New Roman" w:hAnsi="Times New Roman" w:cs="Times New Roman"/>
          <w:color w:val="000000"/>
          <w:sz w:val="20"/>
          <w:szCs w:val="20"/>
        </w:rPr>
      </w:pPr>
      <w:proofErr w:type="gramStart"/>
      <w:r w:rsidRPr="008D7D2F">
        <w:rPr>
          <w:rFonts w:ascii="Times New Roman" w:hAnsi="Times New Roman" w:cs="Times New Roman"/>
          <w:color w:val="000000"/>
          <w:sz w:val="20"/>
          <w:szCs w:val="20"/>
        </w:rPr>
        <w:t>Dimana dari</w:t>
      </w:r>
      <w:r w:rsidR="00C633CE" w:rsidRPr="008D7D2F">
        <w:rPr>
          <w:rFonts w:ascii="Times New Roman" w:hAnsi="Times New Roman" w:cs="Times New Roman"/>
          <w:color w:val="000000"/>
          <w:sz w:val="20"/>
          <w:szCs w:val="20"/>
        </w:rPr>
        <w:t xml:space="preserve"> 12 pernyataan pengujian pada 25 responden.</w:t>
      </w:r>
      <w:proofErr w:type="gramEnd"/>
      <w:r w:rsidR="00C633CE" w:rsidRPr="008D7D2F">
        <w:rPr>
          <w:rFonts w:ascii="Times New Roman" w:hAnsi="Times New Roman" w:cs="Times New Roman"/>
          <w:color w:val="000000"/>
          <w:sz w:val="20"/>
          <w:szCs w:val="20"/>
        </w:rPr>
        <w:t xml:space="preserve"> Insentif rtabel 25 responden atau (N=25) dengan sig. 0</w:t>
      </w:r>
      <w:proofErr w:type="gramStart"/>
      <w:r w:rsidR="00C633CE" w:rsidRPr="008D7D2F">
        <w:rPr>
          <w:rFonts w:ascii="Times New Roman" w:hAnsi="Times New Roman" w:cs="Times New Roman"/>
          <w:color w:val="000000"/>
          <w:sz w:val="20"/>
          <w:szCs w:val="20"/>
        </w:rPr>
        <w:t>,05</w:t>
      </w:r>
      <w:proofErr w:type="gramEnd"/>
      <w:r w:rsidR="00C633CE" w:rsidRPr="008D7D2F">
        <w:rPr>
          <w:rFonts w:ascii="Times New Roman" w:hAnsi="Times New Roman" w:cs="Times New Roman"/>
          <w:color w:val="000000"/>
          <w:sz w:val="20"/>
          <w:szCs w:val="20"/>
        </w:rPr>
        <w:t xml:space="preserve"> atau 5% setara dengan 0,396. </w:t>
      </w:r>
      <w:proofErr w:type="gramStart"/>
      <w:r w:rsidR="00C633CE" w:rsidRPr="008D7D2F">
        <w:rPr>
          <w:rFonts w:ascii="Times New Roman" w:hAnsi="Times New Roman" w:cs="Times New Roman"/>
          <w:color w:val="000000"/>
          <w:sz w:val="20"/>
          <w:szCs w:val="20"/>
        </w:rPr>
        <w:t xml:space="preserve">Untuk variabel disiplin kerja semua aseris mendapat nilai </w:t>
      </w:r>
      <w:r w:rsidR="00C633CE" w:rsidRPr="008D7D2F">
        <w:rPr>
          <w:rFonts w:ascii="Times New Roman" w:eastAsia="Times New Roman" w:hAnsi="Times New Roman" w:cs="Times New Roman"/>
          <w:color w:val="000000"/>
          <w:sz w:val="20"/>
          <w:szCs w:val="20"/>
        </w:rPr>
        <w:t>r</w:t>
      </w:r>
      <w:r w:rsidR="00C633CE" w:rsidRPr="008D7D2F">
        <w:rPr>
          <w:rFonts w:ascii="Adobe Garamond Pro Bold" w:eastAsia="Times New Roman" w:hAnsi="Adobe Garamond Pro Bold" w:cs="Times New Roman"/>
          <w:color w:val="000000"/>
          <w:sz w:val="20"/>
          <w:szCs w:val="20"/>
        </w:rPr>
        <w:t>hitung</w:t>
      </w:r>
      <w:r w:rsidR="00C633CE" w:rsidRPr="008D7D2F">
        <w:rPr>
          <w:rFonts w:ascii="Adobe Garamond Pro Bold" w:hAnsi="Adobe Garamond Pro Bold" w:cs="Times New Roman"/>
          <w:sz w:val="20"/>
          <w:szCs w:val="20"/>
        </w:rPr>
        <w:t>&gt;</w:t>
      </w:r>
      <w:r w:rsidR="00C633CE" w:rsidRPr="008D7D2F">
        <w:rPr>
          <w:rFonts w:ascii="Times New Roman" w:hAnsi="Times New Roman" w:cs="Times New Roman"/>
          <w:sz w:val="20"/>
          <w:szCs w:val="20"/>
        </w:rPr>
        <w:t>r</w:t>
      </w:r>
      <w:r w:rsidR="00C633CE" w:rsidRPr="008D7D2F">
        <w:rPr>
          <w:rFonts w:ascii="Adobe Garamond Pro Bold" w:hAnsi="Adobe Garamond Pro Bold" w:cs="Times New Roman"/>
          <w:sz w:val="20"/>
          <w:szCs w:val="20"/>
        </w:rPr>
        <w:t>tabel</w:t>
      </w:r>
      <w:r w:rsidR="00C633CE" w:rsidRPr="008D7D2F">
        <w:rPr>
          <w:rFonts w:ascii="Times New Roman" w:hAnsi="Times New Roman" w:cs="Times New Roman"/>
          <w:color w:val="000000"/>
          <w:sz w:val="20"/>
          <w:szCs w:val="20"/>
        </w:rPr>
        <w:t xml:space="preserve"> dengan nilai terendah </w:t>
      </w:r>
      <w:r w:rsidR="00C633CE" w:rsidRPr="008D7D2F">
        <w:rPr>
          <w:rFonts w:ascii="Times New Roman" w:eastAsia="Times New Roman" w:hAnsi="Times New Roman" w:cs="Times New Roman"/>
          <w:color w:val="000000"/>
          <w:sz w:val="20"/>
          <w:szCs w:val="20"/>
        </w:rPr>
        <w:t>rhitung</w:t>
      </w:r>
      <w:r w:rsidR="00C633CE" w:rsidRPr="008D7D2F">
        <w:rPr>
          <w:rFonts w:ascii="Times New Roman" w:hAnsi="Times New Roman" w:cs="Times New Roman"/>
          <w:color w:val="000000"/>
          <w:sz w:val="20"/>
          <w:szCs w:val="20"/>
        </w:rPr>
        <w:t xml:space="preserve"> 0,415 &gt; </w:t>
      </w:r>
      <w:r w:rsidR="00C633CE" w:rsidRPr="008D7D2F">
        <w:rPr>
          <w:rFonts w:ascii="Times New Roman" w:hAnsi="Times New Roman" w:cs="Times New Roman"/>
          <w:sz w:val="20"/>
          <w:szCs w:val="20"/>
        </w:rPr>
        <w:t>rtabe</w:t>
      </w:r>
      <w:r w:rsidR="00C633CE" w:rsidRPr="008D7D2F">
        <w:rPr>
          <w:rFonts w:ascii="Adobe Garamond Pro Bold" w:hAnsi="Adobe Garamond Pro Bold" w:cs="Times New Roman"/>
          <w:sz w:val="20"/>
          <w:szCs w:val="20"/>
        </w:rPr>
        <w:t>l</w:t>
      </w:r>
      <w:r w:rsidR="00C633CE" w:rsidRPr="008D7D2F">
        <w:rPr>
          <w:rFonts w:ascii="Adobe Garamond Pro Bold" w:hAnsi="Adobe Garamond Pro Bold" w:cs="Times New Roman"/>
          <w:color w:val="000000"/>
          <w:sz w:val="20"/>
          <w:szCs w:val="20"/>
        </w:rPr>
        <w:t xml:space="preserve"> </w:t>
      </w:r>
      <w:r w:rsidR="00C633CE" w:rsidRPr="008D7D2F">
        <w:rPr>
          <w:rFonts w:ascii="Times New Roman" w:hAnsi="Times New Roman" w:cs="Times New Roman"/>
          <w:color w:val="000000"/>
          <w:sz w:val="20"/>
          <w:szCs w:val="20"/>
        </w:rPr>
        <w:t>0,396</w:t>
      </w:r>
      <w:r w:rsidR="00764883" w:rsidRPr="008D7D2F">
        <w:rPr>
          <w:rFonts w:ascii="Times New Roman" w:hAnsi="Times New Roman" w:cs="Times New Roman"/>
          <w:color w:val="000000"/>
          <w:sz w:val="20"/>
          <w:szCs w:val="20"/>
        </w:rPr>
        <w:t>.</w:t>
      </w:r>
      <w:proofErr w:type="gramEnd"/>
      <w:r w:rsidR="00764883" w:rsidRPr="008D7D2F">
        <w:rPr>
          <w:rFonts w:ascii="Times New Roman" w:hAnsi="Times New Roman" w:cs="Times New Roman"/>
          <w:color w:val="000000"/>
          <w:sz w:val="20"/>
          <w:szCs w:val="20"/>
        </w:rPr>
        <w:t xml:space="preserve"> </w:t>
      </w:r>
      <w:proofErr w:type="gramStart"/>
      <w:r w:rsidRPr="008D7D2F">
        <w:rPr>
          <w:rFonts w:ascii="Times New Roman" w:hAnsi="Times New Roman" w:cs="Times New Roman"/>
          <w:color w:val="000000"/>
          <w:sz w:val="20"/>
          <w:szCs w:val="20"/>
        </w:rPr>
        <w:t xml:space="preserve">Maka ditemukan semua </w:t>
      </w:r>
      <w:r w:rsidR="00764883" w:rsidRPr="008D7D2F">
        <w:rPr>
          <w:rFonts w:ascii="Times New Roman" w:hAnsi="Times New Roman" w:cs="Times New Roman"/>
          <w:color w:val="000000"/>
          <w:sz w:val="20"/>
          <w:szCs w:val="20"/>
        </w:rPr>
        <w:t xml:space="preserve">pernyataan dalam survey yang ditutup dari </w:t>
      </w:r>
      <w:r w:rsidRPr="008D7D2F">
        <w:rPr>
          <w:rFonts w:ascii="Times New Roman" w:hAnsi="Times New Roman" w:cs="Times New Roman"/>
          <w:color w:val="000000"/>
          <w:sz w:val="20"/>
          <w:szCs w:val="20"/>
        </w:rPr>
        <w:t>data</w:t>
      </w:r>
      <w:r w:rsidR="00764883" w:rsidRPr="008D7D2F">
        <w:rPr>
          <w:rFonts w:ascii="Times New Roman" w:hAnsi="Times New Roman" w:cs="Times New Roman"/>
          <w:color w:val="000000"/>
          <w:sz w:val="20"/>
          <w:szCs w:val="20"/>
        </w:rPr>
        <w:t xml:space="preserve"> dinyatakan sah </w:t>
      </w:r>
      <w:r w:rsidRPr="008D7D2F">
        <w:rPr>
          <w:rFonts w:ascii="Times New Roman" w:hAnsi="Times New Roman" w:cs="Times New Roman"/>
          <w:color w:val="000000"/>
          <w:sz w:val="20"/>
          <w:szCs w:val="20"/>
        </w:rPr>
        <w:t xml:space="preserve">maka bisa </w:t>
      </w:r>
      <w:r w:rsidR="00764883" w:rsidRPr="008D7D2F">
        <w:rPr>
          <w:rFonts w:ascii="Times New Roman" w:hAnsi="Times New Roman" w:cs="Times New Roman"/>
          <w:color w:val="000000"/>
          <w:sz w:val="20"/>
          <w:szCs w:val="20"/>
        </w:rPr>
        <w:t>digunakan un</w:t>
      </w:r>
      <w:r w:rsidR="004B657E">
        <w:rPr>
          <w:rFonts w:ascii="Times New Roman" w:hAnsi="Times New Roman" w:cs="Times New Roman"/>
          <w:color w:val="000000"/>
          <w:sz w:val="20"/>
          <w:szCs w:val="20"/>
        </w:rPr>
        <w:t>tuk berbagai informasi tambahan.</w:t>
      </w:r>
      <w:proofErr w:type="gramEnd"/>
    </w:p>
    <w:p w:rsidR="000D6181" w:rsidRPr="00FC4594" w:rsidRDefault="00764883" w:rsidP="00FC4594">
      <w:pPr>
        <w:spacing w:line="360" w:lineRule="auto"/>
        <w:ind w:left="284"/>
        <w:jc w:val="both"/>
        <w:rPr>
          <w:rFonts w:ascii="Times New Roman" w:hAnsi="Times New Roman" w:cs="Times New Roman"/>
          <w:color w:val="000000"/>
          <w:sz w:val="20"/>
          <w:szCs w:val="20"/>
          <w:vertAlign w:val="subscript"/>
        </w:rPr>
      </w:pPr>
      <w:r w:rsidRPr="008D7D2F">
        <w:rPr>
          <w:rFonts w:ascii="Times New Roman" w:hAnsi="Times New Roman" w:cs="Times New Roman"/>
          <w:color w:val="000000"/>
          <w:sz w:val="20"/>
          <w:szCs w:val="20"/>
        </w:rPr>
        <w:t xml:space="preserve"> </w:t>
      </w:r>
      <w:proofErr w:type="gramStart"/>
      <w:r w:rsidR="00FC4594">
        <w:rPr>
          <w:rFonts w:ascii="Times New Roman" w:hAnsi="Times New Roman" w:cs="Times New Roman"/>
          <w:b/>
          <w:sz w:val="20"/>
          <w:szCs w:val="20"/>
        </w:rPr>
        <w:t xml:space="preserve">Tabel </w:t>
      </w:r>
      <w:r w:rsidR="000D6181" w:rsidRPr="008C6E10">
        <w:rPr>
          <w:rFonts w:ascii="Times New Roman" w:hAnsi="Times New Roman" w:cs="Times New Roman"/>
          <w:b/>
          <w:sz w:val="20"/>
          <w:szCs w:val="20"/>
        </w:rPr>
        <w:t>3</w:t>
      </w:r>
      <w:r w:rsidR="00FC4594">
        <w:rPr>
          <w:rFonts w:ascii="Times New Roman" w:hAnsi="Times New Roman" w:cs="Times New Roman"/>
          <w:b/>
          <w:sz w:val="20"/>
          <w:szCs w:val="20"/>
        </w:rPr>
        <w:t>.</w:t>
      </w:r>
      <w:proofErr w:type="gramEnd"/>
      <w:r w:rsidR="00FC4594">
        <w:rPr>
          <w:rFonts w:ascii="Times New Roman" w:hAnsi="Times New Roman" w:cs="Times New Roman"/>
          <w:b/>
          <w:sz w:val="20"/>
          <w:szCs w:val="20"/>
        </w:rPr>
        <w:t xml:space="preserve"> </w:t>
      </w:r>
      <w:r w:rsidR="000D6181" w:rsidRPr="008C6E10">
        <w:rPr>
          <w:rFonts w:ascii="Times New Roman" w:hAnsi="Times New Roman" w:cs="Times New Roman"/>
          <w:b/>
          <w:sz w:val="20"/>
          <w:szCs w:val="20"/>
        </w:rPr>
        <w:t xml:space="preserve"> Hasil uji validitas variabel</w:t>
      </w:r>
      <w:r w:rsidR="00FC4594">
        <w:rPr>
          <w:rFonts w:ascii="Times New Roman" w:hAnsi="Times New Roman" w:cs="Times New Roman"/>
          <w:b/>
          <w:sz w:val="20"/>
          <w:szCs w:val="20"/>
        </w:rPr>
        <w:t xml:space="preserve"> Variabel X</w:t>
      </w:r>
      <w:r w:rsidR="00FC4594">
        <w:rPr>
          <w:rFonts w:ascii="Times New Roman" w:hAnsi="Times New Roman" w:cs="Times New Roman"/>
          <w:b/>
          <w:sz w:val="20"/>
          <w:szCs w:val="20"/>
          <w:vertAlign w:val="subscript"/>
        </w:rPr>
        <w:t>3</w:t>
      </w:r>
    </w:p>
    <w:tbl>
      <w:tblPr>
        <w:tblW w:w="8738" w:type="dxa"/>
        <w:tblInd w:w="442" w:type="dxa"/>
        <w:tblLayout w:type="fixed"/>
        <w:tblLook w:val="04A0" w:firstRow="1" w:lastRow="0" w:firstColumn="1" w:lastColumn="0" w:noHBand="0" w:noVBand="1"/>
      </w:tblPr>
      <w:tblGrid>
        <w:gridCol w:w="567"/>
        <w:gridCol w:w="2360"/>
        <w:gridCol w:w="2693"/>
        <w:gridCol w:w="3118"/>
      </w:tblGrid>
      <w:tr w:rsidR="000D6181" w:rsidRPr="008C6E10" w:rsidTr="00FC4594">
        <w:trPr>
          <w:cantSplit/>
          <w:trHeight w:val="315"/>
        </w:trPr>
        <w:tc>
          <w:tcPr>
            <w:tcW w:w="8738" w:type="dxa"/>
            <w:gridSpan w:val="4"/>
            <w:tcBorders>
              <w:top w:val="nil"/>
              <w:left w:val="nil"/>
              <w:bottom w:val="single" w:sz="4" w:space="0" w:color="auto"/>
              <w:right w:val="nil"/>
            </w:tcBorders>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Item-Total Statistics</w:t>
            </w:r>
          </w:p>
        </w:tc>
      </w:tr>
      <w:tr w:rsidR="000D6181" w:rsidRPr="008C6E10" w:rsidTr="00FC4594">
        <w:trPr>
          <w:cantSplit/>
          <w:trHeight w:val="427"/>
        </w:trPr>
        <w:tc>
          <w:tcPr>
            <w:tcW w:w="567" w:type="dxa"/>
            <w:vMerge w:val="restart"/>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lastRenderedPageBreak/>
              <w:t>No</w:t>
            </w:r>
          </w:p>
        </w:tc>
        <w:tc>
          <w:tcPr>
            <w:tcW w:w="2360" w:type="dxa"/>
            <w:tcBorders>
              <w:top w:val="single" w:sz="4" w:space="0" w:color="auto"/>
            </w:tcBorders>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Nilai</w:t>
            </w:r>
          </w:p>
        </w:tc>
        <w:tc>
          <w:tcPr>
            <w:tcW w:w="2693" w:type="dxa"/>
            <w:tcBorders>
              <w:top w:val="single" w:sz="4" w:space="0" w:color="auto"/>
            </w:tcBorders>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Nilai</w:t>
            </w:r>
          </w:p>
        </w:tc>
        <w:tc>
          <w:tcPr>
            <w:tcW w:w="3118" w:type="dxa"/>
            <w:tcBorders>
              <w:top w:val="single" w:sz="4" w:space="0" w:color="auto"/>
            </w:tcBorders>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Keterangan</w:t>
            </w:r>
          </w:p>
        </w:tc>
      </w:tr>
      <w:tr w:rsidR="000D6181" w:rsidRPr="008C6E10" w:rsidTr="00FC4594">
        <w:trPr>
          <w:trHeight w:val="263"/>
        </w:trPr>
        <w:tc>
          <w:tcPr>
            <w:tcW w:w="567" w:type="dxa"/>
            <w:vMerge/>
            <w:tcBorders>
              <w:bottom w:val="single" w:sz="4" w:space="0" w:color="auto"/>
            </w:tcBorders>
            <w:vAlign w:val="center"/>
            <w:hideMark/>
          </w:tcPr>
          <w:p w:rsidR="000D6181" w:rsidRPr="008C6E10" w:rsidRDefault="000D6181" w:rsidP="004B657E">
            <w:pPr>
              <w:spacing w:line="240" w:lineRule="auto"/>
              <w:contextualSpacing/>
              <w:jc w:val="center"/>
              <w:rPr>
                <w:rFonts w:ascii="Times New Roman" w:hAnsi="Times New Roman" w:cs="Times New Roman"/>
                <w:sz w:val="20"/>
                <w:szCs w:val="20"/>
              </w:rPr>
            </w:pPr>
          </w:p>
        </w:tc>
        <w:tc>
          <w:tcPr>
            <w:tcW w:w="2360" w:type="dxa"/>
            <w:shd w:val="clear" w:color="000000" w:fill="FFFFFF"/>
            <w:vAlign w:val="bottom"/>
            <w:hideMark/>
          </w:tcPr>
          <w:p w:rsidR="000D6181" w:rsidRPr="008C6E10" w:rsidRDefault="00863E1A"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R</w:t>
            </w:r>
            <w:r w:rsidR="000D6181" w:rsidRPr="008C6E10">
              <w:rPr>
                <w:rFonts w:ascii="Times New Roman" w:hAnsi="Times New Roman" w:cs="Times New Roman"/>
                <w:sz w:val="20"/>
                <w:szCs w:val="20"/>
              </w:rPr>
              <w:t>hitung</w:t>
            </w:r>
          </w:p>
        </w:tc>
        <w:tc>
          <w:tcPr>
            <w:tcW w:w="2693" w:type="dxa"/>
            <w:shd w:val="clear" w:color="000000" w:fill="FFFFFF"/>
            <w:vAlign w:val="bottom"/>
            <w:hideMark/>
          </w:tcPr>
          <w:p w:rsidR="000D6181" w:rsidRPr="008C6E10" w:rsidRDefault="00372FC9"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R</w:t>
            </w:r>
            <w:r w:rsidR="000D6181" w:rsidRPr="008C6E10">
              <w:rPr>
                <w:rFonts w:ascii="Times New Roman" w:hAnsi="Times New Roman" w:cs="Times New Roman"/>
                <w:sz w:val="20"/>
                <w:szCs w:val="20"/>
              </w:rPr>
              <w:t>tabel</w:t>
            </w:r>
          </w:p>
        </w:tc>
        <w:tc>
          <w:tcPr>
            <w:tcW w:w="3118" w:type="dxa"/>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Validitas</w:t>
            </w:r>
          </w:p>
        </w:tc>
      </w:tr>
      <w:tr w:rsidR="000D6181" w:rsidRPr="008C6E10" w:rsidTr="00FC4594">
        <w:trPr>
          <w:trHeight w:val="300"/>
        </w:trPr>
        <w:tc>
          <w:tcPr>
            <w:tcW w:w="567" w:type="dxa"/>
            <w:vMerge/>
            <w:tcBorders>
              <w:bottom w:val="single" w:sz="4" w:space="0" w:color="auto"/>
            </w:tcBorders>
            <w:vAlign w:val="center"/>
            <w:hideMark/>
          </w:tcPr>
          <w:p w:rsidR="000D6181" w:rsidRPr="008C6E10" w:rsidRDefault="000D6181" w:rsidP="004B657E">
            <w:pPr>
              <w:spacing w:line="240" w:lineRule="auto"/>
              <w:contextualSpacing/>
              <w:jc w:val="center"/>
              <w:rPr>
                <w:rFonts w:ascii="Times New Roman" w:hAnsi="Times New Roman" w:cs="Times New Roman"/>
                <w:sz w:val="20"/>
                <w:szCs w:val="20"/>
              </w:rPr>
            </w:pPr>
          </w:p>
        </w:tc>
        <w:tc>
          <w:tcPr>
            <w:tcW w:w="2360" w:type="dxa"/>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CITC)</w:t>
            </w:r>
          </w:p>
        </w:tc>
        <w:tc>
          <w:tcPr>
            <w:tcW w:w="2693" w:type="dxa"/>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a=5%)</w:t>
            </w:r>
          </w:p>
        </w:tc>
        <w:tc>
          <w:tcPr>
            <w:tcW w:w="3118" w:type="dxa"/>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p>
        </w:tc>
      </w:tr>
      <w:tr w:rsidR="000D6181" w:rsidRPr="008C6E10" w:rsidTr="00FC4594">
        <w:trPr>
          <w:trHeight w:val="315"/>
        </w:trPr>
        <w:tc>
          <w:tcPr>
            <w:tcW w:w="567" w:type="dxa"/>
            <w:vMerge/>
            <w:tcBorders>
              <w:bottom w:val="single" w:sz="4" w:space="0" w:color="auto"/>
            </w:tcBorders>
            <w:vAlign w:val="center"/>
            <w:hideMark/>
          </w:tcPr>
          <w:p w:rsidR="000D6181" w:rsidRPr="008C6E10" w:rsidRDefault="000D6181" w:rsidP="004B657E">
            <w:pPr>
              <w:spacing w:line="240" w:lineRule="auto"/>
              <w:contextualSpacing/>
              <w:jc w:val="center"/>
              <w:rPr>
                <w:rFonts w:ascii="Times New Roman" w:hAnsi="Times New Roman" w:cs="Times New Roman"/>
                <w:sz w:val="20"/>
                <w:szCs w:val="20"/>
              </w:rPr>
            </w:pPr>
          </w:p>
        </w:tc>
        <w:tc>
          <w:tcPr>
            <w:tcW w:w="2360" w:type="dxa"/>
            <w:tcBorders>
              <w:bottom w:val="single" w:sz="4" w:space="0" w:color="auto"/>
            </w:tcBorders>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p>
        </w:tc>
        <w:tc>
          <w:tcPr>
            <w:tcW w:w="2693" w:type="dxa"/>
            <w:tcBorders>
              <w:bottom w:val="single" w:sz="4" w:space="0" w:color="auto"/>
            </w:tcBorders>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r w:rsidRPr="008C6E10">
              <w:rPr>
                <w:rFonts w:ascii="Times New Roman" w:hAnsi="Times New Roman" w:cs="Times New Roman"/>
                <w:sz w:val="20"/>
                <w:szCs w:val="20"/>
              </w:rPr>
              <w:t>N=25</w:t>
            </w:r>
          </w:p>
        </w:tc>
        <w:tc>
          <w:tcPr>
            <w:tcW w:w="3118" w:type="dxa"/>
            <w:tcBorders>
              <w:bottom w:val="single" w:sz="4" w:space="0" w:color="auto"/>
            </w:tcBorders>
            <w:shd w:val="clear" w:color="000000" w:fill="FFFFFF"/>
            <w:vAlign w:val="bottom"/>
            <w:hideMark/>
          </w:tcPr>
          <w:p w:rsidR="000D6181" w:rsidRPr="008C6E10" w:rsidRDefault="000D6181" w:rsidP="004B657E">
            <w:pPr>
              <w:spacing w:line="240" w:lineRule="auto"/>
              <w:contextualSpacing/>
              <w:jc w:val="center"/>
              <w:rPr>
                <w:rFonts w:ascii="Times New Roman" w:hAnsi="Times New Roman" w:cs="Times New Roman"/>
                <w:sz w:val="20"/>
                <w:szCs w:val="20"/>
              </w:rPr>
            </w:pPr>
          </w:p>
        </w:tc>
      </w:tr>
      <w:tr w:rsidR="000D6181" w:rsidRPr="008C6E10" w:rsidTr="00FC4594">
        <w:trPr>
          <w:cantSplit/>
          <w:trHeight w:val="187"/>
        </w:trPr>
        <w:tc>
          <w:tcPr>
            <w:tcW w:w="567" w:type="dxa"/>
            <w:tcBorders>
              <w:top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w:t>
            </w:r>
          </w:p>
        </w:tc>
        <w:tc>
          <w:tcPr>
            <w:tcW w:w="2360" w:type="dxa"/>
            <w:tcBorders>
              <w:top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591</w:t>
            </w:r>
          </w:p>
        </w:tc>
        <w:tc>
          <w:tcPr>
            <w:tcW w:w="2693" w:type="dxa"/>
            <w:tcBorders>
              <w:top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51"/>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2</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616</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66"/>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3</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570</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370"/>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4</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623</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76"/>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5</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424</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381"/>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6</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695</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72"/>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7</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764</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35"/>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8</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771</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92"/>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9</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674</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129"/>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0</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480</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54"/>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1</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411</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71"/>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2</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548</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71"/>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3</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440</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48"/>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4</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425</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195"/>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5</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545</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313"/>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6</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401</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277"/>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7</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406</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cantSplit/>
          <w:trHeight w:val="302"/>
        </w:trPr>
        <w:tc>
          <w:tcPr>
            <w:tcW w:w="567"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18</w:t>
            </w:r>
          </w:p>
        </w:tc>
        <w:tc>
          <w:tcPr>
            <w:tcW w:w="2360"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490</w:t>
            </w:r>
          </w:p>
        </w:tc>
        <w:tc>
          <w:tcPr>
            <w:tcW w:w="2693"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0,396</w:t>
            </w:r>
          </w:p>
        </w:tc>
        <w:tc>
          <w:tcPr>
            <w:tcW w:w="3118" w:type="dxa"/>
            <w:tcBorders>
              <w:top w:val="single" w:sz="4" w:space="0" w:color="auto"/>
              <w:bottom w:val="single" w:sz="4" w:space="0" w:color="auto"/>
            </w:tcBorders>
            <w:shd w:val="clear" w:color="000000" w:fill="FFFFFF"/>
            <w:hideMark/>
          </w:tcPr>
          <w:p w:rsidR="000D6181" w:rsidRPr="008C6E10" w:rsidRDefault="000D6181" w:rsidP="004B657E">
            <w:pPr>
              <w:spacing w:line="240" w:lineRule="auto"/>
              <w:contextualSpacing/>
              <w:jc w:val="center"/>
              <w:rPr>
                <w:sz w:val="20"/>
                <w:szCs w:val="20"/>
              </w:rPr>
            </w:pPr>
            <w:r w:rsidRPr="008C6E10">
              <w:rPr>
                <w:sz w:val="20"/>
                <w:szCs w:val="20"/>
              </w:rPr>
              <w:t>Valid</w:t>
            </w:r>
          </w:p>
        </w:tc>
      </w:tr>
      <w:tr w:rsidR="000D6181" w:rsidRPr="008C6E10" w:rsidTr="00FC4594">
        <w:trPr>
          <w:trHeight w:val="70"/>
        </w:trPr>
        <w:tc>
          <w:tcPr>
            <w:tcW w:w="8738" w:type="dxa"/>
            <w:gridSpan w:val="4"/>
            <w:tcBorders>
              <w:top w:val="single" w:sz="4" w:space="0" w:color="auto"/>
              <w:left w:val="nil"/>
              <w:bottom w:val="nil"/>
              <w:right w:val="nil"/>
            </w:tcBorders>
            <w:shd w:val="clear" w:color="000000" w:fill="FFFFFF"/>
            <w:hideMark/>
          </w:tcPr>
          <w:p w:rsidR="000D6181" w:rsidRPr="008C6E10" w:rsidRDefault="000D6181" w:rsidP="00937CAA">
            <w:pPr>
              <w:contextualSpacing/>
              <w:rPr>
                <w:sz w:val="20"/>
                <w:szCs w:val="20"/>
              </w:rPr>
            </w:pPr>
            <w:r w:rsidRPr="008C6E10">
              <w:rPr>
                <w:sz w:val="20"/>
                <w:szCs w:val="20"/>
              </w:rPr>
              <w:t>Sumber : Hasil Olahan Data SPSS 22, Tahun 2021</w:t>
            </w:r>
          </w:p>
        </w:tc>
      </w:tr>
    </w:tbl>
    <w:p w:rsidR="00FC4594" w:rsidRDefault="00FC4594" w:rsidP="00FC4594">
      <w:pPr>
        <w:spacing w:line="360" w:lineRule="auto"/>
        <w:jc w:val="both"/>
        <w:rPr>
          <w:rFonts w:ascii="Times New Roman" w:hAnsi="Times New Roman" w:cs="Times New Roman"/>
          <w:color w:val="000000"/>
          <w:sz w:val="20"/>
          <w:szCs w:val="20"/>
        </w:rPr>
      </w:pPr>
    </w:p>
    <w:p w:rsidR="00FC4594" w:rsidRDefault="007412B3" w:rsidP="00FC4594">
      <w:pPr>
        <w:spacing w:line="360" w:lineRule="auto"/>
        <w:ind w:left="426" w:firstLine="425"/>
        <w:jc w:val="both"/>
        <w:rPr>
          <w:rFonts w:ascii="Times New Roman" w:hAnsi="Times New Roman" w:cs="Times New Roman"/>
          <w:color w:val="000000"/>
          <w:sz w:val="20"/>
          <w:szCs w:val="20"/>
        </w:rPr>
      </w:pPr>
      <w:r w:rsidRPr="00FC4594">
        <w:rPr>
          <w:rFonts w:ascii="Times New Roman" w:hAnsi="Times New Roman" w:cs="Times New Roman"/>
          <w:color w:val="000000"/>
          <w:sz w:val="20"/>
          <w:szCs w:val="20"/>
        </w:rPr>
        <w:t>Melihat</w:t>
      </w:r>
      <w:r w:rsidR="00DB3434" w:rsidRPr="00FC4594">
        <w:rPr>
          <w:rFonts w:ascii="Times New Roman" w:hAnsi="Times New Roman" w:cs="Times New Roman"/>
          <w:color w:val="000000"/>
          <w:sz w:val="20"/>
          <w:szCs w:val="20"/>
        </w:rPr>
        <w:t xml:space="preserve"> bahwa berdasarkan uji validitas variabel </w:t>
      </w:r>
      <w:r w:rsidR="00DB3434" w:rsidRPr="00FC4594">
        <w:rPr>
          <w:rFonts w:ascii="Times New Roman" w:hAnsi="Times New Roman" w:cs="Times New Roman"/>
          <w:sz w:val="20"/>
          <w:szCs w:val="20"/>
        </w:rPr>
        <w:t>Lingkungan Kerja (X</w:t>
      </w:r>
      <w:r w:rsidR="004B657E">
        <w:rPr>
          <w:rFonts w:ascii="Adobe Garamond Pro Bold" w:hAnsi="Adobe Garamond Pro Bold" w:cs="Times New Roman"/>
          <w:sz w:val="20"/>
          <w:szCs w:val="20"/>
        </w:rPr>
        <w:t>3</w:t>
      </w:r>
      <w:r w:rsidR="00DB3434" w:rsidRPr="00FC4594">
        <w:rPr>
          <w:rFonts w:ascii="Times New Roman" w:hAnsi="Times New Roman" w:cs="Times New Roman"/>
          <w:sz w:val="20"/>
          <w:szCs w:val="20"/>
        </w:rPr>
        <w:t>)</w:t>
      </w:r>
      <w:r w:rsidR="00DB3434" w:rsidRPr="00FC4594">
        <w:rPr>
          <w:rFonts w:ascii="Times New Roman" w:hAnsi="Times New Roman" w:cs="Times New Roman"/>
          <w:b/>
          <w:sz w:val="20"/>
          <w:szCs w:val="20"/>
        </w:rPr>
        <w:t xml:space="preserve"> </w:t>
      </w:r>
      <w:r w:rsidR="00DB3434" w:rsidRPr="00FC4594">
        <w:rPr>
          <w:rFonts w:ascii="Times New Roman" w:hAnsi="Times New Roman" w:cs="Times New Roman"/>
          <w:sz w:val="20"/>
          <w:szCs w:val="20"/>
        </w:rPr>
        <w:t xml:space="preserve">terhadap 25 responden pegawai di Dinas Perindag Musi Rawas dengan 18 penjelasan, ternyata nilai terkecil yang diamati adalah </w:t>
      </w:r>
      <w:r w:rsidR="00DB3434" w:rsidRPr="00FC4594">
        <w:rPr>
          <w:rFonts w:ascii="Times New Roman" w:hAnsi="Times New Roman" w:cs="Times New Roman"/>
          <w:color w:val="000000"/>
          <w:sz w:val="20"/>
          <w:szCs w:val="20"/>
        </w:rPr>
        <w:t xml:space="preserve">0,401 sedangkan </w:t>
      </w:r>
      <w:r w:rsidR="00DB3434" w:rsidRPr="00FC4594">
        <w:rPr>
          <w:rFonts w:ascii="Times New Roman" w:hAnsi="Times New Roman" w:cs="Times New Roman"/>
          <w:sz w:val="20"/>
          <w:szCs w:val="20"/>
        </w:rPr>
        <w:t>rtabel</w:t>
      </w:r>
      <w:r w:rsidR="00DB3434" w:rsidRPr="00FC4594">
        <w:rPr>
          <w:rFonts w:ascii="Adobe Garamond Pro Bold" w:hAnsi="Adobe Garamond Pro Bold" w:cs="Times New Roman"/>
          <w:color w:val="000000"/>
          <w:sz w:val="20"/>
          <w:szCs w:val="20"/>
        </w:rPr>
        <w:t xml:space="preserve"> </w:t>
      </w:r>
      <w:r w:rsidR="00DB3434" w:rsidRPr="00FC4594">
        <w:rPr>
          <w:rFonts w:ascii="Times New Roman" w:hAnsi="Times New Roman" w:cs="Times New Roman"/>
          <w:color w:val="000000"/>
          <w:sz w:val="20"/>
          <w:szCs w:val="20"/>
        </w:rPr>
        <w:t>0,396</w:t>
      </w:r>
      <w:r w:rsidR="00DB3434" w:rsidRPr="00FC4594">
        <w:rPr>
          <w:rFonts w:ascii="Adobe Garamond Pro Bold" w:hAnsi="Adobe Garamond Pro Bold" w:cs="Times New Roman"/>
          <w:color w:val="000000"/>
          <w:sz w:val="20"/>
          <w:szCs w:val="20"/>
        </w:rPr>
        <w:t xml:space="preserve">. </w:t>
      </w:r>
      <w:r w:rsidR="00DB3434" w:rsidRPr="00FC4594">
        <w:rPr>
          <w:rFonts w:ascii="Times New Roman" w:hAnsi="Times New Roman" w:cs="Times New Roman"/>
          <w:color w:val="000000"/>
          <w:sz w:val="20"/>
          <w:szCs w:val="20"/>
        </w:rPr>
        <w:t xml:space="preserve">Secara keseluruhan, semua hal pernyataan dinyatakan substansial, karena umumnya </w:t>
      </w:r>
      <w:proofErr w:type="gramStart"/>
      <w:r w:rsidR="00DB3434" w:rsidRPr="00FC4594">
        <w:rPr>
          <w:rFonts w:ascii="Times New Roman" w:eastAsia="Times New Roman" w:hAnsi="Times New Roman" w:cs="Times New Roman"/>
          <w:color w:val="000000"/>
          <w:sz w:val="20"/>
          <w:szCs w:val="20"/>
        </w:rPr>
        <w:t xml:space="preserve">rhitung </w:t>
      </w:r>
      <w:r w:rsidR="00DB3434" w:rsidRPr="00FC4594">
        <w:rPr>
          <w:rFonts w:ascii="Times New Roman" w:hAnsi="Times New Roman" w:cs="Times New Roman"/>
          <w:color w:val="000000"/>
          <w:sz w:val="20"/>
          <w:szCs w:val="20"/>
        </w:rPr>
        <w:t xml:space="preserve"> &gt;</w:t>
      </w:r>
      <w:proofErr w:type="gramEnd"/>
      <w:r w:rsidR="00DB3434" w:rsidRPr="00FC4594">
        <w:rPr>
          <w:rFonts w:ascii="Times New Roman" w:hAnsi="Times New Roman" w:cs="Times New Roman"/>
          <w:color w:val="000000"/>
          <w:sz w:val="20"/>
          <w:szCs w:val="20"/>
        </w:rPr>
        <w:t xml:space="preserve"> </w:t>
      </w:r>
      <w:r w:rsidR="00DB3434" w:rsidRPr="00FC4594">
        <w:rPr>
          <w:rFonts w:ascii="Times New Roman" w:hAnsi="Times New Roman" w:cs="Times New Roman"/>
          <w:sz w:val="20"/>
          <w:szCs w:val="20"/>
        </w:rPr>
        <w:t>rtabel</w:t>
      </w:r>
      <w:r w:rsidR="00DB3434" w:rsidRPr="00FC4594">
        <w:rPr>
          <w:rFonts w:ascii="Times New Roman" w:hAnsi="Times New Roman" w:cs="Times New Roman"/>
          <w:color w:val="000000"/>
          <w:sz w:val="20"/>
          <w:szCs w:val="20"/>
        </w:rPr>
        <w:t xml:space="preserve"> pada tingkat signifikan 5% sehingga dimungkinkan untuk pemeriksaan tambahan. </w:t>
      </w:r>
    </w:p>
    <w:p w:rsidR="00032447" w:rsidRPr="00FC4594" w:rsidRDefault="00FC4594" w:rsidP="00FC4594">
      <w:pPr>
        <w:spacing w:line="360" w:lineRule="auto"/>
        <w:ind w:left="426"/>
        <w:jc w:val="both"/>
        <w:rPr>
          <w:rFonts w:ascii="Times New Roman" w:hAnsi="Times New Roman" w:cs="Times New Roman"/>
          <w:color w:val="000000"/>
          <w:sz w:val="20"/>
          <w:szCs w:val="20"/>
        </w:rPr>
      </w:pPr>
      <w:proofErr w:type="gramStart"/>
      <w:r>
        <w:rPr>
          <w:rFonts w:ascii="Times New Roman" w:hAnsi="Times New Roman" w:cs="Times New Roman"/>
          <w:b/>
          <w:color w:val="000000"/>
          <w:sz w:val="20"/>
          <w:szCs w:val="20"/>
        </w:rPr>
        <w:t>Tabel 4.</w:t>
      </w:r>
      <w:proofErr w:type="gramEnd"/>
      <w:r>
        <w:rPr>
          <w:rFonts w:ascii="Times New Roman" w:hAnsi="Times New Roman" w:cs="Times New Roman"/>
          <w:b/>
          <w:color w:val="000000"/>
          <w:sz w:val="20"/>
          <w:szCs w:val="20"/>
        </w:rPr>
        <w:t xml:space="preserve"> </w:t>
      </w:r>
      <w:r w:rsidR="00032447" w:rsidRPr="008C6E10">
        <w:rPr>
          <w:rFonts w:ascii="Times New Roman" w:hAnsi="Times New Roman" w:cs="Times New Roman"/>
          <w:b/>
          <w:color w:val="000000"/>
          <w:sz w:val="20"/>
          <w:szCs w:val="20"/>
        </w:rPr>
        <w:t xml:space="preserve"> Hasil Uji Validitas Kinerja </w:t>
      </w:r>
      <w:r w:rsidR="00CB7A31" w:rsidRPr="008C6E10">
        <w:rPr>
          <w:rFonts w:ascii="Times New Roman" w:hAnsi="Times New Roman" w:cs="Times New Roman"/>
          <w:b/>
          <w:color w:val="000000"/>
          <w:sz w:val="20"/>
          <w:szCs w:val="20"/>
        </w:rPr>
        <w:t>Y</w:t>
      </w:r>
    </w:p>
    <w:tbl>
      <w:tblPr>
        <w:tblW w:w="8788"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67"/>
        <w:gridCol w:w="2410"/>
        <w:gridCol w:w="2693"/>
        <w:gridCol w:w="3118"/>
      </w:tblGrid>
      <w:tr w:rsidR="00032447" w:rsidRPr="008C6E10" w:rsidTr="00FC4594">
        <w:trPr>
          <w:cantSplit/>
          <w:trHeight w:val="405"/>
          <w:tblHeader/>
        </w:trPr>
        <w:tc>
          <w:tcPr>
            <w:tcW w:w="8788" w:type="dxa"/>
            <w:gridSpan w:val="4"/>
            <w:tcBorders>
              <w:top w:val="nil"/>
              <w:left w:val="nil"/>
              <w:bottom w:val="nil"/>
              <w:right w:val="nil"/>
            </w:tcBorders>
            <w:shd w:val="clear" w:color="auto" w:fill="FFFFFF"/>
            <w:tcMar>
              <w:top w:w="30" w:type="dxa"/>
              <w:left w:w="30" w:type="dxa"/>
              <w:bottom w:w="30" w:type="dxa"/>
              <w:right w:w="30" w:type="dxa"/>
            </w:tcMar>
            <w:vAlign w:val="center"/>
          </w:tcPr>
          <w:p w:rsidR="00032447" w:rsidRPr="008C6E10" w:rsidRDefault="00032447" w:rsidP="00937CAA">
            <w:pPr>
              <w:autoSpaceDE w:val="0"/>
              <w:autoSpaceDN w:val="0"/>
              <w:adjustRightInd w:val="0"/>
              <w:spacing w:after="0"/>
              <w:contextualSpacing/>
              <w:jc w:val="center"/>
              <w:rPr>
                <w:rFonts w:ascii="Arial" w:hAnsi="Arial" w:cs="Arial"/>
                <w:color w:val="000000"/>
                <w:sz w:val="20"/>
                <w:szCs w:val="20"/>
              </w:rPr>
            </w:pPr>
            <w:r w:rsidRPr="008C6E10">
              <w:rPr>
                <w:rFonts w:ascii="Arial" w:hAnsi="Arial" w:cs="Arial"/>
                <w:b/>
                <w:bCs/>
                <w:color w:val="000000"/>
                <w:sz w:val="20"/>
                <w:szCs w:val="20"/>
              </w:rPr>
              <w:t>Item-Total Statistics</w:t>
            </w:r>
          </w:p>
        </w:tc>
      </w:tr>
      <w:tr w:rsidR="00032447" w:rsidRPr="008C6E10" w:rsidTr="00FC4594">
        <w:trPr>
          <w:cantSplit/>
          <w:trHeight w:val="258"/>
          <w:tblHeader/>
        </w:trPr>
        <w:tc>
          <w:tcPr>
            <w:tcW w:w="567"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Times New Roman" w:hAnsi="Times New Roman" w:cs="Times New Roman"/>
                <w:sz w:val="20"/>
                <w:szCs w:val="20"/>
              </w:rPr>
            </w:pPr>
            <w:r w:rsidRPr="008C6E10">
              <w:rPr>
                <w:rFonts w:ascii="Times New Roman" w:hAnsi="Times New Roman" w:cs="Times New Roman"/>
                <w:sz w:val="20"/>
                <w:szCs w:val="20"/>
              </w:rPr>
              <w:t>No</w:t>
            </w:r>
          </w:p>
        </w:tc>
        <w:tc>
          <w:tcPr>
            <w:tcW w:w="2410" w:type="dxa"/>
            <w:tcBorders>
              <w:top w:val="single" w:sz="4" w:space="0" w:color="auto"/>
              <w:left w:val="nil"/>
              <w:bottom w:val="nil"/>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Nilai</w:t>
            </w:r>
          </w:p>
        </w:tc>
        <w:tc>
          <w:tcPr>
            <w:tcW w:w="2693" w:type="dxa"/>
            <w:tcBorders>
              <w:top w:val="single" w:sz="4" w:space="0" w:color="auto"/>
              <w:left w:val="nil"/>
              <w:bottom w:val="nil"/>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Nilai</w:t>
            </w:r>
          </w:p>
        </w:tc>
        <w:tc>
          <w:tcPr>
            <w:tcW w:w="3118" w:type="dxa"/>
            <w:tcBorders>
              <w:top w:val="single" w:sz="4" w:space="0" w:color="auto"/>
              <w:left w:val="nil"/>
              <w:bottom w:val="nil"/>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Keterangan</w:t>
            </w:r>
          </w:p>
        </w:tc>
      </w:tr>
      <w:tr w:rsidR="00032447" w:rsidRPr="008C6E10" w:rsidTr="00FC4594">
        <w:trPr>
          <w:cantSplit/>
          <w:trHeight w:val="326"/>
          <w:tblHeader/>
        </w:trPr>
        <w:tc>
          <w:tcPr>
            <w:tcW w:w="567" w:type="dxa"/>
            <w:vMerge/>
            <w:tcBorders>
              <w:top w:val="nil"/>
              <w:left w:val="nil"/>
              <w:bottom w:val="nil"/>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ind w:firstLine="894"/>
              <w:contextualSpacing/>
              <w:jc w:val="center"/>
              <w:rPr>
                <w:rFonts w:ascii="Times New Roman" w:hAnsi="Times New Roman" w:cs="Times New Roman"/>
                <w:sz w:val="20"/>
                <w:szCs w:val="20"/>
              </w:rPr>
            </w:pPr>
          </w:p>
        </w:tc>
        <w:tc>
          <w:tcPr>
            <w:tcW w:w="2410" w:type="dxa"/>
            <w:tcBorders>
              <w:top w:val="nil"/>
              <w:left w:val="nil"/>
              <w:bottom w:val="nil"/>
              <w:right w:val="nil"/>
            </w:tcBorders>
            <w:shd w:val="clear" w:color="auto" w:fill="FFFFFF"/>
            <w:tcMar>
              <w:top w:w="30" w:type="dxa"/>
              <w:left w:w="30" w:type="dxa"/>
              <w:bottom w:w="30" w:type="dxa"/>
              <w:right w:w="30" w:type="dxa"/>
            </w:tcMar>
            <w:vAlign w:val="bottom"/>
          </w:tcPr>
          <w:p w:rsidR="00032447" w:rsidRPr="008C6E10" w:rsidRDefault="00703AD0"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Adobe Garamond Pro Bold" w:eastAsia="Times New Roman" w:hAnsi="Adobe Garamond Pro Bold" w:cs="Times New Roman"/>
                <w:color w:val="000000"/>
                <w:sz w:val="20"/>
                <w:szCs w:val="20"/>
              </w:rPr>
              <w:t>R</w:t>
            </w:r>
            <w:r w:rsidR="00032447" w:rsidRPr="008C6E10">
              <w:rPr>
                <w:rFonts w:ascii="Adobe Garamond Pro Bold" w:eastAsia="Times New Roman" w:hAnsi="Adobe Garamond Pro Bold" w:cs="Times New Roman"/>
                <w:b/>
                <w:color w:val="000000"/>
                <w:sz w:val="20"/>
                <w:szCs w:val="20"/>
              </w:rPr>
              <w:t>hitung</w:t>
            </w:r>
          </w:p>
        </w:tc>
        <w:tc>
          <w:tcPr>
            <w:tcW w:w="2693" w:type="dxa"/>
            <w:tcBorders>
              <w:top w:val="nil"/>
              <w:left w:val="nil"/>
              <w:bottom w:val="nil"/>
              <w:right w:val="nil"/>
            </w:tcBorders>
            <w:shd w:val="clear" w:color="auto" w:fill="FFFFFF"/>
            <w:tcMar>
              <w:top w:w="30" w:type="dxa"/>
              <w:left w:w="30" w:type="dxa"/>
              <w:bottom w:w="30" w:type="dxa"/>
              <w:right w:w="30" w:type="dxa"/>
            </w:tcMar>
            <w:vAlign w:val="bottom"/>
          </w:tcPr>
          <w:p w:rsidR="00032447" w:rsidRPr="008C6E10" w:rsidRDefault="00372FC9"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Adobe Garamond Pro Bold" w:hAnsi="Adobe Garamond Pro Bold" w:cs="Times New Roman"/>
                <w:sz w:val="20"/>
                <w:szCs w:val="20"/>
              </w:rPr>
              <w:t>R</w:t>
            </w:r>
            <w:r w:rsidR="00032447" w:rsidRPr="008C6E10">
              <w:rPr>
                <w:rFonts w:ascii="Adobe Garamond Pro Bold" w:hAnsi="Adobe Garamond Pro Bold" w:cs="Times New Roman"/>
                <w:sz w:val="20"/>
                <w:szCs w:val="20"/>
              </w:rPr>
              <w:t>tabel</w:t>
            </w:r>
          </w:p>
        </w:tc>
        <w:tc>
          <w:tcPr>
            <w:tcW w:w="3118" w:type="dxa"/>
            <w:tcBorders>
              <w:top w:val="nil"/>
              <w:left w:val="nil"/>
              <w:bottom w:val="nil"/>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Validitas</w:t>
            </w:r>
          </w:p>
        </w:tc>
      </w:tr>
      <w:tr w:rsidR="00032447" w:rsidRPr="008C6E10" w:rsidTr="00FC4594">
        <w:trPr>
          <w:cantSplit/>
          <w:trHeight w:val="244"/>
          <w:tblHeader/>
        </w:trPr>
        <w:tc>
          <w:tcPr>
            <w:tcW w:w="567" w:type="dxa"/>
            <w:vMerge/>
            <w:tcBorders>
              <w:top w:val="nil"/>
              <w:left w:val="nil"/>
              <w:bottom w:val="nil"/>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ind w:firstLine="894"/>
              <w:contextualSpacing/>
              <w:jc w:val="center"/>
              <w:rPr>
                <w:rFonts w:ascii="Times New Roman" w:hAnsi="Times New Roman" w:cs="Times New Roman"/>
                <w:sz w:val="20"/>
                <w:szCs w:val="20"/>
              </w:rPr>
            </w:pPr>
          </w:p>
        </w:tc>
        <w:tc>
          <w:tcPr>
            <w:tcW w:w="2410" w:type="dxa"/>
            <w:tcBorders>
              <w:top w:val="nil"/>
              <w:left w:val="nil"/>
              <w:bottom w:val="nil"/>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Adobe Garamond Pro Bold" w:hAnsi="Adobe Garamond Pro Bold" w:cs="Times New Roman"/>
                <w:color w:val="000000"/>
                <w:sz w:val="20"/>
                <w:szCs w:val="20"/>
              </w:rPr>
            </w:pPr>
            <w:r w:rsidRPr="008C6E10">
              <w:rPr>
                <w:rFonts w:ascii="Times New Roman" w:hAnsi="Times New Roman" w:cs="Times New Roman"/>
                <w:color w:val="000000"/>
                <w:sz w:val="20"/>
                <w:szCs w:val="20"/>
              </w:rPr>
              <w:t>(CITC)</w:t>
            </w:r>
          </w:p>
        </w:tc>
        <w:tc>
          <w:tcPr>
            <w:tcW w:w="2693" w:type="dxa"/>
            <w:tcBorders>
              <w:top w:val="nil"/>
              <w:left w:val="nil"/>
              <w:bottom w:val="nil"/>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Adobe Garamond Pro Bold" w:hAnsi="Adobe Garamond Pro Bold" w:cs="Times New Roman"/>
                <w:color w:val="000000"/>
                <w:sz w:val="20"/>
                <w:szCs w:val="20"/>
              </w:rPr>
            </w:pPr>
            <w:r w:rsidRPr="008C6E10">
              <w:rPr>
                <w:rFonts w:ascii="Times New Roman" w:hAnsi="Times New Roman" w:cs="Times New Roman"/>
                <w:color w:val="000000"/>
                <w:sz w:val="20"/>
                <w:szCs w:val="20"/>
              </w:rPr>
              <w:t>(a=5%)</w:t>
            </w:r>
          </w:p>
        </w:tc>
        <w:tc>
          <w:tcPr>
            <w:tcW w:w="3118" w:type="dxa"/>
            <w:tcBorders>
              <w:top w:val="nil"/>
              <w:left w:val="nil"/>
              <w:bottom w:val="nil"/>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p>
        </w:tc>
      </w:tr>
      <w:tr w:rsidR="00032447" w:rsidRPr="008C6E10" w:rsidTr="00FC4594">
        <w:trPr>
          <w:cantSplit/>
          <w:trHeight w:val="336"/>
          <w:tblHeader/>
        </w:trPr>
        <w:tc>
          <w:tcPr>
            <w:tcW w:w="567" w:type="dxa"/>
            <w:vMerge/>
            <w:tcBorders>
              <w:top w:val="nil"/>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ind w:firstLine="894"/>
              <w:contextualSpacing/>
              <w:jc w:val="center"/>
              <w:rPr>
                <w:rFonts w:ascii="Times New Roman" w:hAnsi="Times New Roman" w:cs="Times New Roman"/>
                <w:sz w:val="20"/>
                <w:szCs w:val="20"/>
              </w:rPr>
            </w:pPr>
          </w:p>
        </w:tc>
        <w:tc>
          <w:tcPr>
            <w:tcW w:w="2410" w:type="dxa"/>
            <w:tcBorders>
              <w:top w:val="nil"/>
              <w:left w:val="nil"/>
              <w:bottom w:val="single" w:sz="4" w:space="0" w:color="auto"/>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p>
        </w:tc>
        <w:tc>
          <w:tcPr>
            <w:tcW w:w="2693" w:type="dxa"/>
            <w:tcBorders>
              <w:top w:val="nil"/>
              <w:left w:val="nil"/>
              <w:bottom w:val="single" w:sz="4" w:space="0" w:color="auto"/>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N=25</w:t>
            </w:r>
          </w:p>
        </w:tc>
        <w:tc>
          <w:tcPr>
            <w:tcW w:w="3118" w:type="dxa"/>
            <w:tcBorders>
              <w:top w:val="nil"/>
              <w:left w:val="nil"/>
              <w:bottom w:val="single" w:sz="4" w:space="0" w:color="auto"/>
              <w:right w:val="nil"/>
            </w:tcBorders>
            <w:shd w:val="clear" w:color="auto" w:fill="FFFFFF"/>
            <w:tcMar>
              <w:top w:w="30" w:type="dxa"/>
              <w:left w:w="30" w:type="dxa"/>
              <w:bottom w:w="30" w:type="dxa"/>
              <w:right w:w="30" w:type="dxa"/>
            </w:tcMar>
            <w:vAlign w:val="bottom"/>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p>
        </w:tc>
      </w:tr>
      <w:tr w:rsidR="00032447" w:rsidRPr="008C6E10" w:rsidTr="00FC4594">
        <w:trPr>
          <w:cantSplit/>
          <w:trHeight w:val="219"/>
          <w:tblHeader/>
        </w:trPr>
        <w:tc>
          <w:tcPr>
            <w:tcW w:w="567" w:type="dxa"/>
            <w:tcBorders>
              <w:top w:val="single" w:sz="4" w:space="0" w:color="auto"/>
              <w:left w:val="nil"/>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line="240" w:lineRule="auto"/>
              <w:contextualSpacing/>
              <w:jc w:val="center"/>
              <w:rPr>
                <w:rFonts w:ascii="Arial" w:hAnsi="Arial" w:cs="Arial"/>
                <w:color w:val="000000"/>
                <w:sz w:val="20"/>
                <w:szCs w:val="20"/>
              </w:rPr>
            </w:pPr>
            <w:r w:rsidRPr="008C6E10">
              <w:rPr>
                <w:rFonts w:ascii="Arial" w:hAnsi="Arial" w:cs="Arial"/>
                <w:color w:val="000000"/>
                <w:sz w:val="20"/>
                <w:szCs w:val="20"/>
              </w:rPr>
              <w:t>1</w:t>
            </w:r>
          </w:p>
        </w:tc>
        <w:tc>
          <w:tcPr>
            <w:tcW w:w="2410" w:type="dxa"/>
            <w:tcBorders>
              <w:top w:val="single" w:sz="4" w:space="0" w:color="auto"/>
              <w:left w:val="nil"/>
              <w:bottom w:val="nil"/>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line="240" w:lineRule="auto"/>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552</w:t>
            </w:r>
          </w:p>
        </w:tc>
        <w:tc>
          <w:tcPr>
            <w:tcW w:w="2693" w:type="dxa"/>
            <w:tcBorders>
              <w:top w:val="single" w:sz="4" w:space="0" w:color="auto"/>
              <w:left w:val="nil"/>
              <w:bottom w:val="nil"/>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line="240" w:lineRule="auto"/>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396</w:t>
            </w:r>
          </w:p>
        </w:tc>
        <w:tc>
          <w:tcPr>
            <w:tcW w:w="3118" w:type="dxa"/>
            <w:tcBorders>
              <w:top w:val="single" w:sz="4" w:space="0" w:color="auto"/>
              <w:left w:val="nil"/>
              <w:bottom w:val="nil"/>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line="240" w:lineRule="auto"/>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Valid</w:t>
            </w:r>
          </w:p>
        </w:tc>
      </w:tr>
      <w:tr w:rsidR="00032447" w:rsidRPr="008C6E10" w:rsidTr="00FC4594">
        <w:trPr>
          <w:cantSplit/>
          <w:tblHeader/>
        </w:trPr>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Arial" w:hAnsi="Arial" w:cs="Arial"/>
                <w:color w:val="000000"/>
                <w:sz w:val="20"/>
                <w:szCs w:val="20"/>
              </w:rPr>
            </w:pPr>
            <w:r w:rsidRPr="008C6E10">
              <w:rPr>
                <w:rFonts w:ascii="Arial" w:hAnsi="Arial" w:cs="Arial"/>
                <w:color w:val="000000"/>
                <w:sz w:val="20"/>
                <w:szCs w:val="20"/>
              </w:rPr>
              <w:t>2</w:t>
            </w:r>
          </w:p>
        </w:tc>
        <w:tc>
          <w:tcPr>
            <w:tcW w:w="24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456</w:t>
            </w:r>
          </w:p>
        </w:tc>
        <w:tc>
          <w:tcPr>
            <w:tcW w:w="26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0,396</w:t>
            </w:r>
          </w:p>
        </w:tc>
        <w:tc>
          <w:tcPr>
            <w:tcW w:w="311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Valid</w:t>
            </w:r>
          </w:p>
        </w:tc>
      </w:tr>
      <w:tr w:rsidR="00032447" w:rsidRPr="008C6E10" w:rsidTr="00FC4594">
        <w:trPr>
          <w:cantSplit/>
          <w:tblHeader/>
        </w:trPr>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Arial" w:hAnsi="Arial" w:cs="Arial"/>
                <w:color w:val="000000"/>
                <w:sz w:val="20"/>
                <w:szCs w:val="20"/>
              </w:rPr>
            </w:pPr>
            <w:r w:rsidRPr="008C6E10">
              <w:rPr>
                <w:rFonts w:ascii="Arial" w:hAnsi="Arial" w:cs="Arial"/>
                <w:color w:val="000000"/>
                <w:sz w:val="20"/>
                <w:szCs w:val="20"/>
              </w:rPr>
              <w:t>3</w:t>
            </w:r>
          </w:p>
        </w:tc>
        <w:tc>
          <w:tcPr>
            <w:tcW w:w="24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758</w:t>
            </w:r>
          </w:p>
        </w:tc>
        <w:tc>
          <w:tcPr>
            <w:tcW w:w="26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0,396</w:t>
            </w:r>
          </w:p>
        </w:tc>
        <w:tc>
          <w:tcPr>
            <w:tcW w:w="311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Valid</w:t>
            </w:r>
          </w:p>
        </w:tc>
      </w:tr>
      <w:tr w:rsidR="00032447" w:rsidRPr="008C6E10" w:rsidTr="00FC4594">
        <w:trPr>
          <w:cantSplit/>
          <w:trHeight w:val="312"/>
          <w:tblHeader/>
        </w:trPr>
        <w:tc>
          <w:tcPr>
            <w:tcW w:w="567" w:type="dxa"/>
            <w:tcBorders>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Arial" w:hAnsi="Arial" w:cs="Arial"/>
                <w:color w:val="000000"/>
                <w:sz w:val="20"/>
                <w:szCs w:val="20"/>
              </w:rPr>
            </w:pPr>
            <w:r w:rsidRPr="008C6E10">
              <w:rPr>
                <w:rFonts w:ascii="Arial" w:hAnsi="Arial" w:cs="Arial"/>
                <w:color w:val="000000"/>
                <w:sz w:val="20"/>
                <w:szCs w:val="20"/>
              </w:rPr>
              <w:t>4</w:t>
            </w:r>
          </w:p>
        </w:tc>
        <w:tc>
          <w:tcPr>
            <w:tcW w:w="24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880</w:t>
            </w:r>
          </w:p>
        </w:tc>
        <w:tc>
          <w:tcPr>
            <w:tcW w:w="26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0,396</w:t>
            </w:r>
          </w:p>
        </w:tc>
        <w:tc>
          <w:tcPr>
            <w:tcW w:w="311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Valid</w:t>
            </w:r>
          </w:p>
        </w:tc>
      </w:tr>
      <w:tr w:rsidR="00032447" w:rsidRPr="008C6E10" w:rsidTr="00FC4594">
        <w:trPr>
          <w:cantSplit/>
          <w:tblHeader/>
        </w:trPr>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Arial" w:hAnsi="Arial" w:cs="Arial"/>
                <w:color w:val="000000"/>
                <w:sz w:val="20"/>
                <w:szCs w:val="20"/>
              </w:rPr>
            </w:pPr>
            <w:r w:rsidRPr="008C6E10">
              <w:rPr>
                <w:rFonts w:ascii="Arial" w:hAnsi="Arial" w:cs="Arial"/>
                <w:color w:val="000000"/>
                <w:sz w:val="20"/>
                <w:szCs w:val="20"/>
              </w:rPr>
              <w:t>5</w:t>
            </w:r>
          </w:p>
        </w:tc>
        <w:tc>
          <w:tcPr>
            <w:tcW w:w="24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820</w:t>
            </w:r>
          </w:p>
        </w:tc>
        <w:tc>
          <w:tcPr>
            <w:tcW w:w="26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0,396</w:t>
            </w:r>
          </w:p>
        </w:tc>
        <w:tc>
          <w:tcPr>
            <w:tcW w:w="311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Valid</w:t>
            </w:r>
          </w:p>
        </w:tc>
      </w:tr>
      <w:tr w:rsidR="00032447" w:rsidRPr="008C6E10" w:rsidTr="00FC4594">
        <w:trPr>
          <w:cantSplit/>
          <w:tblHeader/>
        </w:trPr>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Arial" w:hAnsi="Arial" w:cs="Arial"/>
                <w:color w:val="000000"/>
                <w:sz w:val="20"/>
                <w:szCs w:val="20"/>
              </w:rPr>
            </w:pPr>
            <w:r w:rsidRPr="008C6E10">
              <w:rPr>
                <w:rFonts w:ascii="Arial" w:hAnsi="Arial" w:cs="Arial"/>
                <w:color w:val="000000"/>
                <w:sz w:val="20"/>
                <w:szCs w:val="20"/>
              </w:rPr>
              <w:lastRenderedPageBreak/>
              <w:t>6</w:t>
            </w:r>
          </w:p>
        </w:tc>
        <w:tc>
          <w:tcPr>
            <w:tcW w:w="24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807</w:t>
            </w:r>
          </w:p>
        </w:tc>
        <w:tc>
          <w:tcPr>
            <w:tcW w:w="26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0,396</w:t>
            </w:r>
          </w:p>
        </w:tc>
        <w:tc>
          <w:tcPr>
            <w:tcW w:w="311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Valid</w:t>
            </w:r>
          </w:p>
        </w:tc>
      </w:tr>
      <w:tr w:rsidR="00032447" w:rsidRPr="008C6E10" w:rsidTr="00FC4594">
        <w:trPr>
          <w:cantSplit/>
          <w:tblHeader/>
        </w:trPr>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Arial" w:hAnsi="Arial" w:cs="Arial"/>
                <w:color w:val="000000"/>
                <w:sz w:val="20"/>
                <w:szCs w:val="20"/>
              </w:rPr>
            </w:pPr>
            <w:r w:rsidRPr="008C6E10">
              <w:rPr>
                <w:rFonts w:ascii="Arial" w:hAnsi="Arial" w:cs="Arial"/>
                <w:color w:val="000000"/>
                <w:sz w:val="20"/>
                <w:szCs w:val="20"/>
              </w:rPr>
              <w:t>7</w:t>
            </w:r>
          </w:p>
        </w:tc>
        <w:tc>
          <w:tcPr>
            <w:tcW w:w="24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666</w:t>
            </w:r>
          </w:p>
        </w:tc>
        <w:tc>
          <w:tcPr>
            <w:tcW w:w="26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0,396</w:t>
            </w:r>
          </w:p>
        </w:tc>
        <w:tc>
          <w:tcPr>
            <w:tcW w:w="311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Valid</w:t>
            </w:r>
          </w:p>
        </w:tc>
      </w:tr>
      <w:tr w:rsidR="00032447" w:rsidRPr="008C6E10" w:rsidTr="00FC4594">
        <w:trPr>
          <w:cantSplit/>
          <w:tblHeader/>
        </w:trPr>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Arial" w:hAnsi="Arial" w:cs="Arial"/>
                <w:color w:val="000000"/>
                <w:sz w:val="20"/>
                <w:szCs w:val="20"/>
              </w:rPr>
            </w:pPr>
            <w:r w:rsidRPr="008C6E10">
              <w:rPr>
                <w:rFonts w:ascii="Arial" w:hAnsi="Arial" w:cs="Arial"/>
                <w:color w:val="000000"/>
                <w:sz w:val="20"/>
                <w:szCs w:val="20"/>
              </w:rPr>
              <w:t>8</w:t>
            </w:r>
          </w:p>
        </w:tc>
        <w:tc>
          <w:tcPr>
            <w:tcW w:w="24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716</w:t>
            </w:r>
          </w:p>
        </w:tc>
        <w:tc>
          <w:tcPr>
            <w:tcW w:w="26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0,396</w:t>
            </w:r>
          </w:p>
        </w:tc>
        <w:tc>
          <w:tcPr>
            <w:tcW w:w="311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Valid</w:t>
            </w:r>
          </w:p>
        </w:tc>
      </w:tr>
      <w:tr w:rsidR="00032447" w:rsidRPr="008C6E10" w:rsidTr="00FC4594">
        <w:trPr>
          <w:cantSplit/>
        </w:trPr>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Arial" w:hAnsi="Arial" w:cs="Arial"/>
                <w:color w:val="000000"/>
                <w:sz w:val="20"/>
                <w:szCs w:val="20"/>
              </w:rPr>
            </w:pPr>
            <w:r w:rsidRPr="008C6E10">
              <w:rPr>
                <w:rFonts w:ascii="Arial" w:hAnsi="Arial" w:cs="Arial"/>
                <w:color w:val="000000"/>
                <w:sz w:val="20"/>
                <w:szCs w:val="20"/>
              </w:rPr>
              <w:t>9</w:t>
            </w:r>
          </w:p>
        </w:tc>
        <w:tc>
          <w:tcPr>
            <w:tcW w:w="241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autoSpaceDE w:val="0"/>
              <w:autoSpaceDN w:val="0"/>
              <w:adjustRightInd w:val="0"/>
              <w:spacing w:after="0"/>
              <w:contextualSpacing/>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566</w:t>
            </w:r>
          </w:p>
        </w:tc>
        <w:tc>
          <w:tcPr>
            <w:tcW w:w="26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0,396</w:t>
            </w:r>
          </w:p>
        </w:tc>
        <w:tc>
          <w:tcPr>
            <w:tcW w:w="311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032447" w:rsidRPr="008C6E10" w:rsidRDefault="00032447" w:rsidP="00937CAA">
            <w:pPr>
              <w:contextualSpacing/>
              <w:jc w:val="center"/>
              <w:rPr>
                <w:rFonts w:ascii="Times New Roman" w:hAnsi="Times New Roman" w:cs="Times New Roman"/>
                <w:sz w:val="20"/>
                <w:szCs w:val="20"/>
              </w:rPr>
            </w:pPr>
            <w:r w:rsidRPr="008C6E10">
              <w:rPr>
                <w:rFonts w:ascii="Times New Roman" w:hAnsi="Times New Roman" w:cs="Times New Roman"/>
                <w:color w:val="000000"/>
                <w:sz w:val="20"/>
                <w:szCs w:val="20"/>
              </w:rPr>
              <w:t>Valid</w:t>
            </w:r>
          </w:p>
        </w:tc>
      </w:tr>
    </w:tbl>
    <w:p w:rsidR="00FC4594" w:rsidRDefault="00FC4594" w:rsidP="00FC4594">
      <w:pPr>
        <w:spacing w:after="0" w:line="360" w:lineRule="auto"/>
        <w:jc w:val="both"/>
        <w:rPr>
          <w:rFonts w:ascii="Times New Roman" w:hAnsi="Times New Roman" w:cs="Times New Roman"/>
          <w:color w:val="000000"/>
          <w:sz w:val="20"/>
          <w:szCs w:val="20"/>
        </w:rPr>
      </w:pPr>
      <w:r>
        <w:rPr>
          <w:rFonts w:ascii="Times New Roman" w:hAnsi="Times New Roman" w:cs="Times New Roman"/>
          <w:sz w:val="20"/>
          <w:szCs w:val="20"/>
        </w:rPr>
        <w:t xml:space="preserve">     </w:t>
      </w:r>
      <w:proofErr w:type="gramStart"/>
      <w:r w:rsidR="00032447" w:rsidRPr="008C6E10">
        <w:rPr>
          <w:rFonts w:ascii="Times New Roman" w:hAnsi="Times New Roman" w:cs="Times New Roman"/>
          <w:sz w:val="20"/>
          <w:szCs w:val="20"/>
        </w:rPr>
        <w:t>Sumber :</w:t>
      </w:r>
      <w:proofErr w:type="gramEnd"/>
      <w:r w:rsidR="00032447" w:rsidRPr="008C6E10">
        <w:rPr>
          <w:rFonts w:ascii="Times New Roman" w:hAnsi="Times New Roman" w:cs="Times New Roman"/>
          <w:sz w:val="20"/>
          <w:szCs w:val="20"/>
        </w:rPr>
        <w:t xml:space="preserve"> Hasil Olahan Data SPSS </w:t>
      </w:r>
      <w:r w:rsidR="00032447" w:rsidRPr="008C6E10">
        <w:rPr>
          <w:rFonts w:ascii="Times New Roman" w:eastAsia="Times New Roman" w:hAnsi="Times New Roman" w:cs="Times New Roman"/>
          <w:color w:val="000000"/>
          <w:sz w:val="20"/>
          <w:szCs w:val="20"/>
        </w:rPr>
        <w:t xml:space="preserve">22, Tahun 2021  </w:t>
      </w:r>
    </w:p>
    <w:p w:rsidR="00FC4594" w:rsidRDefault="00FC4594" w:rsidP="00FC4594">
      <w:pPr>
        <w:spacing w:after="0" w:line="360" w:lineRule="auto"/>
        <w:jc w:val="both"/>
        <w:rPr>
          <w:rFonts w:ascii="Times New Roman" w:hAnsi="Times New Roman" w:cs="Times New Roman"/>
          <w:color w:val="000000"/>
          <w:sz w:val="20"/>
          <w:szCs w:val="20"/>
        </w:rPr>
      </w:pPr>
    </w:p>
    <w:p w:rsidR="00FC4594" w:rsidRDefault="00874ECB" w:rsidP="00FC4594">
      <w:pPr>
        <w:spacing w:after="0" w:line="360" w:lineRule="auto"/>
        <w:ind w:left="284" w:firstLine="425"/>
        <w:jc w:val="both"/>
        <w:rPr>
          <w:rFonts w:ascii="Times New Roman" w:hAnsi="Times New Roman" w:cs="Times New Roman"/>
          <w:color w:val="000000"/>
          <w:sz w:val="20"/>
          <w:szCs w:val="20"/>
        </w:rPr>
      </w:pPr>
      <w:r w:rsidRPr="008C6E10">
        <w:rPr>
          <w:rFonts w:ascii="Times New Roman" w:hAnsi="Times New Roman" w:cs="Times New Roman"/>
          <w:color w:val="000000"/>
          <w:sz w:val="20"/>
          <w:szCs w:val="20"/>
        </w:rPr>
        <w:t>Maka pada saat itu, sangat baik dapat dinyataka sah pada 5% atau 0</w:t>
      </w:r>
      <w:proofErr w:type="gramStart"/>
      <w:r w:rsidRPr="008C6E10">
        <w:rPr>
          <w:rFonts w:ascii="Times New Roman" w:hAnsi="Times New Roman" w:cs="Times New Roman"/>
          <w:color w:val="000000"/>
          <w:sz w:val="20"/>
          <w:szCs w:val="20"/>
        </w:rPr>
        <w:t>,05</w:t>
      </w:r>
      <w:proofErr w:type="gramEnd"/>
      <w:r w:rsidRPr="008C6E10">
        <w:rPr>
          <w:rFonts w:ascii="Times New Roman" w:hAnsi="Times New Roman" w:cs="Times New Roman"/>
          <w:color w:val="000000"/>
          <w:sz w:val="20"/>
          <w:szCs w:val="20"/>
        </w:rPr>
        <w:t xml:space="preserve"> </w:t>
      </w:r>
      <w:r w:rsidR="00CB7A31" w:rsidRPr="008C6E10">
        <w:rPr>
          <w:rFonts w:ascii="Times New Roman" w:hAnsi="Times New Roman" w:cs="Times New Roman"/>
          <w:color w:val="000000"/>
          <w:sz w:val="20"/>
          <w:szCs w:val="20"/>
        </w:rPr>
        <w:t xml:space="preserve">menemukan </w:t>
      </w:r>
      <w:r w:rsidRPr="008C6E10">
        <w:rPr>
          <w:rFonts w:ascii="Times New Roman" w:eastAsia="Times New Roman" w:hAnsi="Times New Roman" w:cs="Times New Roman"/>
          <w:b/>
          <w:i/>
          <w:color w:val="000000" w:themeColor="text1"/>
          <w:sz w:val="20"/>
          <w:szCs w:val="20"/>
        </w:rPr>
        <w:t>rhitung</w:t>
      </w:r>
      <w:r w:rsidRPr="008C6E10">
        <w:rPr>
          <w:rFonts w:ascii="Times New Roman" w:hAnsi="Times New Roman" w:cs="Times New Roman"/>
          <w:b/>
          <w:i/>
          <w:color w:val="000000" w:themeColor="text1"/>
          <w:sz w:val="20"/>
          <w:szCs w:val="20"/>
        </w:rPr>
        <w:t xml:space="preserve"> &gt; rtabel</w:t>
      </w:r>
      <w:r w:rsidRPr="008C6E10">
        <w:rPr>
          <w:rFonts w:ascii="Adobe Garamond Pro Bold" w:hAnsi="Adobe Garamond Pro Bold" w:cs="Times New Roman"/>
          <w:color w:val="000000"/>
          <w:sz w:val="20"/>
          <w:szCs w:val="20"/>
        </w:rPr>
        <w:t xml:space="preserve">. </w:t>
      </w:r>
      <w:r w:rsidRPr="008C6E10">
        <w:rPr>
          <w:rFonts w:ascii="Times New Roman" w:hAnsi="Times New Roman" w:cs="Times New Roman"/>
          <w:color w:val="000000"/>
          <w:sz w:val="20"/>
          <w:szCs w:val="20"/>
        </w:rPr>
        <w:t xml:space="preserve">Insentif paling tinggi </w:t>
      </w:r>
      <w:proofErr w:type="gramStart"/>
      <w:r w:rsidRPr="008C6E10">
        <w:rPr>
          <w:rFonts w:ascii="Times New Roman" w:hAnsi="Times New Roman" w:cs="Times New Roman"/>
          <w:color w:val="000000"/>
          <w:sz w:val="20"/>
          <w:szCs w:val="20"/>
        </w:rPr>
        <w:t xml:space="preserve">sebesar  </w:t>
      </w:r>
      <w:r w:rsidRPr="008C6E10">
        <w:rPr>
          <w:rFonts w:ascii="Times New Roman" w:eastAsia="Times New Roman" w:hAnsi="Times New Roman" w:cs="Times New Roman"/>
          <w:i/>
          <w:color w:val="000000"/>
          <w:sz w:val="20"/>
          <w:szCs w:val="20"/>
        </w:rPr>
        <w:t>rhitung</w:t>
      </w:r>
      <w:proofErr w:type="gramEnd"/>
      <w:r w:rsidRPr="008C6E10">
        <w:rPr>
          <w:rFonts w:ascii="Times New Roman" w:hAnsi="Times New Roman" w:cs="Times New Roman"/>
          <w:i/>
          <w:color w:val="000000"/>
          <w:sz w:val="20"/>
          <w:szCs w:val="20"/>
        </w:rPr>
        <w:t xml:space="preserve"> 0</w:t>
      </w:r>
      <w:r w:rsidRPr="008C6E10">
        <w:rPr>
          <w:rFonts w:ascii="Times New Roman" w:hAnsi="Times New Roman" w:cs="Times New Roman"/>
          <w:color w:val="000000"/>
          <w:sz w:val="20"/>
          <w:szCs w:val="20"/>
        </w:rPr>
        <w:t>,880&gt;</w:t>
      </w:r>
      <w:r w:rsidRPr="008C6E10">
        <w:rPr>
          <w:rFonts w:ascii="Adobe Garamond Pro Bold" w:hAnsi="Adobe Garamond Pro Bold" w:cs="Times New Roman"/>
          <w:sz w:val="20"/>
          <w:szCs w:val="20"/>
        </w:rPr>
        <w:t xml:space="preserve"> </w:t>
      </w:r>
      <w:r w:rsidRPr="008C6E10">
        <w:rPr>
          <w:rFonts w:ascii="Times New Roman" w:hAnsi="Times New Roman" w:cs="Times New Roman"/>
          <w:i/>
          <w:sz w:val="20"/>
          <w:szCs w:val="20"/>
        </w:rPr>
        <w:t>rtabel</w:t>
      </w:r>
      <w:r w:rsidRPr="008C6E10">
        <w:rPr>
          <w:rFonts w:ascii="Times New Roman" w:hAnsi="Times New Roman" w:cs="Times New Roman"/>
          <w:i/>
          <w:color w:val="000000"/>
          <w:sz w:val="20"/>
          <w:szCs w:val="20"/>
        </w:rPr>
        <w:t xml:space="preserve"> 0,396</w:t>
      </w:r>
      <w:r w:rsidRPr="008C6E10">
        <w:rPr>
          <w:rFonts w:ascii="Times New Roman" w:hAnsi="Times New Roman" w:cs="Times New Roman"/>
          <w:color w:val="000000"/>
          <w:sz w:val="20"/>
          <w:szCs w:val="20"/>
        </w:rPr>
        <w:t xml:space="preserve">  sedangkan </w:t>
      </w:r>
      <w:r w:rsidR="009B5DF5" w:rsidRPr="008C6E10">
        <w:rPr>
          <w:rFonts w:ascii="Times New Roman" w:hAnsi="Times New Roman" w:cs="Times New Roman"/>
          <w:color w:val="000000"/>
          <w:sz w:val="20"/>
          <w:szCs w:val="20"/>
        </w:rPr>
        <w:t>jumlah</w:t>
      </w:r>
      <w:r w:rsidRPr="008C6E10">
        <w:rPr>
          <w:rFonts w:ascii="Times New Roman" w:hAnsi="Times New Roman" w:cs="Times New Roman"/>
          <w:color w:val="000000"/>
          <w:sz w:val="20"/>
          <w:szCs w:val="20"/>
        </w:rPr>
        <w:t xml:space="preserve"> terkecil </w:t>
      </w:r>
      <w:r w:rsidRPr="008C6E10">
        <w:rPr>
          <w:rFonts w:ascii="Times New Roman" w:eastAsia="Times New Roman" w:hAnsi="Times New Roman" w:cs="Times New Roman"/>
          <w:color w:val="000000"/>
          <w:sz w:val="20"/>
          <w:szCs w:val="20"/>
        </w:rPr>
        <w:t>rhitung</w:t>
      </w:r>
      <w:r w:rsidRPr="008C6E10">
        <w:rPr>
          <w:rFonts w:ascii="Times New Roman" w:hAnsi="Times New Roman" w:cs="Times New Roman"/>
          <w:color w:val="000000"/>
          <w:sz w:val="20"/>
          <w:szCs w:val="20"/>
        </w:rPr>
        <w:t xml:space="preserve"> 0,456&gt;</w:t>
      </w:r>
      <w:r w:rsidRPr="008C6E10">
        <w:rPr>
          <w:rFonts w:ascii="Times New Roman" w:hAnsi="Times New Roman" w:cs="Times New Roman"/>
          <w:sz w:val="20"/>
          <w:szCs w:val="20"/>
        </w:rPr>
        <w:t xml:space="preserve"> rtabel</w:t>
      </w:r>
      <w:r w:rsidRPr="008C6E10">
        <w:rPr>
          <w:rFonts w:ascii="Times New Roman" w:hAnsi="Times New Roman" w:cs="Times New Roman"/>
          <w:color w:val="000000"/>
          <w:sz w:val="20"/>
          <w:szCs w:val="20"/>
        </w:rPr>
        <w:t xml:space="preserve"> 0,396. </w:t>
      </w:r>
      <w:proofErr w:type="gramStart"/>
      <w:r w:rsidRPr="008C6E10">
        <w:rPr>
          <w:rFonts w:ascii="Times New Roman" w:hAnsi="Times New Roman" w:cs="Times New Roman"/>
          <w:color w:val="000000"/>
          <w:sz w:val="20"/>
          <w:szCs w:val="20"/>
        </w:rPr>
        <w:t>Ini berarti semua survei di</w:t>
      </w:r>
      <w:r w:rsidR="009B5DF5" w:rsidRPr="008C6E10">
        <w:rPr>
          <w:rFonts w:ascii="Times New Roman" w:hAnsi="Times New Roman" w:cs="Times New Roman"/>
          <w:color w:val="000000"/>
          <w:sz w:val="20"/>
          <w:szCs w:val="20"/>
        </w:rPr>
        <w:t>t</w:t>
      </w:r>
      <w:r w:rsidR="00FC4594">
        <w:rPr>
          <w:rFonts w:ascii="Times New Roman" w:hAnsi="Times New Roman" w:cs="Times New Roman"/>
          <w:color w:val="000000"/>
          <w:sz w:val="20"/>
          <w:szCs w:val="20"/>
        </w:rPr>
        <w:t>e</w:t>
      </w:r>
      <w:r w:rsidR="009B5DF5" w:rsidRPr="008C6E10">
        <w:rPr>
          <w:rFonts w:ascii="Times New Roman" w:hAnsi="Times New Roman" w:cs="Times New Roman"/>
          <w:color w:val="000000"/>
          <w:sz w:val="20"/>
          <w:szCs w:val="20"/>
        </w:rPr>
        <w:t>mukan</w:t>
      </w:r>
      <w:r w:rsidRPr="008C6E10">
        <w:rPr>
          <w:rFonts w:ascii="Times New Roman" w:hAnsi="Times New Roman" w:cs="Times New Roman"/>
          <w:color w:val="000000"/>
          <w:sz w:val="20"/>
          <w:szCs w:val="20"/>
        </w:rPr>
        <w:t xml:space="preserve"> </w:t>
      </w:r>
      <w:r w:rsidR="009B5DF5" w:rsidRPr="008C6E10">
        <w:rPr>
          <w:rFonts w:ascii="Times New Roman" w:hAnsi="Times New Roman" w:cs="Times New Roman"/>
          <w:color w:val="000000"/>
          <w:sz w:val="20"/>
          <w:szCs w:val="20"/>
        </w:rPr>
        <w:t xml:space="preserve">ada </w:t>
      </w:r>
      <w:r w:rsidRPr="008C6E10">
        <w:rPr>
          <w:rFonts w:ascii="Times New Roman" w:hAnsi="Times New Roman" w:cs="Times New Roman"/>
          <w:color w:val="000000"/>
          <w:sz w:val="20"/>
          <w:szCs w:val="20"/>
        </w:rPr>
        <w:t xml:space="preserve">dan </w:t>
      </w:r>
      <w:r w:rsidR="009B5DF5" w:rsidRPr="008C6E10">
        <w:rPr>
          <w:rFonts w:ascii="Times New Roman" w:hAnsi="Times New Roman" w:cs="Times New Roman"/>
          <w:color w:val="000000"/>
          <w:sz w:val="20"/>
          <w:szCs w:val="20"/>
        </w:rPr>
        <w:t>bisa</w:t>
      </w:r>
      <w:r w:rsidRPr="008C6E10">
        <w:rPr>
          <w:rFonts w:ascii="Times New Roman" w:hAnsi="Times New Roman" w:cs="Times New Roman"/>
          <w:color w:val="000000"/>
          <w:sz w:val="20"/>
          <w:szCs w:val="20"/>
        </w:rPr>
        <w:t xml:space="preserve"> </w:t>
      </w:r>
      <w:r w:rsidR="009B5DF5" w:rsidRPr="008C6E10">
        <w:rPr>
          <w:rFonts w:ascii="Times New Roman" w:hAnsi="Times New Roman" w:cs="Times New Roman"/>
          <w:color w:val="000000"/>
          <w:sz w:val="20"/>
          <w:szCs w:val="20"/>
        </w:rPr>
        <w:t>dilakkan</w:t>
      </w:r>
      <w:r w:rsidRPr="008C6E10">
        <w:rPr>
          <w:rFonts w:ascii="Times New Roman" w:hAnsi="Times New Roman" w:cs="Times New Roman"/>
          <w:color w:val="000000"/>
          <w:sz w:val="20"/>
          <w:szCs w:val="20"/>
        </w:rPr>
        <w:t xml:space="preserve"> untuk berbagai informasi selanjutnya.</w:t>
      </w:r>
      <w:proofErr w:type="gramEnd"/>
      <w:r w:rsidRPr="008C6E10">
        <w:rPr>
          <w:rFonts w:ascii="Times New Roman" w:hAnsi="Times New Roman" w:cs="Times New Roman"/>
          <w:color w:val="000000"/>
          <w:sz w:val="20"/>
          <w:szCs w:val="20"/>
        </w:rPr>
        <w:t xml:space="preserve"> </w:t>
      </w:r>
      <w:r w:rsidR="00FC4594">
        <w:rPr>
          <w:rFonts w:ascii="Times New Roman" w:hAnsi="Times New Roman" w:cs="Times New Roman"/>
          <w:color w:val="000000"/>
          <w:sz w:val="20"/>
          <w:szCs w:val="20"/>
        </w:rPr>
        <w:t xml:space="preserve">Sedangkan ahasil uji reliabilatsa dalam penelitian ini antara </w:t>
      </w:r>
      <w:proofErr w:type="gramStart"/>
      <w:r w:rsidR="00FC4594">
        <w:rPr>
          <w:rFonts w:ascii="Times New Roman" w:hAnsi="Times New Roman" w:cs="Times New Roman"/>
          <w:color w:val="000000"/>
          <w:sz w:val="20"/>
          <w:szCs w:val="20"/>
        </w:rPr>
        <w:t>lain :</w:t>
      </w:r>
      <w:proofErr w:type="gramEnd"/>
    </w:p>
    <w:p w:rsidR="00680D30" w:rsidRPr="00FC4594" w:rsidRDefault="00FC4594" w:rsidP="00FC4594">
      <w:pPr>
        <w:spacing w:after="0" w:line="360" w:lineRule="auto"/>
        <w:ind w:left="284"/>
        <w:jc w:val="both"/>
        <w:rPr>
          <w:rFonts w:ascii="Times New Roman" w:hAnsi="Times New Roman" w:cs="Times New Roman"/>
          <w:color w:val="000000"/>
          <w:sz w:val="20"/>
          <w:szCs w:val="20"/>
        </w:rPr>
      </w:pPr>
      <w:proofErr w:type="gramStart"/>
      <w:r>
        <w:rPr>
          <w:rFonts w:ascii="Times New Roman" w:hAnsi="Times New Roman" w:cs="Times New Roman"/>
          <w:b/>
          <w:sz w:val="20"/>
          <w:szCs w:val="20"/>
        </w:rPr>
        <w:t xml:space="preserve">Tabel </w:t>
      </w:r>
      <w:r w:rsidR="00680D30" w:rsidRPr="00FC4594">
        <w:rPr>
          <w:rFonts w:ascii="Times New Roman" w:hAnsi="Times New Roman" w:cs="Times New Roman"/>
          <w:b/>
          <w:sz w:val="20"/>
          <w:szCs w:val="20"/>
        </w:rPr>
        <w:t>5</w:t>
      </w:r>
      <w:r>
        <w:rPr>
          <w:rFonts w:ascii="Times New Roman" w:hAnsi="Times New Roman" w:cs="Times New Roman"/>
          <w:b/>
          <w:sz w:val="20"/>
          <w:szCs w:val="20"/>
        </w:rPr>
        <w:t>.</w:t>
      </w:r>
      <w:proofErr w:type="gramEnd"/>
      <w:r>
        <w:rPr>
          <w:rFonts w:ascii="Times New Roman" w:hAnsi="Times New Roman" w:cs="Times New Roman"/>
          <w:b/>
          <w:sz w:val="20"/>
          <w:szCs w:val="20"/>
        </w:rPr>
        <w:t xml:space="preserve">  H</w:t>
      </w:r>
      <w:r w:rsidR="00680D30" w:rsidRPr="00FC4594">
        <w:rPr>
          <w:rFonts w:ascii="Times New Roman" w:hAnsi="Times New Roman" w:cs="Times New Roman"/>
          <w:b/>
          <w:sz w:val="20"/>
          <w:szCs w:val="20"/>
        </w:rPr>
        <w:t>asil Uji Realibitas</w:t>
      </w:r>
      <w:r w:rsidR="003B3C82" w:rsidRPr="00FC4594">
        <w:rPr>
          <w:rFonts w:ascii="Times New Roman" w:hAnsi="Times New Roman" w:cs="Times New Roman"/>
          <w:b/>
          <w:sz w:val="20"/>
          <w:szCs w:val="20"/>
        </w:rPr>
        <w:tab/>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2410"/>
        <w:gridCol w:w="2237"/>
        <w:gridCol w:w="1306"/>
        <w:gridCol w:w="2268"/>
      </w:tblGrid>
      <w:tr w:rsidR="00680D30" w:rsidRPr="008C6E10" w:rsidTr="00FC4594">
        <w:trPr>
          <w:trHeight w:val="298"/>
        </w:trPr>
        <w:tc>
          <w:tcPr>
            <w:tcW w:w="567" w:type="dxa"/>
            <w:vMerge w:val="restart"/>
            <w:tcBorders>
              <w:top w:val="single" w:sz="4" w:space="0" w:color="auto"/>
              <w:bottom w:val="single" w:sz="4" w:space="0" w:color="auto"/>
            </w:tcBorders>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sz w:val="20"/>
                <w:szCs w:val="20"/>
              </w:rPr>
              <w:t>No</w:t>
            </w:r>
          </w:p>
        </w:tc>
        <w:tc>
          <w:tcPr>
            <w:tcW w:w="2410" w:type="dxa"/>
            <w:vMerge w:val="restart"/>
            <w:tcBorders>
              <w:top w:val="single" w:sz="4" w:space="0" w:color="auto"/>
              <w:bottom w:val="single" w:sz="4" w:space="0" w:color="auto"/>
            </w:tcBorders>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sz w:val="20"/>
                <w:szCs w:val="20"/>
              </w:rPr>
              <w:t>Variabel</w:t>
            </w:r>
          </w:p>
        </w:tc>
        <w:tc>
          <w:tcPr>
            <w:tcW w:w="2237" w:type="dxa"/>
            <w:vMerge w:val="restart"/>
            <w:tcBorders>
              <w:top w:val="single" w:sz="4" w:space="0" w:color="auto"/>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r w:rsidRPr="008C6E10">
              <w:rPr>
                <w:rFonts w:ascii="Times New Roman" w:hAnsi="Times New Roman" w:cs="Times New Roman"/>
                <w:color w:val="000000"/>
                <w:sz w:val="20"/>
                <w:szCs w:val="20"/>
              </w:rPr>
              <w:t xml:space="preserve">Nilai </w:t>
            </w:r>
            <w:r w:rsidRPr="008C6E10">
              <w:rPr>
                <w:rFonts w:ascii="Times New Roman" w:hAnsi="Times New Roman" w:cs="Times New Roman"/>
                <w:i/>
                <w:color w:val="000000"/>
                <w:sz w:val="20"/>
                <w:szCs w:val="20"/>
              </w:rPr>
              <w:t>Cronbach's Alpha</w:t>
            </w:r>
          </w:p>
        </w:tc>
        <w:tc>
          <w:tcPr>
            <w:tcW w:w="1306" w:type="dxa"/>
            <w:tcBorders>
              <w:top w:val="single" w:sz="4" w:space="0" w:color="auto"/>
            </w:tcBorders>
            <w:vAlign w:val="bottom"/>
          </w:tcPr>
          <w:p w:rsidR="00680D30" w:rsidRPr="008C6E10" w:rsidRDefault="00680D30" w:rsidP="00680D30">
            <w:pPr>
              <w:autoSpaceDE w:val="0"/>
              <w:autoSpaceDN w:val="0"/>
              <w:adjustRightInd w:val="0"/>
              <w:spacing w:line="276" w:lineRule="auto"/>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Nilai</w:t>
            </w:r>
          </w:p>
        </w:tc>
        <w:tc>
          <w:tcPr>
            <w:tcW w:w="2268" w:type="dxa"/>
            <w:vMerge w:val="restart"/>
            <w:tcBorders>
              <w:top w:val="single" w:sz="4" w:space="0" w:color="auto"/>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r w:rsidRPr="008C6E10">
              <w:rPr>
                <w:rFonts w:ascii="Times New Roman" w:hAnsi="Times New Roman" w:cs="Times New Roman"/>
                <w:sz w:val="20"/>
                <w:szCs w:val="20"/>
              </w:rPr>
              <w:t xml:space="preserve">Keterangan </w:t>
            </w:r>
          </w:p>
        </w:tc>
      </w:tr>
      <w:tr w:rsidR="00680D30" w:rsidRPr="008C6E10" w:rsidTr="00FC4594">
        <w:trPr>
          <w:trHeight w:val="285"/>
        </w:trPr>
        <w:tc>
          <w:tcPr>
            <w:tcW w:w="567"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p>
        </w:tc>
        <w:tc>
          <w:tcPr>
            <w:tcW w:w="2410"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p>
        </w:tc>
        <w:tc>
          <w:tcPr>
            <w:tcW w:w="2237" w:type="dxa"/>
            <w:vMerge/>
            <w:tcBorders>
              <w:top w:val="single" w:sz="4" w:space="0" w:color="auto"/>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color w:val="000000"/>
                <w:sz w:val="20"/>
                <w:szCs w:val="20"/>
              </w:rPr>
            </w:pPr>
          </w:p>
        </w:tc>
        <w:tc>
          <w:tcPr>
            <w:tcW w:w="1306" w:type="dxa"/>
            <w:vAlign w:val="bottom"/>
          </w:tcPr>
          <w:p w:rsidR="00680D30" w:rsidRPr="008C6E10" w:rsidRDefault="00680D30" w:rsidP="00680D30">
            <w:pPr>
              <w:autoSpaceDE w:val="0"/>
              <w:autoSpaceDN w:val="0"/>
              <w:adjustRightInd w:val="0"/>
              <w:spacing w:line="276" w:lineRule="auto"/>
              <w:jc w:val="center"/>
              <w:rPr>
                <w:rFonts w:ascii="Times New Roman" w:hAnsi="Times New Roman" w:cs="Times New Roman"/>
                <w:color w:val="000000"/>
                <w:sz w:val="20"/>
                <w:szCs w:val="20"/>
              </w:rPr>
            </w:pPr>
            <w:r w:rsidRPr="008C6E10">
              <w:rPr>
                <w:rFonts w:ascii="Adobe Garamond Pro Bold" w:hAnsi="Adobe Garamond Pro Bold" w:cs="Times New Roman"/>
                <w:sz w:val="20"/>
                <w:szCs w:val="20"/>
              </w:rPr>
              <w:t>rtabel</w:t>
            </w:r>
          </w:p>
        </w:tc>
        <w:tc>
          <w:tcPr>
            <w:tcW w:w="2268" w:type="dxa"/>
            <w:vMerge/>
            <w:tcBorders>
              <w:top w:val="single" w:sz="4" w:space="0" w:color="auto"/>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p>
        </w:tc>
      </w:tr>
      <w:tr w:rsidR="00680D30" w:rsidRPr="008C6E10" w:rsidTr="00FC4594">
        <w:trPr>
          <w:trHeight w:val="353"/>
        </w:trPr>
        <w:tc>
          <w:tcPr>
            <w:tcW w:w="567"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p>
        </w:tc>
        <w:tc>
          <w:tcPr>
            <w:tcW w:w="2410"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p>
        </w:tc>
        <w:tc>
          <w:tcPr>
            <w:tcW w:w="2237"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color w:val="000000"/>
                <w:sz w:val="20"/>
                <w:szCs w:val="20"/>
              </w:rPr>
            </w:pPr>
          </w:p>
        </w:tc>
        <w:tc>
          <w:tcPr>
            <w:tcW w:w="1306" w:type="dxa"/>
            <w:vAlign w:val="bottom"/>
          </w:tcPr>
          <w:p w:rsidR="00680D30" w:rsidRPr="008C6E10" w:rsidRDefault="00680D30" w:rsidP="00680D30">
            <w:pPr>
              <w:autoSpaceDE w:val="0"/>
              <w:autoSpaceDN w:val="0"/>
              <w:adjustRightInd w:val="0"/>
              <w:spacing w:line="276" w:lineRule="auto"/>
              <w:jc w:val="center"/>
              <w:rPr>
                <w:rFonts w:ascii="Adobe Garamond Pro Bold" w:hAnsi="Adobe Garamond Pro Bold" w:cs="Times New Roman"/>
                <w:color w:val="000000"/>
                <w:sz w:val="20"/>
                <w:szCs w:val="20"/>
              </w:rPr>
            </w:pPr>
            <w:r w:rsidRPr="008C6E10">
              <w:rPr>
                <w:rFonts w:ascii="Times New Roman" w:hAnsi="Times New Roman" w:cs="Times New Roman"/>
                <w:color w:val="000000"/>
                <w:sz w:val="20"/>
                <w:szCs w:val="20"/>
              </w:rPr>
              <w:t>(a=5%)</w:t>
            </w:r>
          </w:p>
        </w:tc>
        <w:tc>
          <w:tcPr>
            <w:tcW w:w="2268"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p>
        </w:tc>
      </w:tr>
      <w:tr w:rsidR="00680D30" w:rsidRPr="008C6E10" w:rsidTr="00FC4594">
        <w:trPr>
          <w:trHeight w:val="231"/>
        </w:trPr>
        <w:tc>
          <w:tcPr>
            <w:tcW w:w="567"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p>
        </w:tc>
        <w:tc>
          <w:tcPr>
            <w:tcW w:w="2410"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p>
        </w:tc>
        <w:tc>
          <w:tcPr>
            <w:tcW w:w="2237"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color w:val="000000"/>
                <w:sz w:val="20"/>
                <w:szCs w:val="20"/>
              </w:rPr>
            </w:pPr>
          </w:p>
        </w:tc>
        <w:tc>
          <w:tcPr>
            <w:tcW w:w="1306" w:type="dxa"/>
            <w:tcBorders>
              <w:bottom w:val="single" w:sz="4" w:space="0" w:color="auto"/>
            </w:tcBorders>
            <w:vAlign w:val="bottom"/>
          </w:tcPr>
          <w:p w:rsidR="00680D30" w:rsidRPr="008C6E10" w:rsidRDefault="00680D30" w:rsidP="00680D30">
            <w:pPr>
              <w:autoSpaceDE w:val="0"/>
              <w:autoSpaceDN w:val="0"/>
              <w:adjustRightInd w:val="0"/>
              <w:spacing w:line="276" w:lineRule="auto"/>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N=25</w:t>
            </w:r>
          </w:p>
        </w:tc>
        <w:tc>
          <w:tcPr>
            <w:tcW w:w="2268" w:type="dxa"/>
            <w:vMerge/>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p>
        </w:tc>
      </w:tr>
      <w:tr w:rsidR="00680D30" w:rsidRPr="008C6E10" w:rsidTr="00FC4594">
        <w:tc>
          <w:tcPr>
            <w:tcW w:w="567" w:type="dxa"/>
            <w:tcBorders>
              <w:top w:val="single" w:sz="4" w:space="0" w:color="auto"/>
            </w:tcBorders>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sz w:val="20"/>
                <w:szCs w:val="20"/>
              </w:rPr>
              <w:t>1</w:t>
            </w:r>
          </w:p>
        </w:tc>
        <w:tc>
          <w:tcPr>
            <w:tcW w:w="2410" w:type="dxa"/>
            <w:tcBorders>
              <w:top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r w:rsidRPr="008C6E10">
              <w:rPr>
                <w:rFonts w:ascii="Times New Roman" w:hAnsi="Times New Roman" w:cs="Times New Roman"/>
                <w:sz w:val="20"/>
                <w:szCs w:val="20"/>
              </w:rPr>
              <w:t>Kompetensi (X</w:t>
            </w:r>
            <w:r w:rsidRPr="008C6E10">
              <w:rPr>
                <w:rFonts w:ascii="Adobe Garamond Pro Bold" w:hAnsi="Adobe Garamond Pro Bold" w:cs="Times New Roman"/>
                <w:sz w:val="20"/>
                <w:szCs w:val="20"/>
              </w:rPr>
              <w:t>)</w:t>
            </w:r>
          </w:p>
        </w:tc>
        <w:tc>
          <w:tcPr>
            <w:tcW w:w="2237" w:type="dxa"/>
            <w:tcBorders>
              <w:top w:val="single" w:sz="4" w:space="0" w:color="auto"/>
            </w:tcBorders>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color w:val="000000"/>
                <w:sz w:val="20"/>
                <w:szCs w:val="20"/>
              </w:rPr>
              <w:t>0,917</w:t>
            </w:r>
          </w:p>
        </w:tc>
        <w:tc>
          <w:tcPr>
            <w:tcW w:w="1306" w:type="dxa"/>
            <w:tcBorders>
              <w:top w:val="single" w:sz="4" w:space="0" w:color="auto"/>
            </w:tcBorders>
            <w:vAlign w:val="bottom"/>
          </w:tcPr>
          <w:p w:rsidR="00680D30" w:rsidRPr="008C6E10" w:rsidRDefault="00680D30" w:rsidP="00680D30">
            <w:pPr>
              <w:autoSpaceDE w:val="0"/>
              <w:autoSpaceDN w:val="0"/>
              <w:adjustRightInd w:val="0"/>
              <w:spacing w:line="276" w:lineRule="auto"/>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396</w:t>
            </w:r>
          </w:p>
        </w:tc>
        <w:tc>
          <w:tcPr>
            <w:tcW w:w="2268" w:type="dxa"/>
            <w:tcBorders>
              <w:top w:val="single" w:sz="4" w:space="0" w:color="auto"/>
            </w:tcBorders>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sz w:val="20"/>
                <w:szCs w:val="20"/>
              </w:rPr>
              <w:t>Reliable</w:t>
            </w:r>
          </w:p>
        </w:tc>
      </w:tr>
      <w:tr w:rsidR="00680D30" w:rsidRPr="008C6E10" w:rsidTr="00FC4594">
        <w:tc>
          <w:tcPr>
            <w:tcW w:w="567" w:type="dxa"/>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sz w:val="20"/>
                <w:szCs w:val="20"/>
              </w:rPr>
              <w:t>2</w:t>
            </w:r>
          </w:p>
        </w:tc>
        <w:tc>
          <w:tcPr>
            <w:tcW w:w="2410" w:type="dxa"/>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r w:rsidRPr="008C6E10">
              <w:rPr>
                <w:rFonts w:ascii="Times New Roman" w:hAnsi="Times New Roman" w:cs="Times New Roman"/>
                <w:sz w:val="20"/>
                <w:szCs w:val="20"/>
              </w:rPr>
              <w:t>Disiplin Kerja (X</w:t>
            </w:r>
            <w:r w:rsidRPr="008C6E10">
              <w:rPr>
                <w:rFonts w:ascii="Adobe Garamond Pro Bold" w:hAnsi="Adobe Garamond Pro Bold" w:cs="Times New Roman"/>
                <w:sz w:val="20"/>
                <w:szCs w:val="20"/>
              </w:rPr>
              <w:t>)</w:t>
            </w:r>
          </w:p>
        </w:tc>
        <w:tc>
          <w:tcPr>
            <w:tcW w:w="2237" w:type="dxa"/>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sz w:val="20"/>
                <w:szCs w:val="20"/>
              </w:rPr>
              <w:t>0,900</w:t>
            </w:r>
          </w:p>
        </w:tc>
        <w:tc>
          <w:tcPr>
            <w:tcW w:w="1306" w:type="dxa"/>
          </w:tcPr>
          <w:p w:rsidR="00680D30" w:rsidRPr="008C6E10" w:rsidRDefault="00680D30" w:rsidP="00680D30">
            <w:pPr>
              <w:spacing w:line="276" w:lineRule="auto"/>
              <w:jc w:val="center"/>
              <w:rPr>
                <w:sz w:val="20"/>
                <w:szCs w:val="20"/>
              </w:rPr>
            </w:pPr>
            <w:r w:rsidRPr="008C6E10">
              <w:rPr>
                <w:rFonts w:ascii="Times New Roman" w:hAnsi="Times New Roman" w:cs="Times New Roman"/>
                <w:color w:val="000000"/>
                <w:sz w:val="20"/>
                <w:szCs w:val="20"/>
              </w:rPr>
              <w:t>0,396</w:t>
            </w:r>
          </w:p>
        </w:tc>
        <w:tc>
          <w:tcPr>
            <w:tcW w:w="2268" w:type="dxa"/>
          </w:tcPr>
          <w:p w:rsidR="00680D30" w:rsidRPr="008C6E10" w:rsidRDefault="00680D30" w:rsidP="00680D30">
            <w:pPr>
              <w:spacing w:line="276" w:lineRule="auto"/>
              <w:jc w:val="center"/>
              <w:rPr>
                <w:sz w:val="20"/>
                <w:szCs w:val="20"/>
              </w:rPr>
            </w:pPr>
            <w:r w:rsidRPr="008C6E10">
              <w:rPr>
                <w:rFonts w:ascii="Times New Roman" w:hAnsi="Times New Roman" w:cs="Times New Roman"/>
                <w:sz w:val="20"/>
                <w:szCs w:val="20"/>
              </w:rPr>
              <w:t>Reliable</w:t>
            </w:r>
          </w:p>
        </w:tc>
      </w:tr>
      <w:tr w:rsidR="00680D30" w:rsidRPr="008C6E10" w:rsidTr="00FC4594">
        <w:tc>
          <w:tcPr>
            <w:tcW w:w="567" w:type="dxa"/>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sz w:val="20"/>
                <w:szCs w:val="20"/>
              </w:rPr>
              <w:t>3</w:t>
            </w:r>
          </w:p>
        </w:tc>
        <w:tc>
          <w:tcPr>
            <w:tcW w:w="2410" w:type="dxa"/>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r w:rsidRPr="008C6E10">
              <w:rPr>
                <w:rFonts w:ascii="Times New Roman" w:hAnsi="Times New Roman" w:cs="Times New Roman"/>
                <w:sz w:val="20"/>
                <w:szCs w:val="20"/>
              </w:rPr>
              <w:t>Lingkunga</w:t>
            </w:r>
            <w:r w:rsidR="00863E1A" w:rsidRPr="008C6E10">
              <w:rPr>
                <w:rFonts w:ascii="Times New Roman" w:hAnsi="Times New Roman" w:cs="Times New Roman"/>
                <w:sz w:val="20"/>
                <w:szCs w:val="20"/>
              </w:rPr>
              <w:t>i</w:t>
            </w:r>
            <w:r w:rsidRPr="008C6E10">
              <w:rPr>
                <w:rFonts w:ascii="Times New Roman" w:hAnsi="Times New Roman" w:cs="Times New Roman"/>
                <w:sz w:val="20"/>
                <w:szCs w:val="20"/>
              </w:rPr>
              <w:t>n K</w:t>
            </w:r>
            <w:r w:rsidR="00863E1A" w:rsidRPr="008C6E10">
              <w:rPr>
                <w:rFonts w:ascii="Times New Roman" w:hAnsi="Times New Roman" w:cs="Times New Roman"/>
                <w:sz w:val="20"/>
                <w:szCs w:val="20"/>
              </w:rPr>
              <w:t>i</w:t>
            </w:r>
            <w:r w:rsidRPr="008C6E10">
              <w:rPr>
                <w:rFonts w:ascii="Times New Roman" w:hAnsi="Times New Roman" w:cs="Times New Roman"/>
                <w:sz w:val="20"/>
                <w:szCs w:val="20"/>
              </w:rPr>
              <w:t>erja (X</w:t>
            </w:r>
            <w:r w:rsidRPr="008C6E10">
              <w:rPr>
                <w:rFonts w:ascii="Adobe Garamond Pro Bold" w:hAnsi="Adobe Garamond Pro Bold" w:cs="Times New Roman"/>
                <w:sz w:val="20"/>
                <w:szCs w:val="20"/>
              </w:rPr>
              <w:t>₃)</w:t>
            </w:r>
          </w:p>
        </w:tc>
        <w:tc>
          <w:tcPr>
            <w:tcW w:w="2237" w:type="dxa"/>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color w:val="000000"/>
                <w:sz w:val="20"/>
                <w:szCs w:val="20"/>
              </w:rPr>
              <w:t>0,899</w:t>
            </w:r>
          </w:p>
        </w:tc>
        <w:tc>
          <w:tcPr>
            <w:tcW w:w="1306" w:type="dxa"/>
          </w:tcPr>
          <w:p w:rsidR="00680D30" w:rsidRPr="008C6E10" w:rsidRDefault="00680D30" w:rsidP="00680D30">
            <w:pPr>
              <w:spacing w:line="276" w:lineRule="auto"/>
              <w:jc w:val="center"/>
              <w:rPr>
                <w:sz w:val="20"/>
                <w:szCs w:val="20"/>
              </w:rPr>
            </w:pPr>
            <w:r w:rsidRPr="008C6E10">
              <w:rPr>
                <w:rFonts w:ascii="Times New Roman" w:hAnsi="Times New Roman" w:cs="Times New Roman"/>
                <w:color w:val="000000"/>
                <w:sz w:val="20"/>
                <w:szCs w:val="20"/>
              </w:rPr>
              <w:t>0,396</w:t>
            </w:r>
          </w:p>
        </w:tc>
        <w:tc>
          <w:tcPr>
            <w:tcW w:w="2268" w:type="dxa"/>
          </w:tcPr>
          <w:p w:rsidR="00680D30" w:rsidRPr="008C6E10" w:rsidRDefault="00680D30" w:rsidP="00680D30">
            <w:pPr>
              <w:spacing w:line="276" w:lineRule="auto"/>
              <w:jc w:val="center"/>
              <w:rPr>
                <w:sz w:val="20"/>
                <w:szCs w:val="20"/>
              </w:rPr>
            </w:pPr>
            <w:r w:rsidRPr="008C6E10">
              <w:rPr>
                <w:rFonts w:ascii="Times New Roman" w:hAnsi="Times New Roman" w:cs="Times New Roman"/>
                <w:sz w:val="20"/>
                <w:szCs w:val="20"/>
              </w:rPr>
              <w:t>Reliable</w:t>
            </w:r>
          </w:p>
        </w:tc>
      </w:tr>
      <w:tr w:rsidR="00680D30" w:rsidRPr="008C6E10" w:rsidTr="00FC4594">
        <w:tc>
          <w:tcPr>
            <w:tcW w:w="567" w:type="dxa"/>
            <w:tcBorders>
              <w:bottom w:val="single" w:sz="4" w:space="0" w:color="auto"/>
            </w:tcBorders>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sz w:val="20"/>
                <w:szCs w:val="20"/>
              </w:rPr>
              <w:t>4</w:t>
            </w:r>
          </w:p>
        </w:tc>
        <w:tc>
          <w:tcPr>
            <w:tcW w:w="2410" w:type="dxa"/>
            <w:tcBorders>
              <w:bottom w:val="single" w:sz="4" w:space="0" w:color="auto"/>
            </w:tcBorders>
          </w:tcPr>
          <w:p w:rsidR="00680D30" w:rsidRPr="008C6E10" w:rsidRDefault="00680D30" w:rsidP="00680D30">
            <w:pPr>
              <w:tabs>
                <w:tab w:val="left" w:pos="1875"/>
              </w:tabs>
              <w:autoSpaceDE w:val="0"/>
              <w:autoSpaceDN w:val="0"/>
              <w:adjustRightInd w:val="0"/>
              <w:spacing w:line="276" w:lineRule="auto"/>
              <w:rPr>
                <w:rFonts w:ascii="Times New Roman" w:hAnsi="Times New Roman" w:cs="Times New Roman"/>
                <w:sz w:val="20"/>
                <w:szCs w:val="20"/>
              </w:rPr>
            </w:pPr>
            <w:r w:rsidRPr="008C6E10">
              <w:rPr>
                <w:rFonts w:ascii="Times New Roman" w:hAnsi="Times New Roman" w:cs="Times New Roman"/>
                <w:sz w:val="20"/>
                <w:szCs w:val="20"/>
              </w:rPr>
              <w:t>Ki</w:t>
            </w:r>
            <w:r w:rsidR="00863E1A" w:rsidRPr="008C6E10">
              <w:rPr>
                <w:rFonts w:ascii="Times New Roman" w:hAnsi="Times New Roman" w:cs="Times New Roman"/>
                <w:sz w:val="20"/>
                <w:szCs w:val="20"/>
              </w:rPr>
              <w:t>i</w:t>
            </w:r>
            <w:r w:rsidRPr="008C6E10">
              <w:rPr>
                <w:rFonts w:ascii="Times New Roman" w:hAnsi="Times New Roman" w:cs="Times New Roman"/>
                <w:sz w:val="20"/>
                <w:szCs w:val="20"/>
              </w:rPr>
              <w:t>nerja (Y)</w:t>
            </w:r>
          </w:p>
        </w:tc>
        <w:tc>
          <w:tcPr>
            <w:tcW w:w="2237" w:type="dxa"/>
            <w:tcBorders>
              <w:bottom w:val="single" w:sz="4" w:space="0" w:color="auto"/>
            </w:tcBorders>
          </w:tcPr>
          <w:p w:rsidR="00680D30" w:rsidRPr="008C6E10" w:rsidRDefault="00680D30" w:rsidP="00680D30">
            <w:pPr>
              <w:tabs>
                <w:tab w:val="left" w:pos="1875"/>
              </w:tabs>
              <w:autoSpaceDE w:val="0"/>
              <w:autoSpaceDN w:val="0"/>
              <w:adjustRightInd w:val="0"/>
              <w:spacing w:line="276" w:lineRule="auto"/>
              <w:jc w:val="center"/>
              <w:rPr>
                <w:rFonts w:ascii="Times New Roman" w:hAnsi="Times New Roman" w:cs="Times New Roman"/>
                <w:sz w:val="20"/>
                <w:szCs w:val="20"/>
              </w:rPr>
            </w:pPr>
            <w:r w:rsidRPr="008C6E10">
              <w:rPr>
                <w:rFonts w:ascii="Times New Roman" w:hAnsi="Times New Roman" w:cs="Times New Roman"/>
                <w:color w:val="000000"/>
                <w:sz w:val="20"/>
                <w:szCs w:val="20"/>
              </w:rPr>
              <w:t>0,910</w:t>
            </w:r>
          </w:p>
        </w:tc>
        <w:tc>
          <w:tcPr>
            <w:tcW w:w="1306" w:type="dxa"/>
            <w:tcBorders>
              <w:bottom w:val="single" w:sz="4" w:space="0" w:color="auto"/>
            </w:tcBorders>
          </w:tcPr>
          <w:p w:rsidR="00680D30" w:rsidRPr="008C6E10" w:rsidRDefault="00680D30" w:rsidP="00680D30">
            <w:pPr>
              <w:spacing w:line="276" w:lineRule="auto"/>
              <w:jc w:val="center"/>
              <w:rPr>
                <w:sz w:val="20"/>
                <w:szCs w:val="20"/>
              </w:rPr>
            </w:pPr>
            <w:r w:rsidRPr="008C6E10">
              <w:rPr>
                <w:rFonts w:ascii="Times New Roman" w:hAnsi="Times New Roman" w:cs="Times New Roman"/>
                <w:color w:val="000000"/>
                <w:sz w:val="20"/>
                <w:szCs w:val="20"/>
              </w:rPr>
              <w:t>0,396</w:t>
            </w:r>
          </w:p>
        </w:tc>
        <w:tc>
          <w:tcPr>
            <w:tcW w:w="2268" w:type="dxa"/>
            <w:tcBorders>
              <w:bottom w:val="single" w:sz="4" w:space="0" w:color="auto"/>
            </w:tcBorders>
          </w:tcPr>
          <w:p w:rsidR="00680D30" w:rsidRPr="008C6E10" w:rsidRDefault="00680D30" w:rsidP="00680D30">
            <w:pPr>
              <w:spacing w:line="276" w:lineRule="auto"/>
              <w:jc w:val="center"/>
              <w:rPr>
                <w:sz w:val="20"/>
                <w:szCs w:val="20"/>
              </w:rPr>
            </w:pPr>
            <w:r w:rsidRPr="008C6E10">
              <w:rPr>
                <w:rFonts w:ascii="Times New Roman" w:hAnsi="Times New Roman" w:cs="Times New Roman"/>
                <w:sz w:val="20"/>
                <w:szCs w:val="20"/>
              </w:rPr>
              <w:t>Reliable</w:t>
            </w:r>
          </w:p>
        </w:tc>
      </w:tr>
      <w:tr w:rsidR="00680D30" w:rsidRPr="008C6E10" w:rsidTr="00FC4594">
        <w:tc>
          <w:tcPr>
            <w:tcW w:w="8788" w:type="dxa"/>
            <w:gridSpan w:val="5"/>
            <w:tcBorders>
              <w:top w:val="single" w:sz="4" w:space="0" w:color="auto"/>
            </w:tcBorders>
          </w:tcPr>
          <w:p w:rsidR="00680D30" w:rsidRPr="008C6E10" w:rsidRDefault="00680D30" w:rsidP="00680D30">
            <w:pPr>
              <w:spacing w:line="276" w:lineRule="auto"/>
              <w:ind w:hanging="108"/>
              <w:rPr>
                <w:rFonts w:ascii="Times New Roman" w:hAnsi="Times New Roman" w:cs="Times New Roman"/>
                <w:sz w:val="20"/>
                <w:szCs w:val="20"/>
              </w:rPr>
            </w:pPr>
            <w:r w:rsidRPr="008C6E10">
              <w:rPr>
                <w:rFonts w:ascii="Times New Roman" w:hAnsi="Times New Roman" w:cs="Times New Roman"/>
                <w:sz w:val="20"/>
                <w:szCs w:val="20"/>
              </w:rPr>
              <w:t xml:space="preserve">Sumber : Hasil Olahan Data SPSS </w:t>
            </w:r>
            <w:r w:rsidRPr="008C6E10">
              <w:rPr>
                <w:rFonts w:ascii="Times New Roman" w:eastAsia="Times New Roman" w:hAnsi="Times New Roman" w:cs="Times New Roman"/>
                <w:color w:val="000000"/>
                <w:sz w:val="20"/>
                <w:szCs w:val="20"/>
              </w:rPr>
              <w:t xml:space="preserve">22, Tahun 2021  </w:t>
            </w:r>
          </w:p>
        </w:tc>
      </w:tr>
    </w:tbl>
    <w:p w:rsidR="00FC4594" w:rsidRDefault="00FC4594" w:rsidP="00FC4594">
      <w:pPr>
        <w:jc w:val="both"/>
        <w:rPr>
          <w:rFonts w:ascii="Times New Roman" w:hAnsi="Times New Roman" w:cs="Times New Roman"/>
          <w:sz w:val="20"/>
          <w:szCs w:val="20"/>
        </w:rPr>
      </w:pPr>
    </w:p>
    <w:p w:rsidR="004D6BF6" w:rsidRDefault="00680D30" w:rsidP="004B657E">
      <w:pPr>
        <w:spacing w:line="360" w:lineRule="auto"/>
        <w:ind w:left="284" w:firstLine="567"/>
        <w:jc w:val="both"/>
        <w:rPr>
          <w:rFonts w:ascii="Times New Roman" w:hAnsi="Times New Roman" w:cs="Times New Roman"/>
          <w:color w:val="000000"/>
          <w:sz w:val="20"/>
          <w:szCs w:val="20"/>
        </w:rPr>
      </w:pPr>
      <w:r w:rsidRPr="008C6E10">
        <w:rPr>
          <w:rFonts w:ascii="Times New Roman" w:hAnsi="Times New Roman" w:cs="Times New Roman"/>
          <w:sz w:val="20"/>
          <w:szCs w:val="20"/>
        </w:rPr>
        <w:t>Pada Tabel 4.5 di atas bahwa uji realibitas dapat dilihat dari korelasi antara skor variabel Kompetensi (X</w:t>
      </w:r>
      <w:r w:rsidRPr="008C6E10">
        <w:rPr>
          <w:rFonts w:ascii="Adobe Garamond Pro Bold" w:hAnsi="Adobe Garamond Pro Bold" w:cs="Times New Roman"/>
          <w:sz w:val="20"/>
          <w:szCs w:val="20"/>
        </w:rPr>
        <w:t></w:t>
      </w:r>
      <w:r w:rsidRPr="008C6E10">
        <w:rPr>
          <w:rFonts w:ascii="Times New Roman" w:hAnsi="Times New Roman" w:cs="Times New Roman"/>
          <w:sz w:val="20"/>
          <w:szCs w:val="20"/>
        </w:rPr>
        <w:t xml:space="preserve">) nilai </w:t>
      </w:r>
      <w:r w:rsidRPr="008C6E10">
        <w:rPr>
          <w:rFonts w:ascii="Times New Roman" w:hAnsi="Times New Roman" w:cs="Times New Roman"/>
          <w:i/>
          <w:color w:val="000000"/>
          <w:sz w:val="20"/>
          <w:szCs w:val="20"/>
        </w:rPr>
        <w:t xml:space="preserve">Cronbachs Alpha </w:t>
      </w:r>
      <w:r w:rsidRPr="008C6E10">
        <w:rPr>
          <w:rFonts w:ascii="Times New Roman" w:hAnsi="Times New Roman" w:cs="Times New Roman"/>
          <w:color w:val="000000"/>
          <w:sz w:val="20"/>
          <w:szCs w:val="20"/>
        </w:rPr>
        <w:t>adalah sebesar 0,917</w:t>
      </w:r>
      <w:r w:rsidRPr="008C6E10">
        <w:rPr>
          <w:rFonts w:ascii="Times New Roman" w:hAnsi="Times New Roman" w:cs="Times New Roman"/>
          <w:sz w:val="20"/>
          <w:szCs w:val="20"/>
        </w:rPr>
        <w:t>, Variabel Disiplin Kerja (X</w:t>
      </w:r>
      <w:r w:rsidRPr="008C6E10">
        <w:rPr>
          <w:rFonts w:ascii="Adobe Garamond Pro Bold" w:hAnsi="Adobe Garamond Pro Bold" w:cs="Times New Roman"/>
          <w:sz w:val="20"/>
          <w:szCs w:val="20"/>
        </w:rPr>
        <w:t></w:t>
      </w:r>
      <w:r w:rsidRPr="008C6E10">
        <w:rPr>
          <w:rFonts w:ascii="Times New Roman" w:hAnsi="Times New Roman" w:cs="Times New Roman"/>
          <w:sz w:val="20"/>
          <w:szCs w:val="20"/>
        </w:rPr>
        <w:t xml:space="preserve">) nilai </w:t>
      </w:r>
      <w:r w:rsidRPr="008C6E10">
        <w:rPr>
          <w:rFonts w:ascii="Times New Roman" w:hAnsi="Times New Roman" w:cs="Times New Roman"/>
          <w:i/>
          <w:color w:val="000000"/>
          <w:sz w:val="20"/>
          <w:szCs w:val="20"/>
        </w:rPr>
        <w:t xml:space="preserve">Cronbachs Alpha </w:t>
      </w:r>
      <w:r w:rsidRPr="008C6E10">
        <w:rPr>
          <w:rFonts w:ascii="Times New Roman" w:hAnsi="Times New Roman" w:cs="Times New Roman"/>
          <w:sz w:val="20"/>
          <w:szCs w:val="20"/>
        </w:rPr>
        <w:t>adalah sebesar 0,900, Variabel Lingkungan Kerja (X</w:t>
      </w:r>
      <w:r w:rsidRPr="008C6E10">
        <w:rPr>
          <w:rFonts w:ascii="Adobe Garamond Pro Bold" w:hAnsi="Adobe Garamond Pro Bold" w:cs="Times New Roman"/>
          <w:sz w:val="20"/>
          <w:szCs w:val="20"/>
        </w:rPr>
        <w:t>₃</w:t>
      </w:r>
      <w:r w:rsidRPr="008C6E10">
        <w:rPr>
          <w:rFonts w:ascii="Times New Roman" w:hAnsi="Times New Roman" w:cs="Times New Roman"/>
          <w:sz w:val="20"/>
          <w:szCs w:val="20"/>
        </w:rPr>
        <w:t xml:space="preserve">) nilai </w:t>
      </w:r>
      <w:r w:rsidRPr="008C6E10">
        <w:rPr>
          <w:rFonts w:ascii="Times New Roman" w:hAnsi="Times New Roman" w:cs="Times New Roman"/>
          <w:i/>
          <w:color w:val="000000"/>
          <w:sz w:val="20"/>
          <w:szCs w:val="20"/>
        </w:rPr>
        <w:t>Cronbachs Alpha</w:t>
      </w:r>
      <w:r w:rsidRPr="008C6E10">
        <w:rPr>
          <w:rFonts w:ascii="Times New Roman" w:hAnsi="Times New Roman" w:cs="Times New Roman"/>
          <w:sz w:val="20"/>
          <w:szCs w:val="20"/>
        </w:rPr>
        <w:t xml:space="preserve"> adalah </w:t>
      </w:r>
      <w:r w:rsidR="00863E1A" w:rsidRPr="008C6E10">
        <w:rPr>
          <w:rFonts w:ascii="Times New Roman" w:hAnsi="Times New Roman" w:cs="Times New Roman"/>
          <w:sz w:val="20"/>
          <w:szCs w:val="20"/>
        </w:rPr>
        <w:t>ter</w:t>
      </w:r>
      <w:r w:rsidRPr="008C6E10">
        <w:rPr>
          <w:rFonts w:ascii="Times New Roman" w:hAnsi="Times New Roman" w:cs="Times New Roman"/>
          <w:sz w:val="20"/>
          <w:szCs w:val="20"/>
        </w:rPr>
        <w:t xml:space="preserve">ebesar 0,899, Variabel Kinerja Pegawai (Y) nilai </w:t>
      </w:r>
      <w:r w:rsidRPr="008C6E10">
        <w:rPr>
          <w:rFonts w:ascii="Times New Roman" w:hAnsi="Times New Roman" w:cs="Times New Roman"/>
          <w:i/>
          <w:color w:val="000000"/>
          <w:sz w:val="20"/>
          <w:szCs w:val="20"/>
        </w:rPr>
        <w:t xml:space="preserve">Cronbachs Alpha </w:t>
      </w:r>
      <w:r w:rsidRPr="008C6E10">
        <w:rPr>
          <w:rFonts w:ascii="Times New Roman" w:hAnsi="Times New Roman" w:cs="Times New Roman"/>
          <w:sz w:val="20"/>
          <w:szCs w:val="20"/>
        </w:rPr>
        <w:t>adalah sebesar 0,910 dengan nilai r</w:t>
      </w:r>
      <w:r w:rsidRPr="008C6E10">
        <w:rPr>
          <w:rFonts w:ascii="Adobe Garamond Pro Bold" w:hAnsi="Adobe Garamond Pro Bold" w:cs="Times New Roman"/>
          <w:b/>
          <w:sz w:val="20"/>
          <w:szCs w:val="20"/>
        </w:rPr>
        <w:t>tabel</w:t>
      </w:r>
      <w:r w:rsidRPr="008C6E10">
        <w:rPr>
          <w:rFonts w:ascii="Adobe Garamond Pro Bold" w:hAnsi="Adobe Garamond Pro Bold" w:cs="Times New Roman"/>
          <w:color w:val="000000"/>
          <w:sz w:val="20"/>
          <w:szCs w:val="20"/>
        </w:rPr>
        <w:t xml:space="preserve"> </w:t>
      </w:r>
      <w:r w:rsidRPr="008C6E10">
        <w:rPr>
          <w:rFonts w:ascii="Times New Roman" w:hAnsi="Times New Roman" w:cs="Times New Roman"/>
          <w:color w:val="000000"/>
          <w:sz w:val="20"/>
          <w:szCs w:val="20"/>
        </w:rPr>
        <w:t>n=25</w:t>
      </w:r>
      <w:r w:rsidRPr="008C6E10">
        <w:rPr>
          <w:rFonts w:ascii="Adobe Garamond Pro Bold" w:hAnsi="Adobe Garamond Pro Bold" w:cs="Times New Roman"/>
          <w:color w:val="000000"/>
          <w:sz w:val="20"/>
          <w:szCs w:val="20"/>
        </w:rPr>
        <w:t xml:space="preserve"> </w:t>
      </w:r>
      <w:r w:rsidRPr="008C6E10">
        <w:rPr>
          <w:rFonts w:ascii="Times New Roman" w:hAnsi="Times New Roman" w:cs="Times New Roman"/>
          <w:color w:val="000000"/>
          <w:sz w:val="20"/>
          <w:szCs w:val="20"/>
        </w:rPr>
        <w:t>untuk tingkat signifikan</w:t>
      </w:r>
      <w:r w:rsidRPr="008C6E10">
        <w:rPr>
          <w:rFonts w:ascii="Adobe Garamond Pro Bold" w:hAnsi="Adobe Garamond Pro Bold" w:cs="Times New Roman"/>
          <w:color w:val="000000"/>
          <w:sz w:val="20"/>
          <w:szCs w:val="20"/>
        </w:rPr>
        <w:t xml:space="preserve"> </w:t>
      </w:r>
      <w:r w:rsidRPr="008C6E10">
        <w:rPr>
          <w:rFonts w:ascii="Times New Roman" w:hAnsi="Times New Roman" w:cs="Times New Roman"/>
          <w:color w:val="000000"/>
          <w:sz w:val="20"/>
          <w:szCs w:val="20"/>
        </w:rPr>
        <w:t>a = 5%</w:t>
      </w:r>
      <w:r w:rsidRPr="008C6E10">
        <w:rPr>
          <w:rFonts w:ascii="Adobe Garamond Pro Bold" w:hAnsi="Adobe Garamond Pro Bold" w:cs="Times New Roman"/>
          <w:color w:val="000000"/>
          <w:sz w:val="20"/>
          <w:szCs w:val="20"/>
        </w:rPr>
        <w:t xml:space="preserve"> </w:t>
      </w:r>
      <w:r w:rsidRPr="008C6E10">
        <w:rPr>
          <w:rFonts w:ascii="Times New Roman" w:hAnsi="Times New Roman" w:cs="Times New Roman"/>
          <w:color w:val="000000"/>
          <w:sz w:val="20"/>
          <w:szCs w:val="20"/>
        </w:rPr>
        <w:t>adalah sebesar</w:t>
      </w:r>
      <w:r w:rsidRPr="008C6E10">
        <w:rPr>
          <w:rFonts w:ascii="Adobe Garamond Pro Bold" w:hAnsi="Adobe Garamond Pro Bold" w:cs="Times New Roman"/>
          <w:color w:val="000000"/>
          <w:sz w:val="20"/>
          <w:szCs w:val="20"/>
        </w:rPr>
        <w:t xml:space="preserve"> </w:t>
      </w:r>
      <w:r w:rsidRPr="008C6E10">
        <w:rPr>
          <w:rFonts w:ascii="Times New Roman" w:hAnsi="Times New Roman" w:cs="Times New Roman"/>
          <w:color w:val="000000"/>
          <w:sz w:val="20"/>
          <w:szCs w:val="20"/>
        </w:rPr>
        <w:t>0,396</w:t>
      </w:r>
      <w:r w:rsidRPr="008C6E10">
        <w:rPr>
          <w:rFonts w:ascii="Adobe Garamond Pro Bold" w:hAnsi="Adobe Garamond Pro Bold" w:cs="Times New Roman"/>
          <w:color w:val="000000"/>
          <w:sz w:val="20"/>
          <w:szCs w:val="20"/>
        </w:rPr>
        <w:t xml:space="preserve">. </w:t>
      </w:r>
      <w:proofErr w:type="gramStart"/>
      <w:r w:rsidRPr="008C6E10">
        <w:rPr>
          <w:rFonts w:ascii="Times New Roman" w:hAnsi="Times New Roman" w:cs="Times New Roman"/>
          <w:color w:val="000000"/>
          <w:sz w:val="20"/>
          <w:szCs w:val="20"/>
        </w:rPr>
        <w:t>Nilai terendah</w:t>
      </w:r>
      <w:r w:rsidRPr="008C6E10">
        <w:rPr>
          <w:rFonts w:ascii="Adobe Garamond Pro Bold" w:hAnsi="Adobe Garamond Pro Bold" w:cs="Times New Roman"/>
          <w:color w:val="000000"/>
          <w:sz w:val="20"/>
          <w:szCs w:val="20"/>
        </w:rPr>
        <w:t xml:space="preserve"> </w:t>
      </w:r>
      <w:r w:rsidRPr="008C6E10">
        <w:rPr>
          <w:rFonts w:ascii="Times New Roman" w:hAnsi="Times New Roman" w:cs="Times New Roman"/>
          <w:i/>
          <w:color w:val="000000"/>
          <w:sz w:val="20"/>
          <w:szCs w:val="20"/>
        </w:rPr>
        <w:t>Cronbachs Alpha</w:t>
      </w:r>
      <w:r w:rsidRPr="008C6E10">
        <w:rPr>
          <w:rFonts w:ascii="Times New Roman" w:hAnsi="Times New Roman" w:cs="Times New Roman"/>
          <w:sz w:val="20"/>
          <w:szCs w:val="20"/>
        </w:rPr>
        <w:t xml:space="preserve"> adalah sebesar 0,899</w:t>
      </w:r>
      <w:r w:rsidRPr="008C6E10">
        <w:rPr>
          <w:rFonts w:ascii="Adobe Garamond Pro Bold" w:hAnsi="Adobe Garamond Pro Bold" w:cs="Times New Roman"/>
          <w:color w:val="000000"/>
          <w:sz w:val="20"/>
          <w:szCs w:val="20"/>
        </w:rPr>
        <w:t xml:space="preserve"> </w:t>
      </w:r>
      <w:r w:rsidRPr="008C6E10">
        <w:rPr>
          <w:rFonts w:ascii="Times New Roman" w:hAnsi="Times New Roman" w:cs="Times New Roman"/>
          <w:i/>
          <w:color w:val="000000"/>
          <w:sz w:val="20"/>
          <w:szCs w:val="20"/>
        </w:rPr>
        <w:t xml:space="preserve">&gt; </w:t>
      </w:r>
      <w:r w:rsidRPr="008C6E10">
        <w:rPr>
          <w:rFonts w:ascii="Times New Roman" w:hAnsi="Times New Roman" w:cs="Times New Roman"/>
          <w:color w:val="000000"/>
          <w:sz w:val="20"/>
          <w:szCs w:val="20"/>
        </w:rPr>
        <w:t>dari</w:t>
      </w:r>
      <w:r w:rsidRPr="008C6E10">
        <w:rPr>
          <w:rFonts w:ascii="Times New Roman" w:hAnsi="Times New Roman" w:cs="Times New Roman"/>
          <w:i/>
          <w:color w:val="000000"/>
          <w:sz w:val="20"/>
          <w:szCs w:val="20"/>
        </w:rPr>
        <w:t xml:space="preserve"> </w:t>
      </w:r>
      <w:r w:rsidRPr="008C6E10">
        <w:rPr>
          <w:rFonts w:ascii="Times New Roman" w:hAnsi="Times New Roman" w:cs="Times New Roman"/>
          <w:sz w:val="20"/>
          <w:szCs w:val="20"/>
        </w:rPr>
        <w:t>rtabel</w:t>
      </w:r>
      <w:r w:rsidRPr="008C6E10">
        <w:rPr>
          <w:rFonts w:ascii="Adobe Garamond Pro Bold" w:hAnsi="Adobe Garamond Pro Bold" w:cs="Times New Roman"/>
          <w:color w:val="000000"/>
          <w:sz w:val="20"/>
          <w:szCs w:val="20"/>
        </w:rPr>
        <w:t xml:space="preserve"> </w:t>
      </w:r>
      <w:r w:rsidRPr="008C6E10">
        <w:rPr>
          <w:rFonts w:ascii="Times New Roman" w:hAnsi="Times New Roman" w:cs="Times New Roman"/>
          <w:color w:val="000000"/>
          <w:sz w:val="20"/>
          <w:szCs w:val="20"/>
        </w:rPr>
        <w:t>sebesar 0,396.</w:t>
      </w:r>
      <w:proofErr w:type="gramEnd"/>
      <w:r w:rsidRPr="008C6E10">
        <w:rPr>
          <w:rFonts w:ascii="Times New Roman" w:hAnsi="Times New Roman" w:cs="Times New Roman"/>
          <w:color w:val="000000"/>
          <w:sz w:val="20"/>
          <w:szCs w:val="20"/>
        </w:rPr>
        <w:t xml:space="preserve"> </w:t>
      </w:r>
      <w:proofErr w:type="gramStart"/>
      <w:r w:rsidRPr="008C6E10">
        <w:rPr>
          <w:rFonts w:ascii="Times New Roman" w:hAnsi="Times New Roman" w:cs="Times New Roman"/>
          <w:color w:val="000000"/>
          <w:sz w:val="20"/>
          <w:szCs w:val="20"/>
        </w:rPr>
        <w:t xml:space="preserve">Berarti dari keseluruhan variabel, nilai </w:t>
      </w:r>
      <w:r w:rsidRPr="008C6E10">
        <w:rPr>
          <w:rFonts w:ascii="Times New Roman" w:hAnsi="Times New Roman" w:cs="Times New Roman"/>
          <w:i/>
          <w:color w:val="000000"/>
          <w:sz w:val="20"/>
          <w:szCs w:val="20"/>
        </w:rPr>
        <w:t xml:space="preserve">Cronbachs Alpha &gt; </w:t>
      </w:r>
      <w:r w:rsidRPr="008C6E10">
        <w:rPr>
          <w:rFonts w:ascii="Times New Roman" w:hAnsi="Times New Roman" w:cs="Times New Roman"/>
          <w:sz w:val="20"/>
          <w:szCs w:val="20"/>
        </w:rPr>
        <w:t>r</w:t>
      </w:r>
      <w:r w:rsidRPr="008C6E10">
        <w:rPr>
          <w:rFonts w:ascii="Adobe Garamond Pro Bold" w:hAnsi="Adobe Garamond Pro Bold" w:cs="Times New Roman"/>
          <w:b/>
          <w:sz w:val="20"/>
          <w:szCs w:val="20"/>
        </w:rPr>
        <w:t>tabel</w:t>
      </w:r>
      <w:r w:rsidRPr="008C6E10">
        <w:rPr>
          <w:rFonts w:ascii="Times New Roman" w:hAnsi="Times New Roman" w:cs="Times New Roman"/>
          <w:color w:val="000000"/>
          <w:sz w:val="20"/>
          <w:szCs w:val="20"/>
        </w:rPr>
        <w:t xml:space="preserve"> sebesar 0,396.</w:t>
      </w:r>
      <w:proofErr w:type="gramEnd"/>
      <w:r w:rsidRPr="008C6E10">
        <w:rPr>
          <w:rFonts w:ascii="Times New Roman" w:hAnsi="Times New Roman" w:cs="Times New Roman"/>
          <w:color w:val="000000"/>
          <w:sz w:val="20"/>
          <w:szCs w:val="20"/>
        </w:rPr>
        <w:t xml:space="preserve"> </w:t>
      </w:r>
      <w:proofErr w:type="gramStart"/>
      <w:r w:rsidRPr="008C6E10">
        <w:rPr>
          <w:rFonts w:ascii="Times New Roman" w:hAnsi="Times New Roman" w:cs="Times New Roman"/>
          <w:color w:val="000000"/>
          <w:sz w:val="20"/>
          <w:szCs w:val="20"/>
        </w:rPr>
        <w:t>Maka kuisioner sebagai alat pengukur dalam penelitian ini telah memenuhi syarat realibitas, sehingga dapat dijadikan alat ukur pada pada analisis selanjutnya.</w:t>
      </w:r>
      <w:proofErr w:type="gramEnd"/>
      <w:r w:rsidR="004D6BF6">
        <w:rPr>
          <w:rFonts w:ascii="Times New Roman" w:hAnsi="Times New Roman" w:cs="Times New Roman"/>
          <w:color w:val="000000"/>
          <w:sz w:val="20"/>
          <w:szCs w:val="20"/>
        </w:rPr>
        <w:t xml:space="preserve"> Berikut adalah hasil dari uji normalitas dalam penelitian </w:t>
      </w:r>
      <w:proofErr w:type="gramStart"/>
      <w:r w:rsidR="004D6BF6">
        <w:rPr>
          <w:rFonts w:ascii="Times New Roman" w:hAnsi="Times New Roman" w:cs="Times New Roman"/>
          <w:color w:val="000000"/>
          <w:sz w:val="20"/>
          <w:szCs w:val="20"/>
        </w:rPr>
        <w:t>ini :</w:t>
      </w:r>
      <w:proofErr w:type="gramEnd"/>
    </w:p>
    <w:p w:rsidR="00E24B26" w:rsidRPr="008C6E10" w:rsidRDefault="004D6BF6" w:rsidP="004D6BF6">
      <w:pPr>
        <w:pStyle w:val="ListParagraph"/>
        <w:spacing w:after="0"/>
        <w:ind w:left="1276" w:hanging="992"/>
        <w:rPr>
          <w:rFonts w:ascii="Times New Roman" w:hAnsi="Times New Roman" w:cs="Times New Roman"/>
          <w:b/>
          <w:sz w:val="20"/>
          <w:szCs w:val="20"/>
        </w:rPr>
      </w:pPr>
      <w:proofErr w:type="gramStart"/>
      <w:r>
        <w:rPr>
          <w:rFonts w:ascii="Times New Roman" w:hAnsi="Times New Roman" w:cs="Times New Roman"/>
          <w:b/>
          <w:sz w:val="20"/>
          <w:szCs w:val="20"/>
        </w:rPr>
        <w:t>Tabel 6.</w:t>
      </w:r>
      <w:proofErr w:type="gramEnd"/>
      <w:r>
        <w:rPr>
          <w:rFonts w:ascii="Times New Roman" w:hAnsi="Times New Roman" w:cs="Times New Roman"/>
          <w:b/>
          <w:sz w:val="20"/>
          <w:szCs w:val="20"/>
        </w:rPr>
        <w:t xml:space="preserve"> </w:t>
      </w:r>
      <w:r w:rsidR="00E24B26" w:rsidRPr="008C6E10">
        <w:rPr>
          <w:rFonts w:ascii="Times New Roman" w:hAnsi="Times New Roman" w:cs="Times New Roman"/>
          <w:b/>
          <w:sz w:val="20"/>
          <w:szCs w:val="20"/>
        </w:rPr>
        <w:t xml:space="preserve"> Hasil Uji Normalitas  </w:t>
      </w:r>
    </w:p>
    <w:tbl>
      <w:tblPr>
        <w:tblW w:w="8788"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56"/>
        <w:gridCol w:w="1560"/>
        <w:gridCol w:w="1417"/>
        <w:gridCol w:w="1418"/>
        <w:gridCol w:w="1937"/>
      </w:tblGrid>
      <w:tr w:rsidR="00E24B26" w:rsidRPr="008C6E10" w:rsidTr="004D6BF6">
        <w:trPr>
          <w:cantSplit/>
          <w:tblHeader/>
        </w:trPr>
        <w:tc>
          <w:tcPr>
            <w:tcW w:w="8788" w:type="dxa"/>
            <w:gridSpan w:val="5"/>
            <w:tcBorders>
              <w:top w:val="nil"/>
              <w:left w:val="nil"/>
              <w:bottom w:val="single" w:sz="4" w:space="0" w:color="auto"/>
              <w:right w:val="nil"/>
            </w:tcBorders>
            <w:shd w:val="clear" w:color="auto" w:fill="FFFFFF"/>
            <w:tcMar>
              <w:top w:w="30" w:type="dxa"/>
              <w:left w:w="30" w:type="dxa"/>
              <w:bottom w:w="30" w:type="dxa"/>
              <w:right w:w="30" w:type="dxa"/>
            </w:tcMar>
            <w:vAlign w:val="center"/>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b/>
                <w:bCs/>
                <w:color w:val="000000"/>
                <w:sz w:val="20"/>
                <w:szCs w:val="20"/>
              </w:rPr>
              <w:t>One-Sample Kolmogorov-Smirnov Test</w:t>
            </w:r>
          </w:p>
        </w:tc>
      </w:tr>
      <w:tr w:rsidR="00E24B26" w:rsidRPr="008C6E10" w:rsidTr="004D6BF6">
        <w:trPr>
          <w:cantSplit/>
          <w:tblHeader/>
        </w:trPr>
        <w:tc>
          <w:tcPr>
            <w:tcW w:w="245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rPr>
                <w:rFonts w:ascii="Times New Roman" w:hAnsi="Times New Roman" w:cs="Times New Roman"/>
                <w:sz w:val="20"/>
                <w:szCs w:val="20"/>
              </w:rPr>
            </w:pPr>
          </w:p>
        </w:tc>
        <w:tc>
          <w:tcPr>
            <w:tcW w:w="156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rPr>
                <w:rFonts w:ascii="Times New Roman" w:hAnsi="Times New Roman" w:cs="Times New Roman"/>
                <w:sz w:val="20"/>
                <w:szCs w:val="20"/>
              </w:rPr>
            </w:pPr>
          </w:p>
        </w:tc>
        <w:tc>
          <w:tcPr>
            <w:tcW w:w="141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Kompetensi</w:t>
            </w:r>
          </w:p>
        </w:tc>
        <w:tc>
          <w:tcPr>
            <w:tcW w:w="1418" w:type="dxa"/>
            <w:tcBorders>
              <w:top w:val="single" w:sz="4" w:space="0" w:color="auto"/>
              <w:left w:val="nil"/>
              <w:bottom w:val="single" w:sz="4" w:space="0" w:color="auto"/>
              <w:right w:val="nil"/>
            </w:tcBorders>
            <w:shd w:val="clear" w:color="auto" w:fill="FFFFFF"/>
            <w:vAlign w:val="bottom"/>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Disiplin Kerja</w:t>
            </w:r>
          </w:p>
        </w:tc>
        <w:tc>
          <w:tcPr>
            <w:tcW w:w="1937" w:type="dxa"/>
            <w:tcBorders>
              <w:top w:val="single" w:sz="4" w:space="0" w:color="auto"/>
              <w:left w:val="nil"/>
              <w:bottom w:val="single" w:sz="4" w:space="0" w:color="auto"/>
              <w:right w:val="nil"/>
            </w:tcBorders>
            <w:shd w:val="clear" w:color="auto" w:fill="FFFFFF"/>
            <w:vAlign w:val="bottom"/>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Lingkungan Kerja</w:t>
            </w:r>
          </w:p>
        </w:tc>
      </w:tr>
      <w:tr w:rsidR="00E24B26" w:rsidRPr="008C6E10" w:rsidTr="004D6BF6">
        <w:trPr>
          <w:cantSplit/>
          <w:trHeight w:val="279"/>
          <w:tblHeader/>
        </w:trPr>
        <w:tc>
          <w:tcPr>
            <w:tcW w:w="4016" w:type="dxa"/>
            <w:gridSpan w:val="2"/>
            <w:tcBorders>
              <w:top w:val="single" w:sz="4" w:space="0" w:color="auto"/>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N</w:t>
            </w:r>
          </w:p>
        </w:tc>
        <w:tc>
          <w:tcPr>
            <w:tcW w:w="1417" w:type="dxa"/>
            <w:tcBorders>
              <w:top w:val="single" w:sz="4" w:space="0" w:color="auto"/>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54</w:t>
            </w:r>
          </w:p>
        </w:tc>
        <w:tc>
          <w:tcPr>
            <w:tcW w:w="1418" w:type="dxa"/>
            <w:tcBorders>
              <w:top w:val="single" w:sz="4" w:space="0" w:color="auto"/>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54</w:t>
            </w:r>
          </w:p>
        </w:tc>
        <w:tc>
          <w:tcPr>
            <w:tcW w:w="1937" w:type="dxa"/>
            <w:tcBorders>
              <w:top w:val="single" w:sz="4" w:space="0" w:color="auto"/>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54</w:t>
            </w:r>
          </w:p>
        </w:tc>
      </w:tr>
      <w:tr w:rsidR="00E24B26" w:rsidRPr="008C6E10" w:rsidTr="004D6BF6">
        <w:trPr>
          <w:cantSplit/>
          <w:tblHeader/>
        </w:trPr>
        <w:tc>
          <w:tcPr>
            <w:tcW w:w="2456" w:type="dxa"/>
            <w:vMerge w:val="restart"/>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55026C">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Normal Parametes</w:t>
            </w:r>
            <w:r w:rsidRPr="008C6E10">
              <w:rPr>
                <w:rFonts w:ascii="Times New Roman" w:hAnsi="Times New Roman" w:cs="Times New Roman"/>
                <w:color w:val="000000"/>
                <w:sz w:val="20"/>
                <w:szCs w:val="20"/>
                <w:vertAlign w:val="superscript"/>
              </w:rPr>
              <w:t>a,,b</w:t>
            </w:r>
          </w:p>
        </w:tc>
        <w:tc>
          <w:tcPr>
            <w:tcW w:w="1560"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Mean</w:t>
            </w:r>
          </w:p>
        </w:tc>
        <w:tc>
          <w:tcPr>
            <w:tcW w:w="1417"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000000</w:t>
            </w:r>
          </w:p>
        </w:tc>
        <w:tc>
          <w:tcPr>
            <w:tcW w:w="1418"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000000</w:t>
            </w:r>
          </w:p>
        </w:tc>
        <w:tc>
          <w:tcPr>
            <w:tcW w:w="1937"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000000</w:t>
            </w:r>
          </w:p>
        </w:tc>
      </w:tr>
      <w:tr w:rsidR="00E24B26" w:rsidRPr="008C6E10" w:rsidTr="004D6BF6">
        <w:trPr>
          <w:cantSplit/>
          <w:tblHeader/>
        </w:trPr>
        <w:tc>
          <w:tcPr>
            <w:tcW w:w="2456" w:type="dxa"/>
            <w:vMerge/>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rPr>
                <w:rFonts w:ascii="Times New Roman" w:hAnsi="Times New Roman" w:cs="Times New Roman"/>
                <w:color w:val="000000"/>
                <w:sz w:val="20"/>
                <w:szCs w:val="20"/>
              </w:rPr>
            </w:pPr>
          </w:p>
        </w:tc>
        <w:tc>
          <w:tcPr>
            <w:tcW w:w="1560"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55026C">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Std. Deiation</w:t>
            </w:r>
          </w:p>
        </w:tc>
        <w:tc>
          <w:tcPr>
            <w:tcW w:w="1417"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1.97491713</w:t>
            </w:r>
          </w:p>
        </w:tc>
        <w:tc>
          <w:tcPr>
            <w:tcW w:w="1418"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1.97950615</w:t>
            </w:r>
          </w:p>
        </w:tc>
        <w:tc>
          <w:tcPr>
            <w:tcW w:w="1937"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3.12609480</w:t>
            </w:r>
          </w:p>
        </w:tc>
      </w:tr>
      <w:tr w:rsidR="00E24B26" w:rsidRPr="008C6E10" w:rsidTr="004D6BF6">
        <w:trPr>
          <w:cantSplit/>
          <w:tblHeader/>
        </w:trPr>
        <w:tc>
          <w:tcPr>
            <w:tcW w:w="2456" w:type="dxa"/>
            <w:vMerge w:val="restart"/>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55026C">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Most Extrme Differenes</w:t>
            </w:r>
          </w:p>
        </w:tc>
        <w:tc>
          <w:tcPr>
            <w:tcW w:w="1560"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55026C">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Absolte</w:t>
            </w:r>
          </w:p>
        </w:tc>
        <w:tc>
          <w:tcPr>
            <w:tcW w:w="1417"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83</w:t>
            </w:r>
          </w:p>
        </w:tc>
        <w:tc>
          <w:tcPr>
            <w:tcW w:w="1418"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98</w:t>
            </w:r>
          </w:p>
        </w:tc>
        <w:tc>
          <w:tcPr>
            <w:tcW w:w="1937"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80</w:t>
            </w:r>
          </w:p>
        </w:tc>
      </w:tr>
      <w:tr w:rsidR="00E24B26" w:rsidRPr="008C6E10" w:rsidTr="004D6BF6">
        <w:trPr>
          <w:cantSplit/>
          <w:tblHeader/>
        </w:trPr>
        <w:tc>
          <w:tcPr>
            <w:tcW w:w="2456" w:type="dxa"/>
            <w:vMerge/>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rPr>
                <w:rFonts w:ascii="Times New Roman" w:hAnsi="Times New Roman" w:cs="Times New Roman"/>
                <w:color w:val="000000"/>
                <w:sz w:val="20"/>
                <w:szCs w:val="20"/>
              </w:rPr>
            </w:pPr>
          </w:p>
        </w:tc>
        <w:tc>
          <w:tcPr>
            <w:tcW w:w="1560"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55026C">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Postive</w:t>
            </w:r>
          </w:p>
        </w:tc>
        <w:tc>
          <w:tcPr>
            <w:tcW w:w="1417"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83</w:t>
            </w:r>
          </w:p>
        </w:tc>
        <w:tc>
          <w:tcPr>
            <w:tcW w:w="1418"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98</w:t>
            </w:r>
          </w:p>
        </w:tc>
        <w:tc>
          <w:tcPr>
            <w:tcW w:w="1937"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47</w:t>
            </w:r>
          </w:p>
        </w:tc>
      </w:tr>
      <w:tr w:rsidR="00E24B26" w:rsidRPr="008C6E10" w:rsidTr="004D6BF6">
        <w:trPr>
          <w:cantSplit/>
          <w:tblHeader/>
        </w:trPr>
        <w:tc>
          <w:tcPr>
            <w:tcW w:w="2456" w:type="dxa"/>
            <w:vMerge/>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rPr>
                <w:rFonts w:ascii="Times New Roman" w:hAnsi="Times New Roman" w:cs="Times New Roman"/>
                <w:color w:val="000000"/>
                <w:sz w:val="20"/>
                <w:szCs w:val="20"/>
              </w:rPr>
            </w:pPr>
          </w:p>
        </w:tc>
        <w:tc>
          <w:tcPr>
            <w:tcW w:w="1560"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Negative</w:t>
            </w:r>
          </w:p>
        </w:tc>
        <w:tc>
          <w:tcPr>
            <w:tcW w:w="1417"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60</w:t>
            </w:r>
          </w:p>
        </w:tc>
        <w:tc>
          <w:tcPr>
            <w:tcW w:w="1418"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64</w:t>
            </w:r>
          </w:p>
        </w:tc>
        <w:tc>
          <w:tcPr>
            <w:tcW w:w="1937"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80</w:t>
            </w:r>
          </w:p>
        </w:tc>
      </w:tr>
      <w:tr w:rsidR="00E24B26" w:rsidRPr="008C6E10" w:rsidTr="004D6BF6">
        <w:trPr>
          <w:cantSplit/>
          <w:tblHeader/>
        </w:trPr>
        <w:tc>
          <w:tcPr>
            <w:tcW w:w="4016" w:type="dxa"/>
            <w:gridSpan w:val="2"/>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55026C">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Kolmogrov-Smirov Z</w:t>
            </w:r>
          </w:p>
        </w:tc>
        <w:tc>
          <w:tcPr>
            <w:tcW w:w="1417" w:type="dxa"/>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613</w:t>
            </w:r>
          </w:p>
        </w:tc>
        <w:tc>
          <w:tcPr>
            <w:tcW w:w="1418"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721</w:t>
            </w:r>
          </w:p>
        </w:tc>
        <w:tc>
          <w:tcPr>
            <w:tcW w:w="1937" w:type="dxa"/>
            <w:tcBorders>
              <w:top w:val="nil"/>
              <w:left w:val="nil"/>
              <w:bottom w:val="nil"/>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585</w:t>
            </w:r>
          </w:p>
        </w:tc>
      </w:tr>
      <w:tr w:rsidR="00E24B26" w:rsidRPr="008C6E10" w:rsidTr="004D6BF6">
        <w:trPr>
          <w:cantSplit/>
          <w:tblHeader/>
        </w:trPr>
        <w:tc>
          <w:tcPr>
            <w:tcW w:w="4016" w:type="dxa"/>
            <w:gridSpan w:val="2"/>
            <w:tcBorders>
              <w:top w:val="nil"/>
              <w:left w:val="nil"/>
              <w:bottom w:val="single" w:sz="4" w:space="0" w:color="auto"/>
              <w:right w:val="nil"/>
            </w:tcBorders>
            <w:shd w:val="clear" w:color="auto" w:fill="FFFFFF"/>
            <w:tcMar>
              <w:top w:w="30" w:type="dxa"/>
              <w:left w:w="30" w:type="dxa"/>
              <w:bottom w:w="30" w:type="dxa"/>
              <w:right w:w="30" w:type="dxa"/>
            </w:tcMar>
          </w:tcPr>
          <w:p w:rsidR="00E24B26" w:rsidRPr="008C6E10" w:rsidRDefault="00E24B26" w:rsidP="0055026C">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lastRenderedPageBreak/>
              <w:t>Asyp. Sig. (2-tailed)</w:t>
            </w:r>
          </w:p>
        </w:tc>
        <w:tc>
          <w:tcPr>
            <w:tcW w:w="1417" w:type="dxa"/>
            <w:tcBorders>
              <w:top w:val="nil"/>
              <w:left w:val="nil"/>
              <w:bottom w:val="single" w:sz="4" w:space="0" w:color="auto"/>
              <w:right w:val="nil"/>
            </w:tcBorders>
            <w:shd w:val="clear" w:color="auto" w:fill="FFFFFF"/>
            <w:tcMar>
              <w:top w:w="30" w:type="dxa"/>
              <w:left w:w="30" w:type="dxa"/>
              <w:bottom w:w="30" w:type="dxa"/>
              <w:right w:w="30" w:type="dxa"/>
            </w:tcMar>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847</w:t>
            </w:r>
          </w:p>
        </w:tc>
        <w:tc>
          <w:tcPr>
            <w:tcW w:w="1418" w:type="dxa"/>
            <w:tcBorders>
              <w:top w:val="nil"/>
              <w:left w:val="nil"/>
              <w:bottom w:val="single" w:sz="4" w:space="0" w:color="auto"/>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676</w:t>
            </w:r>
          </w:p>
        </w:tc>
        <w:tc>
          <w:tcPr>
            <w:tcW w:w="1937" w:type="dxa"/>
            <w:tcBorders>
              <w:top w:val="nil"/>
              <w:left w:val="nil"/>
              <w:bottom w:val="single" w:sz="4" w:space="0" w:color="auto"/>
              <w:right w:val="nil"/>
            </w:tcBorders>
            <w:shd w:val="clear" w:color="auto" w:fill="FFFFFF"/>
          </w:tcPr>
          <w:p w:rsidR="00E24B26" w:rsidRPr="008C6E10" w:rsidRDefault="00E24B26" w:rsidP="00BB77F9">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884</w:t>
            </w:r>
          </w:p>
        </w:tc>
      </w:tr>
      <w:tr w:rsidR="00E24B26" w:rsidRPr="008C6E10" w:rsidTr="004D6BF6">
        <w:trPr>
          <w:cantSplit/>
          <w:tblHeader/>
        </w:trPr>
        <w:tc>
          <w:tcPr>
            <w:tcW w:w="8788" w:type="dxa"/>
            <w:gridSpan w:val="5"/>
            <w:tcBorders>
              <w:top w:val="single" w:sz="4" w:space="0" w:color="auto"/>
              <w:left w:val="nil"/>
              <w:bottom w:val="nil"/>
              <w:right w:val="nil"/>
            </w:tcBorders>
            <w:shd w:val="clear" w:color="auto" w:fill="FFFFFF"/>
            <w:tcMar>
              <w:top w:w="30" w:type="dxa"/>
              <w:left w:w="30" w:type="dxa"/>
              <w:bottom w:w="30" w:type="dxa"/>
              <w:right w:w="30" w:type="dxa"/>
            </w:tcMar>
          </w:tcPr>
          <w:p w:rsidR="00E24B26" w:rsidRPr="008C6E10" w:rsidRDefault="00E24B26" w:rsidP="0055026C">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a. Test distributin is Normal.</w:t>
            </w:r>
          </w:p>
        </w:tc>
      </w:tr>
      <w:tr w:rsidR="00E24B26" w:rsidRPr="008C6E10" w:rsidTr="004D6BF6">
        <w:trPr>
          <w:cantSplit/>
        </w:trPr>
        <w:tc>
          <w:tcPr>
            <w:tcW w:w="8788" w:type="dxa"/>
            <w:gridSpan w:val="5"/>
            <w:tcBorders>
              <w:top w:val="nil"/>
              <w:left w:val="nil"/>
              <w:bottom w:val="nil"/>
              <w:right w:val="nil"/>
            </w:tcBorders>
            <w:shd w:val="clear" w:color="auto" w:fill="FFFFFF"/>
            <w:tcMar>
              <w:top w:w="30" w:type="dxa"/>
              <w:left w:w="30" w:type="dxa"/>
              <w:bottom w:w="30" w:type="dxa"/>
              <w:right w:w="30" w:type="dxa"/>
            </w:tcMar>
          </w:tcPr>
          <w:p w:rsidR="00E24B26" w:rsidRPr="008C6E10" w:rsidRDefault="00E24B26" w:rsidP="0055026C">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b. Calculaed from data.</w:t>
            </w:r>
          </w:p>
        </w:tc>
      </w:tr>
    </w:tbl>
    <w:p w:rsidR="004D6BF6" w:rsidRDefault="004D6BF6" w:rsidP="004D6BF6">
      <w:pPr>
        <w:autoSpaceDE w:val="0"/>
        <w:autoSpaceDN w:val="0"/>
        <w:adjustRightInd w:val="0"/>
        <w:spacing w:after="0"/>
        <w:rPr>
          <w:rFonts w:ascii="Times New Roman" w:hAnsi="Times New Roman" w:cs="Times New Roman"/>
          <w:b/>
          <w:sz w:val="20"/>
          <w:szCs w:val="20"/>
        </w:rPr>
      </w:pPr>
      <w:r>
        <w:rPr>
          <w:rFonts w:ascii="Times New Roman" w:hAnsi="Times New Roman" w:cs="Times New Roman"/>
          <w:sz w:val="20"/>
          <w:szCs w:val="20"/>
        </w:rPr>
        <w:t xml:space="preserve">      </w:t>
      </w:r>
      <w:proofErr w:type="gramStart"/>
      <w:r w:rsidR="00E24B26" w:rsidRPr="008C6E10">
        <w:rPr>
          <w:rFonts w:ascii="Times New Roman" w:hAnsi="Times New Roman" w:cs="Times New Roman"/>
          <w:sz w:val="20"/>
          <w:szCs w:val="20"/>
        </w:rPr>
        <w:t>Sumber :</w:t>
      </w:r>
      <w:proofErr w:type="gramEnd"/>
      <w:r w:rsidR="00E24B26" w:rsidRPr="008C6E10">
        <w:rPr>
          <w:rFonts w:ascii="Times New Roman" w:hAnsi="Times New Roman" w:cs="Times New Roman"/>
          <w:sz w:val="20"/>
          <w:szCs w:val="20"/>
        </w:rPr>
        <w:t xml:space="preserve"> Hasil Olahan Data SPSS </w:t>
      </w:r>
      <w:r w:rsidR="00E24B26" w:rsidRPr="008C6E10">
        <w:rPr>
          <w:rFonts w:ascii="Times New Roman" w:eastAsia="Times New Roman" w:hAnsi="Times New Roman" w:cs="Times New Roman"/>
          <w:color w:val="000000"/>
          <w:sz w:val="20"/>
          <w:szCs w:val="20"/>
        </w:rPr>
        <w:t xml:space="preserve">22, Tahun 2021  </w:t>
      </w:r>
    </w:p>
    <w:p w:rsidR="004D6BF6" w:rsidRDefault="004D6BF6" w:rsidP="004D6BF6">
      <w:pPr>
        <w:autoSpaceDE w:val="0"/>
        <w:autoSpaceDN w:val="0"/>
        <w:adjustRightInd w:val="0"/>
        <w:spacing w:after="0"/>
        <w:rPr>
          <w:rFonts w:ascii="Times New Roman" w:hAnsi="Times New Roman" w:cs="Times New Roman"/>
          <w:b/>
          <w:sz w:val="20"/>
          <w:szCs w:val="20"/>
        </w:rPr>
      </w:pPr>
    </w:p>
    <w:p w:rsidR="004D6BF6" w:rsidRDefault="00E24B26" w:rsidP="004B657E">
      <w:pPr>
        <w:autoSpaceDE w:val="0"/>
        <w:autoSpaceDN w:val="0"/>
        <w:adjustRightInd w:val="0"/>
        <w:spacing w:after="0" w:line="360" w:lineRule="auto"/>
        <w:ind w:left="284" w:firstLine="436"/>
        <w:jc w:val="both"/>
        <w:rPr>
          <w:rFonts w:ascii="Times New Roman" w:hAnsi="Times New Roman" w:cs="Times New Roman"/>
          <w:sz w:val="20"/>
          <w:szCs w:val="20"/>
        </w:rPr>
      </w:pPr>
      <w:proofErr w:type="gramStart"/>
      <w:r w:rsidRPr="004D6BF6">
        <w:rPr>
          <w:rFonts w:ascii="Times New Roman" w:hAnsi="Times New Roman" w:cs="Times New Roman"/>
          <w:sz w:val="20"/>
          <w:szCs w:val="20"/>
        </w:rPr>
        <w:t xml:space="preserve">Hasil tabel 4.58 menunjukkan </w:t>
      </w:r>
      <w:r w:rsidRPr="004D6BF6">
        <w:rPr>
          <w:rFonts w:ascii="Times New Roman" w:hAnsi="Times New Roman" w:cs="Times New Roman"/>
          <w:color w:val="000000"/>
          <w:sz w:val="20"/>
          <w:szCs w:val="20"/>
        </w:rPr>
        <w:t>Asymp.</w:t>
      </w:r>
      <w:proofErr w:type="gramEnd"/>
      <w:r w:rsidRPr="004D6BF6">
        <w:rPr>
          <w:rFonts w:ascii="Times New Roman" w:hAnsi="Times New Roman" w:cs="Times New Roman"/>
          <w:color w:val="000000"/>
          <w:sz w:val="20"/>
          <w:szCs w:val="20"/>
        </w:rPr>
        <w:t xml:space="preserve"> Sig. (2-tailed) untuk faktor kompetensi 0,847, sig. untuk variabel disiplin kerja 0,676, sig.untuk variabel lingkungan kerja 0,884 karena ketiganya &gt; 0,05, maka variabel kompetensi, disiplin kerja, dan lingkungan kerja maka dikatakan uji normalitasnya terpenuhi dan data dapat dikatakan normal dan bisa dilakukan untuk penelitian selanjutnya.</w:t>
      </w:r>
      <w:r w:rsidR="004D6BF6">
        <w:rPr>
          <w:rFonts w:ascii="Times New Roman" w:hAnsi="Times New Roman" w:cs="Times New Roman"/>
          <w:b/>
          <w:sz w:val="20"/>
          <w:szCs w:val="20"/>
        </w:rPr>
        <w:t xml:space="preserve"> </w:t>
      </w:r>
      <w:r w:rsidR="004D6BF6">
        <w:rPr>
          <w:rFonts w:ascii="Times New Roman" w:hAnsi="Times New Roman" w:cs="Times New Roman"/>
          <w:sz w:val="20"/>
          <w:szCs w:val="20"/>
        </w:rPr>
        <w:t xml:space="preserve">Hasil uji linearitas dalam penelitian ini </w:t>
      </w:r>
      <w:proofErr w:type="gramStart"/>
      <w:r w:rsidR="004D6BF6">
        <w:rPr>
          <w:rFonts w:ascii="Times New Roman" w:hAnsi="Times New Roman" w:cs="Times New Roman"/>
          <w:sz w:val="20"/>
          <w:szCs w:val="20"/>
        </w:rPr>
        <w:t>yaitu :</w:t>
      </w:r>
      <w:proofErr w:type="gramEnd"/>
    </w:p>
    <w:p w:rsidR="004A417E" w:rsidRPr="008C6E10" w:rsidRDefault="004A417E" w:rsidP="004D6BF6">
      <w:pPr>
        <w:autoSpaceDE w:val="0"/>
        <w:autoSpaceDN w:val="0"/>
        <w:adjustRightInd w:val="0"/>
        <w:spacing w:after="0" w:line="360" w:lineRule="auto"/>
        <w:ind w:left="284"/>
        <w:jc w:val="both"/>
        <w:rPr>
          <w:rFonts w:ascii="Times New Roman" w:hAnsi="Times New Roman" w:cs="Times New Roman"/>
          <w:sz w:val="20"/>
          <w:szCs w:val="20"/>
        </w:rPr>
      </w:pPr>
      <w:proofErr w:type="gramStart"/>
      <w:r w:rsidRPr="008C6E10">
        <w:rPr>
          <w:rFonts w:ascii="Times New Roman" w:hAnsi="Times New Roman" w:cs="Times New Roman"/>
          <w:b/>
          <w:sz w:val="20"/>
          <w:szCs w:val="20"/>
        </w:rPr>
        <w:t xml:space="preserve">Tabel </w:t>
      </w:r>
      <w:r w:rsidR="004D6BF6">
        <w:rPr>
          <w:rFonts w:ascii="Times New Roman" w:hAnsi="Times New Roman" w:cs="Times New Roman"/>
          <w:b/>
          <w:sz w:val="20"/>
          <w:szCs w:val="20"/>
        </w:rPr>
        <w:t>7.</w:t>
      </w:r>
      <w:proofErr w:type="gramEnd"/>
      <w:r w:rsidR="004D6BF6">
        <w:rPr>
          <w:rFonts w:ascii="Times New Roman" w:hAnsi="Times New Roman" w:cs="Times New Roman"/>
          <w:b/>
          <w:sz w:val="20"/>
          <w:szCs w:val="20"/>
        </w:rPr>
        <w:t xml:space="preserve"> </w:t>
      </w:r>
      <w:r w:rsidRPr="008C6E10">
        <w:rPr>
          <w:rFonts w:ascii="Times New Roman" w:hAnsi="Times New Roman" w:cs="Times New Roman"/>
          <w:b/>
          <w:sz w:val="20"/>
          <w:szCs w:val="20"/>
        </w:rPr>
        <w:t xml:space="preserve"> Uji linearitas (X</w:t>
      </w:r>
      <w:r w:rsidRPr="008C6E10">
        <w:rPr>
          <w:rFonts w:ascii="Adobe Garamond Pro Bold" w:hAnsi="Adobe Garamond Pro Bold" w:cs="Times New Roman"/>
          <w:b/>
          <w:sz w:val="20"/>
          <w:szCs w:val="20"/>
        </w:rPr>
        <w:t>₁</w:t>
      </w:r>
      <w:r w:rsidRPr="008C6E10">
        <w:rPr>
          <w:rFonts w:ascii="Times New Roman" w:hAnsi="Times New Roman" w:cs="Times New Roman"/>
          <w:b/>
          <w:sz w:val="20"/>
          <w:szCs w:val="20"/>
        </w:rPr>
        <w:t>) dan (Y)</w:t>
      </w:r>
    </w:p>
    <w:tbl>
      <w:tblPr>
        <w:tblW w:w="8788"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90"/>
        <w:gridCol w:w="992"/>
        <w:gridCol w:w="1276"/>
        <w:gridCol w:w="992"/>
        <w:gridCol w:w="567"/>
        <w:gridCol w:w="993"/>
        <w:gridCol w:w="708"/>
        <w:gridCol w:w="1370"/>
      </w:tblGrid>
      <w:tr w:rsidR="004A417E" w:rsidRPr="008C6E10" w:rsidTr="004D6BF6">
        <w:trPr>
          <w:cantSplit/>
          <w:tblHeader/>
        </w:trPr>
        <w:tc>
          <w:tcPr>
            <w:tcW w:w="8788" w:type="dxa"/>
            <w:gridSpan w:val="8"/>
            <w:tcBorders>
              <w:top w:val="nil"/>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b/>
                <w:bCs/>
                <w:color w:val="000000"/>
                <w:sz w:val="20"/>
                <w:szCs w:val="20"/>
              </w:rPr>
              <w:t>ANOVA Table</w:t>
            </w:r>
          </w:p>
        </w:tc>
      </w:tr>
      <w:tr w:rsidR="004A417E" w:rsidRPr="008C6E10" w:rsidTr="004D6BF6">
        <w:trPr>
          <w:cantSplit/>
          <w:tblHeader/>
        </w:trPr>
        <w:tc>
          <w:tcPr>
            <w:tcW w:w="189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127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Sum</w:t>
            </w:r>
            <w:r w:rsidR="00A50B3F" w:rsidRPr="008C6E10">
              <w:rPr>
                <w:rFonts w:ascii="Times New Roman" w:hAnsi="Times New Roman" w:cs="Times New Roman"/>
                <w:color w:val="000000"/>
                <w:sz w:val="20"/>
                <w:szCs w:val="20"/>
              </w:rPr>
              <w:t>i</w:t>
            </w:r>
            <w:r w:rsidRPr="008C6E10">
              <w:rPr>
                <w:rFonts w:ascii="Times New Roman" w:hAnsi="Times New Roman" w:cs="Times New Roman"/>
                <w:color w:val="000000"/>
                <w:sz w:val="20"/>
                <w:szCs w:val="20"/>
              </w:rPr>
              <w:t xml:space="preserve"> of Squar</w:t>
            </w:r>
            <w:r w:rsidR="00A50B3F" w:rsidRPr="008C6E10">
              <w:rPr>
                <w:rFonts w:ascii="Times New Roman" w:hAnsi="Times New Roman" w:cs="Times New Roman"/>
                <w:color w:val="000000"/>
                <w:sz w:val="20"/>
                <w:szCs w:val="20"/>
              </w:rPr>
              <w:t>i</w:t>
            </w:r>
            <w:r w:rsidRPr="008C6E10">
              <w:rPr>
                <w:rFonts w:ascii="Times New Roman" w:hAnsi="Times New Roman" w:cs="Times New Roman"/>
                <w:color w:val="000000"/>
                <w:sz w:val="20"/>
                <w:szCs w:val="20"/>
              </w:rPr>
              <w:t>es</w:t>
            </w:r>
          </w:p>
        </w:tc>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Df</w:t>
            </w:r>
          </w:p>
        </w:tc>
        <w:tc>
          <w:tcPr>
            <w:tcW w:w="9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Me</w:t>
            </w:r>
            <w:r w:rsidR="00A50B3F" w:rsidRPr="008C6E10">
              <w:rPr>
                <w:rFonts w:ascii="Times New Roman" w:hAnsi="Times New Roman" w:cs="Times New Roman"/>
                <w:color w:val="000000"/>
                <w:sz w:val="20"/>
                <w:szCs w:val="20"/>
              </w:rPr>
              <w:t>i</w:t>
            </w:r>
            <w:r w:rsidRPr="008C6E10">
              <w:rPr>
                <w:rFonts w:ascii="Times New Roman" w:hAnsi="Times New Roman" w:cs="Times New Roman"/>
                <w:color w:val="000000"/>
                <w:sz w:val="20"/>
                <w:szCs w:val="20"/>
              </w:rPr>
              <w:t>an Squ</w:t>
            </w:r>
            <w:r w:rsidR="00A50B3F" w:rsidRPr="008C6E10">
              <w:rPr>
                <w:rFonts w:ascii="Times New Roman" w:hAnsi="Times New Roman" w:cs="Times New Roman"/>
                <w:color w:val="000000"/>
                <w:sz w:val="20"/>
                <w:szCs w:val="20"/>
              </w:rPr>
              <w:t>o</w:t>
            </w:r>
            <w:r w:rsidRPr="008C6E10">
              <w:rPr>
                <w:rFonts w:ascii="Times New Roman" w:hAnsi="Times New Roman" w:cs="Times New Roman"/>
                <w:color w:val="000000"/>
                <w:sz w:val="20"/>
                <w:szCs w:val="20"/>
              </w:rPr>
              <w:t>are</w:t>
            </w:r>
          </w:p>
        </w:tc>
        <w:tc>
          <w:tcPr>
            <w:tcW w:w="70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F</w:t>
            </w:r>
          </w:p>
        </w:tc>
        <w:tc>
          <w:tcPr>
            <w:tcW w:w="137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Sig.</w:t>
            </w:r>
          </w:p>
        </w:tc>
      </w:tr>
      <w:tr w:rsidR="004A417E" w:rsidRPr="008C6E10" w:rsidTr="004D6BF6">
        <w:trPr>
          <w:cantSplit/>
          <w:tblHeader/>
        </w:trPr>
        <w:tc>
          <w:tcPr>
            <w:tcW w:w="1890"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Kinerja * Kompetensi</w:t>
            </w:r>
          </w:p>
        </w:tc>
        <w:tc>
          <w:tcPr>
            <w:tcW w:w="992"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Betw</w:t>
            </w:r>
            <w:r w:rsidR="00A50B3F" w:rsidRPr="008C6E10">
              <w:rPr>
                <w:rFonts w:ascii="Times New Roman" w:hAnsi="Times New Roman" w:cs="Times New Roman"/>
                <w:color w:val="000000"/>
                <w:sz w:val="20"/>
                <w:szCs w:val="20"/>
              </w:rPr>
              <w:t>o</w:t>
            </w:r>
            <w:r w:rsidRPr="008C6E10">
              <w:rPr>
                <w:rFonts w:ascii="Times New Roman" w:hAnsi="Times New Roman" w:cs="Times New Roman"/>
                <w:color w:val="000000"/>
                <w:sz w:val="20"/>
                <w:szCs w:val="20"/>
              </w:rPr>
              <w:t>een Groups</w:t>
            </w:r>
          </w:p>
        </w:tc>
        <w:tc>
          <w:tcPr>
            <w:tcW w:w="1276"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Combined)</w:t>
            </w:r>
          </w:p>
        </w:tc>
        <w:tc>
          <w:tcPr>
            <w:tcW w:w="992"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414.300</w:t>
            </w:r>
          </w:p>
        </w:tc>
        <w:tc>
          <w:tcPr>
            <w:tcW w:w="567"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15</w:t>
            </w:r>
          </w:p>
        </w:tc>
        <w:tc>
          <w:tcPr>
            <w:tcW w:w="993"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27.620</w:t>
            </w:r>
          </w:p>
        </w:tc>
        <w:tc>
          <w:tcPr>
            <w:tcW w:w="708"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7.729</w:t>
            </w:r>
          </w:p>
        </w:tc>
        <w:tc>
          <w:tcPr>
            <w:tcW w:w="1370"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00</w:t>
            </w:r>
          </w:p>
        </w:tc>
      </w:tr>
      <w:tr w:rsidR="004A417E" w:rsidRPr="008C6E10" w:rsidTr="004D6BF6">
        <w:trPr>
          <w:cantSplit/>
          <w:tblHeader/>
        </w:trPr>
        <w:tc>
          <w:tcPr>
            <w:tcW w:w="1890"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p>
        </w:tc>
        <w:tc>
          <w:tcPr>
            <w:tcW w:w="992"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Linearity</w:t>
            </w:r>
          </w:p>
        </w:tc>
        <w:tc>
          <w:tcPr>
            <w:tcW w:w="992"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343.377</w:t>
            </w:r>
          </w:p>
        </w:tc>
        <w:tc>
          <w:tcPr>
            <w:tcW w:w="567"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1</w:t>
            </w:r>
          </w:p>
        </w:tc>
        <w:tc>
          <w:tcPr>
            <w:tcW w:w="993"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343.377</w:t>
            </w:r>
          </w:p>
        </w:tc>
        <w:tc>
          <w:tcPr>
            <w:tcW w:w="708"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96.090</w:t>
            </w:r>
          </w:p>
        </w:tc>
        <w:tc>
          <w:tcPr>
            <w:tcW w:w="1370"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000</w:t>
            </w:r>
          </w:p>
        </w:tc>
      </w:tr>
      <w:tr w:rsidR="004A417E" w:rsidRPr="008C6E10" w:rsidTr="004D6BF6">
        <w:trPr>
          <w:cantSplit/>
          <w:tblHeader/>
        </w:trPr>
        <w:tc>
          <w:tcPr>
            <w:tcW w:w="1890"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p>
        </w:tc>
        <w:tc>
          <w:tcPr>
            <w:tcW w:w="992"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Deviation from Linearity</w:t>
            </w:r>
          </w:p>
        </w:tc>
        <w:tc>
          <w:tcPr>
            <w:tcW w:w="992"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70.923</w:t>
            </w:r>
          </w:p>
        </w:tc>
        <w:tc>
          <w:tcPr>
            <w:tcW w:w="567"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14</w:t>
            </w:r>
          </w:p>
        </w:tc>
        <w:tc>
          <w:tcPr>
            <w:tcW w:w="993"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5.066</w:t>
            </w:r>
          </w:p>
        </w:tc>
        <w:tc>
          <w:tcPr>
            <w:tcW w:w="708"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1.418</w:t>
            </w:r>
          </w:p>
        </w:tc>
        <w:tc>
          <w:tcPr>
            <w:tcW w:w="1370"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192</w:t>
            </w:r>
          </w:p>
        </w:tc>
      </w:tr>
      <w:tr w:rsidR="004A417E" w:rsidRPr="008C6E10" w:rsidTr="004D6BF6">
        <w:trPr>
          <w:cantSplit/>
          <w:tblHeader/>
        </w:trPr>
        <w:tc>
          <w:tcPr>
            <w:tcW w:w="1890"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p>
        </w:tc>
        <w:tc>
          <w:tcPr>
            <w:tcW w:w="2268" w:type="dxa"/>
            <w:gridSpan w:val="2"/>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Within Groups</w:t>
            </w:r>
          </w:p>
        </w:tc>
        <w:tc>
          <w:tcPr>
            <w:tcW w:w="992" w:type="dxa"/>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135.793</w:t>
            </w:r>
          </w:p>
        </w:tc>
        <w:tc>
          <w:tcPr>
            <w:tcW w:w="567" w:type="dxa"/>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38</w:t>
            </w:r>
          </w:p>
        </w:tc>
        <w:tc>
          <w:tcPr>
            <w:tcW w:w="993" w:type="dxa"/>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3.573</w:t>
            </w:r>
          </w:p>
        </w:tc>
        <w:tc>
          <w:tcPr>
            <w:tcW w:w="70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137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r>
      <w:tr w:rsidR="004A417E" w:rsidRPr="008C6E10" w:rsidTr="004D6BF6">
        <w:trPr>
          <w:cantSplit/>
        </w:trPr>
        <w:tc>
          <w:tcPr>
            <w:tcW w:w="1890" w:type="dxa"/>
            <w:vMerge/>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2268"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Total</w:t>
            </w: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550.093</w:t>
            </w:r>
          </w:p>
        </w:tc>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53</w:t>
            </w:r>
          </w:p>
        </w:tc>
        <w:tc>
          <w:tcPr>
            <w:tcW w:w="9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70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137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r>
    </w:tbl>
    <w:p w:rsidR="004D6BF6" w:rsidRDefault="004D6BF6" w:rsidP="004D6BF6">
      <w:pPr>
        <w:jc w:val="both"/>
        <w:rPr>
          <w:rFonts w:ascii="Times New Roman" w:hAnsi="Times New Roman" w:cs="Times New Roman"/>
          <w:sz w:val="20"/>
          <w:szCs w:val="20"/>
        </w:rPr>
      </w:pPr>
      <w:r>
        <w:rPr>
          <w:rFonts w:ascii="Times New Roman" w:hAnsi="Times New Roman" w:cs="Times New Roman"/>
          <w:sz w:val="20"/>
          <w:szCs w:val="20"/>
        </w:rPr>
        <w:t xml:space="preserve">     </w:t>
      </w:r>
      <w:proofErr w:type="gramStart"/>
      <w:r w:rsidR="004A417E" w:rsidRPr="008C6E10">
        <w:rPr>
          <w:rFonts w:ascii="Times New Roman" w:hAnsi="Times New Roman" w:cs="Times New Roman"/>
          <w:sz w:val="20"/>
          <w:szCs w:val="20"/>
        </w:rPr>
        <w:t>Sumber :</w:t>
      </w:r>
      <w:proofErr w:type="gramEnd"/>
      <w:r w:rsidR="004A417E" w:rsidRPr="008C6E10">
        <w:rPr>
          <w:rFonts w:ascii="Times New Roman" w:hAnsi="Times New Roman" w:cs="Times New Roman"/>
          <w:sz w:val="20"/>
          <w:szCs w:val="20"/>
        </w:rPr>
        <w:t xml:space="preserve"> Hasil Olahan Data SPSS </w:t>
      </w:r>
      <w:r w:rsidR="004A417E" w:rsidRPr="008C6E10">
        <w:rPr>
          <w:rFonts w:ascii="Times New Roman" w:eastAsia="Times New Roman" w:hAnsi="Times New Roman" w:cs="Times New Roman"/>
          <w:color w:val="000000"/>
          <w:sz w:val="20"/>
          <w:szCs w:val="20"/>
        </w:rPr>
        <w:t xml:space="preserve">22, Tahun 2021  </w:t>
      </w:r>
    </w:p>
    <w:p w:rsidR="004A417E" w:rsidRPr="004D6BF6" w:rsidRDefault="00E63763" w:rsidP="004D6BF6">
      <w:pPr>
        <w:spacing w:line="360" w:lineRule="auto"/>
        <w:ind w:left="284" w:firstLine="567"/>
        <w:jc w:val="both"/>
        <w:rPr>
          <w:rFonts w:ascii="Times New Roman" w:hAnsi="Times New Roman" w:cs="Times New Roman"/>
          <w:sz w:val="20"/>
          <w:szCs w:val="20"/>
        </w:rPr>
      </w:pPr>
      <w:r w:rsidRPr="004D6BF6">
        <w:rPr>
          <w:rFonts w:ascii="Times New Roman" w:hAnsi="Times New Roman" w:cs="Times New Roman"/>
          <w:sz w:val="20"/>
          <w:szCs w:val="20"/>
        </w:rPr>
        <w:t>Hal ini cenderung diihat dari</w:t>
      </w:r>
      <w:r w:rsidR="004A417E" w:rsidRPr="004D6BF6">
        <w:rPr>
          <w:rFonts w:ascii="Times New Roman" w:hAnsi="Times New Roman" w:cs="Times New Roman"/>
          <w:sz w:val="20"/>
          <w:szCs w:val="20"/>
        </w:rPr>
        <w:t xml:space="preserve"> hasil uji linearitas pada tabel 4.59 di atas bahwa hubungan antara </w:t>
      </w:r>
      <w:proofErr w:type="gramStart"/>
      <w:r w:rsidR="004A417E" w:rsidRPr="004D6BF6">
        <w:rPr>
          <w:rFonts w:ascii="Times New Roman" w:hAnsi="Times New Roman" w:cs="Times New Roman"/>
          <w:sz w:val="20"/>
          <w:szCs w:val="20"/>
        </w:rPr>
        <w:t>Kompetensi  dan</w:t>
      </w:r>
      <w:proofErr w:type="gramEnd"/>
      <w:r w:rsidR="004A417E" w:rsidRPr="004D6BF6">
        <w:rPr>
          <w:rFonts w:ascii="Times New Roman" w:hAnsi="Times New Roman" w:cs="Times New Roman"/>
          <w:sz w:val="20"/>
          <w:szCs w:val="20"/>
        </w:rPr>
        <w:t xml:space="preserve"> Kinerja Pegawai bersifat </w:t>
      </w:r>
      <w:r w:rsidRPr="004D6BF6">
        <w:rPr>
          <w:rFonts w:ascii="Times New Roman" w:hAnsi="Times New Roman" w:cs="Times New Roman"/>
          <w:sz w:val="20"/>
          <w:szCs w:val="20"/>
        </w:rPr>
        <w:t>searah</w:t>
      </w:r>
      <w:r w:rsidR="004A417E" w:rsidRPr="004D6BF6">
        <w:rPr>
          <w:rFonts w:ascii="Times New Roman" w:hAnsi="Times New Roman" w:cs="Times New Roman"/>
          <w:sz w:val="20"/>
          <w:szCs w:val="20"/>
        </w:rPr>
        <w:t xml:space="preserve">. Hasil </w:t>
      </w:r>
      <w:r w:rsidRPr="004D6BF6">
        <w:rPr>
          <w:rFonts w:ascii="Times New Roman" w:hAnsi="Times New Roman" w:cs="Times New Roman"/>
          <w:sz w:val="20"/>
          <w:szCs w:val="20"/>
        </w:rPr>
        <w:t>seharusnya lurus jika</w:t>
      </w:r>
      <w:r w:rsidR="004A417E" w:rsidRPr="004D6BF6">
        <w:rPr>
          <w:rFonts w:ascii="Times New Roman" w:hAnsi="Times New Roman" w:cs="Times New Roman"/>
          <w:sz w:val="20"/>
          <w:szCs w:val="20"/>
        </w:rPr>
        <w:t xml:space="preserve"> sig. </w:t>
      </w:r>
      <w:r w:rsidR="004A417E" w:rsidRPr="004D6BF6">
        <w:rPr>
          <w:rFonts w:ascii="Times New Roman" w:hAnsi="Times New Roman" w:cs="Times New Roman"/>
          <w:i/>
          <w:sz w:val="20"/>
          <w:szCs w:val="20"/>
        </w:rPr>
        <w:t>Deviation From Linearty</w:t>
      </w:r>
      <w:r w:rsidR="004A417E" w:rsidRPr="004D6BF6">
        <w:rPr>
          <w:rFonts w:ascii="Times New Roman" w:hAnsi="Times New Roman" w:cs="Times New Roman"/>
          <w:sz w:val="20"/>
          <w:szCs w:val="20"/>
        </w:rPr>
        <w:t xml:space="preserve"> lebih </w:t>
      </w:r>
      <w:r w:rsidR="00D10876" w:rsidRPr="004D6BF6">
        <w:rPr>
          <w:rFonts w:ascii="Times New Roman" w:hAnsi="Times New Roman" w:cs="Times New Roman"/>
          <w:sz w:val="20"/>
          <w:szCs w:val="20"/>
        </w:rPr>
        <w:t>menonjol</w:t>
      </w:r>
      <w:r w:rsidR="004A417E" w:rsidRPr="004D6BF6">
        <w:rPr>
          <w:rFonts w:ascii="Times New Roman" w:hAnsi="Times New Roman" w:cs="Times New Roman"/>
          <w:sz w:val="20"/>
          <w:szCs w:val="20"/>
        </w:rPr>
        <w:t xml:space="preserve"> dari &gt;0,05 </w:t>
      </w:r>
      <w:r w:rsidR="00D10876" w:rsidRPr="004D6BF6">
        <w:rPr>
          <w:rFonts w:ascii="Times New Roman" w:hAnsi="Times New Roman" w:cs="Times New Roman"/>
          <w:sz w:val="20"/>
          <w:szCs w:val="20"/>
        </w:rPr>
        <w:t>sesuai dengan konsekuensi penanganan informasi penting yang ditangani</w:t>
      </w:r>
      <w:r w:rsidR="004A417E" w:rsidRPr="004D6BF6">
        <w:rPr>
          <w:rFonts w:ascii="Times New Roman" w:hAnsi="Times New Roman" w:cs="Times New Roman"/>
          <w:sz w:val="20"/>
          <w:szCs w:val="20"/>
        </w:rPr>
        <w:t xml:space="preserve">, bahwa nilai Kompetensi dan Kinerja Pegawai dengan  </w:t>
      </w:r>
      <w:r w:rsidR="004A417E" w:rsidRPr="004D6BF6">
        <w:rPr>
          <w:rFonts w:ascii="Times New Roman" w:hAnsi="Times New Roman" w:cs="Times New Roman"/>
          <w:i/>
          <w:sz w:val="20"/>
          <w:szCs w:val="20"/>
        </w:rPr>
        <w:t>Deviation From Linearity</w:t>
      </w:r>
      <w:r w:rsidR="004A417E" w:rsidRPr="004D6BF6">
        <w:rPr>
          <w:rFonts w:ascii="Times New Roman" w:hAnsi="Times New Roman" w:cs="Times New Roman"/>
          <w:sz w:val="20"/>
          <w:szCs w:val="20"/>
        </w:rPr>
        <w:t xml:space="preserve"> 0,</w:t>
      </w:r>
      <w:r w:rsidR="004A417E" w:rsidRPr="004D6BF6">
        <w:rPr>
          <w:rFonts w:ascii="Times New Roman" w:hAnsi="Times New Roman" w:cs="Times New Roman"/>
          <w:color w:val="000000"/>
          <w:sz w:val="20"/>
          <w:szCs w:val="20"/>
        </w:rPr>
        <w:t xml:space="preserve">192 </w:t>
      </w:r>
      <w:r w:rsidR="004A417E" w:rsidRPr="004D6BF6">
        <w:rPr>
          <w:rFonts w:ascii="Times New Roman" w:hAnsi="Times New Roman" w:cs="Times New Roman"/>
          <w:sz w:val="20"/>
          <w:szCs w:val="20"/>
        </w:rPr>
        <w:t>&gt; 0,05 men</w:t>
      </w:r>
      <w:r w:rsidR="00D10876" w:rsidRPr="004D6BF6">
        <w:rPr>
          <w:rFonts w:ascii="Times New Roman" w:hAnsi="Times New Roman" w:cs="Times New Roman"/>
          <w:sz w:val="20"/>
          <w:szCs w:val="20"/>
        </w:rPr>
        <w:t>yiaratkan</w:t>
      </w:r>
      <w:r w:rsidR="004A417E" w:rsidRPr="004D6BF6">
        <w:rPr>
          <w:rFonts w:ascii="Times New Roman" w:hAnsi="Times New Roman" w:cs="Times New Roman"/>
          <w:sz w:val="20"/>
          <w:szCs w:val="20"/>
        </w:rPr>
        <w:t xml:space="preserve"> bahwa hubungan antara variabel </w:t>
      </w:r>
      <w:r w:rsidR="00D10876" w:rsidRPr="004D6BF6">
        <w:rPr>
          <w:rFonts w:ascii="Times New Roman" w:hAnsi="Times New Roman" w:cs="Times New Roman"/>
          <w:sz w:val="20"/>
          <w:szCs w:val="20"/>
        </w:rPr>
        <w:t>otonom</w:t>
      </w:r>
      <w:r w:rsidR="004A417E" w:rsidRPr="004D6BF6">
        <w:rPr>
          <w:rFonts w:ascii="Times New Roman" w:hAnsi="Times New Roman" w:cs="Times New Roman"/>
          <w:sz w:val="20"/>
          <w:szCs w:val="20"/>
        </w:rPr>
        <w:t xml:space="preserve"> dengan variabel terikatnya bersifat </w:t>
      </w:r>
      <w:r w:rsidR="00D10876" w:rsidRPr="004D6BF6">
        <w:rPr>
          <w:rFonts w:ascii="Times New Roman" w:hAnsi="Times New Roman" w:cs="Times New Roman"/>
          <w:sz w:val="20"/>
          <w:szCs w:val="20"/>
        </w:rPr>
        <w:t>lurus</w:t>
      </w:r>
    </w:p>
    <w:p w:rsidR="004A417E" w:rsidRPr="004D6BF6" w:rsidRDefault="004D6BF6" w:rsidP="004D6BF6">
      <w:pPr>
        <w:jc w:val="both"/>
        <w:rPr>
          <w:rFonts w:ascii="Times New Roman" w:hAnsi="Times New Roman" w:cs="Times New Roman"/>
          <w:sz w:val="20"/>
          <w:szCs w:val="20"/>
        </w:rPr>
      </w:pPr>
      <w:r>
        <w:rPr>
          <w:rFonts w:ascii="Times New Roman" w:hAnsi="Times New Roman" w:cs="Times New Roman"/>
          <w:b/>
          <w:sz w:val="20"/>
          <w:szCs w:val="20"/>
        </w:rPr>
        <w:t xml:space="preserve">      </w:t>
      </w:r>
      <w:proofErr w:type="gramStart"/>
      <w:r w:rsidRPr="004D6BF6">
        <w:rPr>
          <w:rFonts w:ascii="Times New Roman" w:hAnsi="Times New Roman" w:cs="Times New Roman"/>
          <w:b/>
          <w:sz w:val="20"/>
          <w:szCs w:val="20"/>
        </w:rPr>
        <w:t>Tabel  8</w:t>
      </w:r>
      <w:proofErr w:type="gramEnd"/>
      <w:r w:rsidRPr="004D6BF6">
        <w:rPr>
          <w:rFonts w:ascii="Times New Roman" w:hAnsi="Times New Roman" w:cs="Times New Roman"/>
          <w:b/>
          <w:sz w:val="20"/>
          <w:szCs w:val="20"/>
        </w:rPr>
        <w:t xml:space="preserve">. </w:t>
      </w:r>
      <w:r w:rsidR="004A417E" w:rsidRPr="004D6BF6">
        <w:rPr>
          <w:rFonts w:ascii="Times New Roman" w:hAnsi="Times New Roman" w:cs="Times New Roman"/>
          <w:b/>
          <w:sz w:val="20"/>
          <w:szCs w:val="20"/>
        </w:rPr>
        <w:t xml:space="preserve">Hasil Uji </w:t>
      </w:r>
      <w:proofErr w:type="gramStart"/>
      <w:r w:rsidR="004A417E" w:rsidRPr="004D6BF6">
        <w:rPr>
          <w:rFonts w:ascii="Times New Roman" w:hAnsi="Times New Roman" w:cs="Times New Roman"/>
          <w:b/>
          <w:sz w:val="20"/>
          <w:szCs w:val="20"/>
        </w:rPr>
        <w:t>Linearitas  antara</w:t>
      </w:r>
      <w:proofErr w:type="gramEnd"/>
      <w:r w:rsidR="004A417E" w:rsidRPr="004D6BF6">
        <w:rPr>
          <w:rFonts w:ascii="Times New Roman" w:hAnsi="Times New Roman" w:cs="Times New Roman"/>
          <w:b/>
          <w:sz w:val="20"/>
          <w:szCs w:val="20"/>
        </w:rPr>
        <w:t xml:space="preserve"> (X</w:t>
      </w:r>
      <w:r>
        <w:rPr>
          <w:rFonts w:ascii="Adobe Garamond Pro Bold" w:hAnsi="Adobe Garamond Pro Bold" w:cs="Times New Roman"/>
          <w:b/>
          <w:sz w:val="20"/>
          <w:szCs w:val="20"/>
          <w:vertAlign w:val="subscript"/>
        </w:rPr>
        <w:t>2</w:t>
      </w:r>
      <w:r w:rsidR="004A417E" w:rsidRPr="004D6BF6">
        <w:rPr>
          <w:rFonts w:ascii="Times New Roman" w:hAnsi="Times New Roman" w:cs="Times New Roman"/>
          <w:b/>
          <w:sz w:val="20"/>
          <w:szCs w:val="20"/>
        </w:rPr>
        <w:t>) dan (Y)</w:t>
      </w:r>
    </w:p>
    <w:tbl>
      <w:tblPr>
        <w:tblW w:w="8788"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701"/>
        <w:gridCol w:w="992"/>
        <w:gridCol w:w="1276"/>
        <w:gridCol w:w="992"/>
        <w:gridCol w:w="425"/>
        <w:gridCol w:w="851"/>
        <w:gridCol w:w="850"/>
        <w:gridCol w:w="1701"/>
      </w:tblGrid>
      <w:tr w:rsidR="004A417E" w:rsidRPr="008C6E10" w:rsidTr="004D6BF6">
        <w:trPr>
          <w:cantSplit/>
          <w:tblHeader/>
        </w:trPr>
        <w:tc>
          <w:tcPr>
            <w:tcW w:w="8788" w:type="dxa"/>
            <w:gridSpan w:val="8"/>
            <w:tcBorders>
              <w:top w:val="nil"/>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b/>
                <w:bCs/>
                <w:color w:val="000000"/>
                <w:sz w:val="20"/>
                <w:szCs w:val="20"/>
              </w:rPr>
              <w:t>ANOVA Table</w:t>
            </w:r>
          </w:p>
        </w:tc>
      </w:tr>
      <w:tr w:rsidR="004A417E" w:rsidRPr="008C6E10" w:rsidTr="004D6BF6">
        <w:trPr>
          <w:cantSplit/>
          <w:tblHeader/>
        </w:trPr>
        <w:tc>
          <w:tcPr>
            <w:tcW w:w="170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sz w:val="20"/>
                <w:szCs w:val="20"/>
              </w:rPr>
            </w:pPr>
          </w:p>
        </w:tc>
        <w:tc>
          <w:tcPr>
            <w:tcW w:w="127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Sum of Squares</w:t>
            </w:r>
          </w:p>
        </w:tc>
        <w:tc>
          <w:tcPr>
            <w:tcW w:w="42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Df</w:t>
            </w:r>
          </w:p>
        </w:tc>
        <w:tc>
          <w:tcPr>
            <w:tcW w:w="85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Mean Square</w:t>
            </w:r>
          </w:p>
        </w:tc>
        <w:tc>
          <w:tcPr>
            <w:tcW w:w="85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F</w:t>
            </w:r>
          </w:p>
        </w:tc>
        <w:tc>
          <w:tcPr>
            <w:tcW w:w="170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Sig.</w:t>
            </w:r>
          </w:p>
        </w:tc>
      </w:tr>
      <w:tr w:rsidR="004A417E" w:rsidRPr="008C6E10" w:rsidTr="004D6BF6">
        <w:trPr>
          <w:cantSplit/>
          <w:tblHeader/>
        </w:trPr>
        <w:tc>
          <w:tcPr>
            <w:tcW w:w="1701"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Kinerja * Disiplin Kerja</w:t>
            </w:r>
          </w:p>
        </w:tc>
        <w:tc>
          <w:tcPr>
            <w:tcW w:w="992"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Between Groups</w:t>
            </w:r>
          </w:p>
        </w:tc>
        <w:tc>
          <w:tcPr>
            <w:tcW w:w="1276"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Combined)</w:t>
            </w:r>
          </w:p>
        </w:tc>
        <w:tc>
          <w:tcPr>
            <w:tcW w:w="992"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408.076</w:t>
            </w:r>
          </w:p>
        </w:tc>
        <w:tc>
          <w:tcPr>
            <w:tcW w:w="425"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6</w:t>
            </w:r>
          </w:p>
        </w:tc>
        <w:tc>
          <w:tcPr>
            <w:tcW w:w="851"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25.505</w:t>
            </w:r>
          </w:p>
        </w:tc>
        <w:tc>
          <w:tcPr>
            <w:tcW w:w="850"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6.645</w:t>
            </w:r>
          </w:p>
        </w:tc>
        <w:tc>
          <w:tcPr>
            <w:tcW w:w="1701"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000</w:t>
            </w:r>
          </w:p>
        </w:tc>
      </w:tr>
      <w:tr w:rsidR="004A417E" w:rsidRPr="008C6E10" w:rsidTr="004D6BF6">
        <w:trPr>
          <w:cantSplit/>
          <w:tblHeader/>
        </w:trPr>
        <w:tc>
          <w:tcPr>
            <w:tcW w:w="1701"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992"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Linearity</w:t>
            </w:r>
          </w:p>
        </w:tc>
        <w:tc>
          <w:tcPr>
            <w:tcW w:w="992"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342.415</w:t>
            </w:r>
          </w:p>
        </w:tc>
        <w:tc>
          <w:tcPr>
            <w:tcW w:w="425"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w:t>
            </w:r>
          </w:p>
        </w:tc>
        <w:tc>
          <w:tcPr>
            <w:tcW w:w="851"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342.415</w:t>
            </w:r>
          </w:p>
        </w:tc>
        <w:tc>
          <w:tcPr>
            <w:tcW w:w="850"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89.210</w:t>
            </w:r>
          </w:p>
        </w:tc>
        <w:tc>
          <w:tcPr>
            <w:tcW w:w="1701"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000</w:t>
            </w:r>
          </w:p>
        </w:tc>
      </w:tr>
      <w:tr w:rsidR="004A417E" w:rsidRPr="008C6E10" w:rsidTr="004D6BF6">
        <w:trPr>
          <w:cantSplit/>
          <w:tblHeader/>
        </w:trPr>
        <w:tc>
          <w:tcPr>
            <w:tcW w:w="1701"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992"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Deviation from Linearity</w:t>
            </w:r>
          </w:p>
        </w:tc>
        <w:tc>
          <w:tcPr>
            <w:tcW w:w="992"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65.661</w:t>
            </w:r>
          </w:p>
        </w:tc>
        <w:tc>
          <w:tcPr>
            <w:tcW w:w="425"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5</w:t>
            </w:r>
          </w:p>
        </w:tc>
        <w:tc>
          <w:tcPr>
            <w:tcW w:w="851"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4.377</w:t>
            </w:r>
          </w:p>
        </w:tc>
        <w:tc>
          <w:tcPr>
            <w:tcW w:w="850"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140</w:t>
            </w:r>
          </w:p>
        </w:tc>
        <w:tc>
          <w:tcPr>
            <w:tcW w:w="1701"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358</w:t>
            </w:r>
          </w:p>
        </w:tc>
      </w:tr>
      <w:tr w:rsidR="004A417E" w:rsidRPr="008C6E10" w:rsidTr="004D6BF6">
        <w:trPr>
          <w:cantSplit/>
          <w:tblHeader/>
        </w:trPr>
        <w:tc>
          <w:tcPr>
            <w:tcW w:w="1701"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2268" w:type="dxa"/>
            <w:gridSpan w:val="2"/>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Within Groups</w:t>
            </w:r>
          </w:p>
        </w:tc>
        <w:tc>
          <w:tcPr>
            <w:tcW w:w="992" w:type="dxa"/>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42.017</w:t>
            </w:r>
          </w:p>
        </w:tc>
        <w:tc>
          <w:tcPr>
            <w:tcW w:w="425" w:type="dxa"/>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37</w:t>
            </w:r>
          </w:p>
        </w:tc>
        <w:tc>
          <w:tcPr>
            <w:tcW w:w="851" w:type="dxa"/>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3.838</w:t>
            </w:r>
          </w:p>
        </w:tc>
        <w:tc>
          <w:tcPr>
            <w:tcW w:w="85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1701"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r>
      <w:tr w:rsidR="004A417E" w:rsidRPr="008C6E10" w:rsidTr="004D6BF6">
        <w:trPr>
          <w:cantSplit/>
        </w:trPr>
        <w:tc>
          <w:tcPr>
            <w:tcW w:w="1701" w:type="dxa"/>
            <w:vMerge/>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sz w:val="20"/>
                <w:szCs w:val="20"/>
              </w:rPr>
            </w:pPr>
          </w:p>
        </w:tc>
        <w:tc>
          <w:tcPr>
            <w:tcW w:w="2268"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Total</w:t>
            </w: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550.093</w:t>
            </w:r>
          </w:p>
        </w:tc>
        <w:tc>
          <w:tcPr>
            <w:tcW w:w="42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53</w:t>
            </w:r>
          </w:p>
        </w:tc>
        <w:tc>
          <w:tcPr>
            <w:tcW w:w="85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85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170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r>
    </w:tbl>
    <w:p w:rsidR="004D6BF6" w:rsidRDefault="004D6BF6" w:rsidP="004D6BF6">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gramStart"/>
      <w:r w:rsidR="004A417E" w:rsidRPr="008C6E10">
        <w:rPr>
          <w:rFonts w:ascii="Times New Roman" w:hAnsi="Times New Roman" w:cs="Times New Roman"/>
          <w:sz w:val="20"/>
          <w:szCs w:val="20"/>
        </w:rPr>
        <w:t>Sumber :</w:t>
      </w:r>
      <w:proofErr w:type="gramEnd"/>
      <w:r w:rsidR="004A417E" w:rsidRPr="008C6E10">
        <w:rPr>
          <w:rFonts w:ascii="Times New Roman" w:hAnsi="Times New Roman" w:cs="Times New Roman"/>
          <w:sz w:val="20"/>
          <w:szCs w:val="20"/>
        </w:rPr>
        <w:t xml:space="preserve"> Hasil Olahan Data SPSS </w:t>
      </w:r>
      <w:r w:rsidR="004A417E" w:rsidRPr="008C6E10">
        <w:rPr>
          <w:rFonts w:ascii="Times New Roman" w:eastAsia="Times New Roman" w:hAnsi="Times New Roman" w:cs="Times New Roman"/>
          <w:color w:val="000000"/>
          <w:sz w:val="20"/>
          <w:szCs w:val="20"/>
        </w:rPr>
        <w:t xml:space="preserve">22, Tahun 2021  </w:t>
      </w:r>
    </w:p>
    <w:p w:rsidR="004D6BF6" w:rsidRDefault="004A417E" w:rsidP="004D6BF6">
      <w:pPr>
        <w:spacing w:line="360" w:lineRule="auto"/>
        <w:ind w:left="284" w:firstLine="283"/>
        <w:jc w:val="both"/>
        <w:rPr>
          <w:rFonts w:ascii="Times New Roman" w:hAnsi="Times New Roman" w:cs="Times New Roman"/>
          <w:sz w:val="20"/>
          <w:szCs w:val="20"/>
        </w:rPr>
      </w:pPr>
      <w:r w:rsidRPr="008C6E10">
        <w:rPr>
          <w:rFonts w:ascii="Times New Roman" w:hAnsi="Times New Roman" w:cs="Times New Roman"/>
          <w:sz w:val="20"/>
          <w:szCs w:val="20"/>
        </w:rPr>
        <w:t xml:space="preserve">Pada tabel 4.60, yang menggambarkan uji </w:t>
      </w:r>
      <w:r w:rsidR="004D6BF6">
        <w:rPr>
          <w:rFonts w:ascii="Times New Roman" w:hAnsi="Times New Roman" w:cs="Times New Roman"/>
          <w:sz w:val="20"/>
          <w:szCs w:val="20"/>
        </w:rPr>
        <w:t>coba hubungan l</w:t>
      </w:r>
      <w:r w:rsidR="007B2A2A" w:rsidRPr="008C6E10">
        <w:rPr>
          <w:rFonts w:ascii="Times New Roman" w:hAnsi="Times New Roman" w:cs="Times New Roman"/>
          <w:sz w:val="20"/>
          <w:szCs w:val="20"/>
        </w:rPr>
        <w:t xml:space="preserve">ansung antara </w:t>
      </w:r>
      <w:r w:rsidRPr="008C6E10">
        <w:rPr>
          <w:rFonts w:ascii="Times New Roman" w:hAnsi="Times New Roman" w:cs="Times New Roman"/>
          <w:sz w:val="20"/>
          <w:szCs w:val="20"/>
        </w:rPr>
        <w:t>Disiplin Kerja (X</w:t>
      </w:r>
      <w:r w:rsidRPr="008C6E10">
        <w:rPr>
          <w:rFonts w:ascii="Adobe Garamond Pro Bold" w:hAnsi="Adobe Garamond Pro Bold" w:cs="Times New Roman"/>
          <w:sz w:val="20"/>
          <w:szCs w:val="20"/>
        </w:rPr>
        <w:t></w:t>
      </w:r>
      <w:r w:rsidRPr="008C6E10">
        <w:rPr>
          <w:rFonts w:ascii="Times New Roman" w:hAnsi="Times New Roman" w:cs="Times New Roman"/>
          <w:sz w:val="20"/>
          <w:szCs w:val="20"/>
        </w:rPr>
        <w:t xml:space="preserve">) dan Kinerja Pegawai (Y), dan nilai sig. pada </w:t>
      </w:r>
      <w:r w:rsidRPr="008C6E10">
        <w:rPr>
          <w:rFonts w:ascii="Times New Roman" w:hAnsi="Times New Roman" w:cs="Times New Roman"/>
          <w:i/>
          <w:sz w:val="20"/>
          <w:szCs w:val="20"/>
        </w:rPr>
        <w:t>Linearity</w:t>
      </w:r>
      <w:r w:rsidRPr="008C6E10">
        <w:rPr>
          <w:rFonts w:ascii="Times New Roman" w:hAnsi="Times New Roman" w:cs="Times New Roman"/>
          <w:sz w:val="20"/>
          <w:szCs w:val="20"/>
        </w:rPr>
        <w:t xml:space="preserve"> sebesar 0,</w:t>
      </w:r>
      <w:r w:rsidRPr="008C6E10">
        <w:rPr>
          <w:rFonts w:ascii="Arial" w:hAnsi="Arial" w:cs="Arial"/>
          <w:color w:val="000000"/>
          <w:sz w:val="20"/>
          <w:szCs w:val="20"/>
        </w:rPr>
        <w:t xml:space="preserve"> </w:t>
      </w:r>
      <w:r w:rsidRPr="008C6E10">
        <w:rPr>
          <w:rFonts w:ascii="Times New Roman" w:hAnsi="Times New Roman" w:cs="Times New Roman"/>
          <w:color w:val="000000"/>
          <w:sz w:val="20"/>
          <w:szCs w:val="20"/>
        </w:rPr>
        <w:t xml:space="preserve">358 </w:t>
      </w:r>
      <w:r w:rsidRPr="008C6E10">
        <w:rPr>
          <w:rFonts w:ascii="Times New Roman" w:hAnsi="Times New Roman" w:cs="Times New Roman"/>
          <w:sz w:val="20"/>
          <w:szCs w:val="20"/>
        </w:rPr>
        <w:t>&gt; 0</w:t>
      </w:r>
      <w:proofErr w:type="gramStart"/>
      <w:r w:rsidRPr="008C6E10">
        <w:rPr>
          <w:rFonts w:ascii="Times New Roman" w:hAnsi="Times New Roman" w:cs="Times New Roman"/>
          <w:sz w:val="20"/>
          <w:szCs w:val="20"/>
        </w:rPr>
        <w:t>,05</w:t>
      </w:r>
      <w:proofErr w:type="gramEnd"/>
      <w:r w:rsidRPr="008C6E10">
        <w:rPr>
          <w:rFonts w:ascii="Times New Roman" w:hAnsi="Times New Roman" w:cs="Times New Roman"/>
          <w:sz w:val="20"/>
          <w:szCs w:val="20"/>
        </w:rPr>
        <w:t xml:space="preserve">. </w:t>
      </w:r>
      <w:r w:rsidR="007B2A2A" w:rsidRPr="008C6E10">
        <w:rPr>
          <w:rFonts w:ascii="Times New Roman" w:hAnsi="Times New Roman" w:cs="Times New Roman"/>
          <w:sz w:val="20"/>
          <w:szCs w:val="20"/>
        </w:rPr>
        <w:t xml:space="preserve">Jadi sangat mungkin beralasan </w:t>
      </w:r>
      <w:r w:rsidRPr="008C6E10">
        <w:rPr>
          <w:rFonts w:ascii="Times New Roman" w:hAnsi="Times New Roman" w:cs="Times New Roman"/>
          <w:sz w:val="20"/>
          <w:szCs w:val="20"/>
        </w:rPr>
        <w:t xml:space="preserve">bahwa </w:t>
      </w:r>
      <w:r w:rsidRPr="008C6E10">
        <w:rPr>
          <w:rFonts w:ascii="Times New Roman" w:hAnsi="Times New Roman" w:cs="Times New Roman"/>
          <w:i/>
          <w:sz w:val="20"/>
          <w:szCs w:val="20"/>
        </w:rPr>
        <w:lastRenderedPageBreak/>
        <w:t xml:space="preserve">Deviation From Linearity </w:t>
      </w:r>
      <w:r w:rsidRPr="008C6E10">
        <w:rPr>
          <w:rFonts w:ascii="Times New Roman" w:hAnsi="Times New Roman" w:cs="Times New Roman"/>
          <w:sz w:val="20"/>
          <w:szCs w:val="20"/>
        </w:rPr>
        <w:t xml:space="preserve">lebih </w:t>
      </w:r>
      <w:r w:rsidR="007B2A2A" w:rsidRPr="008C6E10">
        <w:rPr>
          <w:rFonts w:ascii="Times New Roman" w:hAnsi="Times New Roman" w:cs="Times New Roman"/>
          <w:sz w:val="20"/>
          <w:szCs w:val="20"/>
        </w:rPr>
        <w:t>penting</w:t>
      </w:r>
      <w:r w:rsidRPr="008C6E10">
        <w:rPr>
          <w:rFonts w:ascii="Times New Roman" w:hAnsi="Times New Roman" w:cs="Times New Roman"/>
          <w:i/>
          <w:sz w:val="20"/>
          <w:szCs w:val="20"/>
        </w:rPr>
        <w:t xml:space="preserve"> </w:t>
      </w:r>
      <w:r w:rsidRPr="008C6E10">
        <w:rPr>
          <w:rFonts w:ascii="Times New Roman" w:hAnsi="Times New Roman" w:cs="Times New Roman"/>
          <w:sz w:val="20"/>
          <w:szCs w:val="20"/>
        </w:rPr>
        <w:t>dari nilai 0</w:t>
      </w:r>
      <w:proofErr w:type="gramStart"/>
      <w:r w:rsidRPr="008C6E10">
        <w:rPr>
          <w:rFonts w:ascii="Times New Roman" w:hAnsi="Times New Roman" w:cs="Times New Roman"/>
          <w:sz w:val="20"/>
          <w:szCs w:val="20"/>
        </w:rPr>
        <w:t>,05</w:t>
      </w:r>
      <w:proofErr w:type="gramEnd"/>
      <w:r w:rsidRPr="008C6E10">
        <w:rPr>
          <w:rFonts w:ascii="Times New Roman" w:hAnsi="Times New Roman" w:cs="Times New Roman"/>
          <w:sz w:val="20"/>
          <w:szCs w:val="20"/>
        </w:rPr>
        <w:t xml:space="preserve">. </w:t>
      </w:r>
      <w:r w:rsidR="007B2A2A" w:rsidRPr="008C6E10">
        <w:rPr>
          <w:rFonts w:ascii="Times New Roman" w:hAnsi="Times New Roman" w:cs="Times New Roman"/>
          <w:sz w:val="20"/>
          <w:szCs w:val="20"/>
        </w:rPr>
        <w:t>Dalam</w:t>
      </w:r>
      <w:r w:rsidRPr="008C6E10">
        <w:rPr>
          <w:rFonts w:ascii="Times New Roman" w:hAnsi="Times New Roman" w:cs="Times New Roman"/>
          <w:sz w:val="20"/>
          <w:szCs w:val="20"/>
        </w:rPr>
        <w:t xml:space="preserve"> nilai Sig. lebih besar dari 0</w:t>
      </w:r>
      <w:proofErr w:type="gramStart"/>
      <w:r w:rsidRPr="008C6E10">
        <w:rPr>
          <w:rFonts w:ascii="Times New Roman" w:hAnsi="Times New Roman" w:cs="Times New Roman"/>
          <w:sz w:val="20"/>
          <w:szCs w:val="20"/>
        </w:rPr>
        <w:t>,05</w:t>
      </w:r>
      <w:proofErr w:type="gramEnd"/>
      <w:r w:rsidRPr="008C6E10">
        <w:rPr>
          <w:rFonts w:ascii="Times New Roman" w:hAnsi="Times New Roman" w:cs="Times New Roman"/>
          <w:sz w:val="20"/>
          <w:szCs w:val="20"/>
        </w:rPr>
        <w:t xml:space="preserve"> </w:t>
      </w:r>
      <w:r w:rsidR="007B2A2A" w:rsidRPr="008C6E10">
        <w:rPr>
          <w:rFonts w:ascii="Times New Roman" w:hAnsi="Times New Roman" w:cs="Times New Roman"/>
          <w:sz w:val="20"/>
          <w:szCs w:val="20"/>
        </w:rPr>
        <w:t>menyiaratkan bahwa hubungan antara indikator dan variable lingkungan adalah langsung.</w:t>
      </w:r>
    </w:p>
    <w:p w:rsidR="004A417E" w:rsidRPr="004D6BF6" w:rsidRDefault="008A0F01" w:rsidP="004D6BF6">
      <w:pPr>
        <w:spacing w:line="360" w:lineRule="auto"/>
        <w:ind w:left="284"/>
        <w:jc w:val="both"/>
        <w:rPr>
          <w:rFonts w:ascii="Times New Roman" w:hAnsi="Times New Roman" w:cs="Times New Roman"/>
          <w:sz w:val="20"/>
          <w:szCs w:val="20"/>
        </w:rPr>
      </w:pPr>
      <w:proofErr w:type="gramStart"/>
      <w:r>
        <w:rPr>
          <w:rFonts w:ascii="Times New Roman" w:hAnsi="Times New Roman" w:cs="Times New Roman"/>
          <w:b/>
          <w:sz w:val="20"/>
          <w:szCs w:val="20"/>
        </w:rPr>
        <w:t>Tabel 9.</w:t>
      </w:r>
      <w:proofErr w:type="gramEnd"/>
      <w:r w:rsidR="004A417E" w:rsidRPr="008C6E10">
        <w:rPr>
          <w:rFonts w:ascii="Times New Roman" w:hAnsi="Times New Roman" w:cs="Times New Roman"/>
          <w:b/>
          <w:sz w:val="20"/>
          <w:szCs w:val="20"/>
        </w:rPr>
        <w:t xml:space="preserve"> Hasil Uji </w:t>
      </w:r>
      <w:proofErr w:type="gramStart"/>
      <w:r w:rsidR="004A417E" w:rsidRPr="008C6E10">
        <w:rPr>
          <w:rFonts w:ascii="Times New Roman" w:hAnsi="Times New Roman" w:cs="Times New Roman"/>
          <w:b/>
          <w:sz w:val="20"/>
          <w:szCs w:val="20"/>
        </w:rPr>
        <w:t>Linearitas  antara</w:t>
      </w:r>
      <w:proofErr w:type="gramEnd"/>
      <w:r w:rsidR="004A417E" w:rsidRPr="008C6E10">
        <w:rPr>
          <w:rFonts w:ascii="Times New Roman" w:hAnsi="Times New Roman" w:cs="Times New Roman"/>
          <w:b/>
          <w:sz w:val="20"/>
          <w:szCs w:val="20"/>
        </w:rPr>
        <w:t xml:space="preserve"> (X</w:t>
      </w:r>
      <w:r w:rsidR="004D6BF6">
        <w:rPr>
          <w:rFonts w:ascii="Adobe Garamond Pro Bold" w:hAnsi="Adobe Garamond Pro Bold" w:cs="Times New Roman"/>
          <w:b/>
          <w:sz w:val="20"/>
          <w:szCs w:val="20"/>
          <w:vertAlign w:val="subscript"/>
        </w:rPr>
        <w:t>3</w:t>
      </w:r>
      <w:r w:rsidR="004A417E" w:rsidRPr="008C6E10">
        <w:rPr>
          <w:rFonts w:ascii="Times New Roman" w:hAnsi="Times New Roman" w:cs="Times New Roman"/>
          <w:b/>
          <w:sz w:val="20"/>
          <w:szCs w:val="20"/>
        </w:rPr>
        <w:t>) dan (Y)</w:t>
      </w:r>
    </w:p>
    <w:tbl>
      <w:tblPr>
        <w:tblW w:w="8788"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43"/>
        <w:gridCol w:w="992"/>
        <w:gridCol w:w="1276"/>
        <w:gridCol w:w="992"/>
        <w:gridCol w:w="425"/>
        <w:gridCol w:w="851"/>
        <w:gridCol w:w="708"/>
        <w:gridCol w:w="1701"/>
      </w:tblGrid>
      <w:tr w:rsidR="004A417E" w:rsidRPr="008C6E10" w:rsidTr="004D6BF6">
        <w:trPr>
          <w:cantSplit/>
          <w:tblHeader/>
        </w:trPr>
        <w:tc>
          <w:tcPr>
            <w:tcW w:w="8788" w:type="dxa"/>
            <w:gridSpan w:val="8"/>
            <w:tcBorders>
              <w:top w:val="nil"/>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b/>
                <w:bCs/>
                <w:color w:val="000000"/>
                <w:sz w:val="20"/>
                <w:szCs w:val="20"/>
              </w:rPr>
              <w:t xml:space="preserve">    ANOVA Table</w:t>
            </w:r>
          </w:p>
        </w:tc>
      </w:tr>
      <w:tr w:rsidR="004A417E" w:rsidRPr="008C6E10" w:rsidTr="004D6BF6">
        <w:trPr>
          <w:cantSplit/>
          <w:tblHeader/>
        </w:trPr>
        <w:tc>
          <w:tcPr>
            <w:tcW w:w="184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sz w:val="20"/>
                <w:szCs w:val="20"/>
              </w:rPr>
            </w:pPr>
          </w:p>
        </w:tc>
        <w:tc>
          <w:tcPr>
            <w:tcW w:w="127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sz w:val="20"/>
                <w:szCs w:val="20"/>
              </w:rPr>
            </w:pP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A50B3F">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S</w:t>
            </w:r>
            <w:r w:rsidR="00A50B3F" w:rsidRPr="008C6E10">
              <w:rPr>
                <w:rFonts w:ascii="Times New Roman" w:hAnsi="Times New Roman" w:cs="Times New Roman"/>
                <w:color w:val="000000"/>
                <w:sz w:val="20"/>
                <w:szCs w:val="20"/>
              </w:rPr>
              <w:t>i</w:t>
            </w:r>
            <w:r w:rsidRPr="008C6E10">
              <w:rPr>
                <w:rFonts w:ascii="Times New Roman" w:hAnsi="Times New Roman" w:cs="Times New Roman"/>
                <w:color w:val="000000"/>
                <w:sz w:val="20"/>
                <w:szCs w:val="20"/>
              </w:rPr>
              <w:t>m of Squa</w:t>
            </w:r>
            <w:r w:rsidR="00A50B3F" w:rsidRPr="008C6E10">
              <w:rPr>
                <w:rFonts w:ascii="Times New Roman" w:hAnsi="Times New Roman" w:cs="Times New Roman"/>
                <w:color w:val="000000"/>
                <w:sz w:val="20"/>
                <w:szCs w:val="20"/>
              </w:rPr>
              <w:t>a</w:t>
            </w:r>
            <w:r w:rsidRPr="008C6E10">
              <w:rPr>
                <w:rFonts w:ascii="Times New Roman" w:hAnsi="Times New Roman" w:cs="Times New Roman"/>
                <w:color w:val="000000"/>
                <w:sz w:val="20"/>
                <w:szCs w:val="20"/>
              </w:rPr>
              <w:t>res</w:t>
            </w:r>
          </w:p>
        </w:tc>
        <w:tc>
          <w:tcPr>
            <w:tcW w:w="42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D</w:t>
            </w:r>
            <w:r w:rsidR="00A50B3F" w:rsidRPr="008C6E10">
              <w:rPr>
                <w:rFonts w:ascii="Times New Roman" w:hAnsi="Times New Roman" w:cs="Times New Roman"/>
                <w:color w:val="000000"/>
                <w:sz w:val="20"/>
                <w:szCs w:val="20"/>
              </w:rPr>
              <w:t>i</w:t>
            </w:r>
            <w:r w:rsidRPr="008C6E10">
              <w:rPr>
                <w:rFonts w:ascii="Times New Roman" w:hAnsi="Times New Roman" w:cs="Times New Roman"/>
                <w:color w:val="000000"/>
                <w:sz w:val="20"/>
                <w:szCs w:val="20"/>
              </w:rPr>
              <w:t>f</w:t>
            </w:r>
          </w:p>
        </w:tc>
        <w:tc>
          <w:tcPr>
            <w:tcW w:w="85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Mea</w:t>
            </w:r>
            <w:r w:rsidR="00A50B3F" w:rsidRPr="008C6E10">
              <w:rPr>
                <w:rFonts w:ascii="Times New Roman" w:hAnsi="Times New Roman" w:cs="Times New Roman"/>
                <w:color w:val="000000"/>
                <w:sz w:val="20"/>
                <w:szCs w:val="20"/>
              </w:rPr>
              <w:t>a</w:t>
            </w:r>
            <w:r w:rsidRPr="008C6E10">
              <w:rPr>
                <w:rFonts w:ascii="Times New Roman" w:hAnsi="Times New Roman" w:cs="Times New Roman"/>
                <w:color w:val="000000"/>
                <w:sz w:val="20"/>
                <w:szCs w:val="20"/>
              </w:rPr>
              <w:t>n Squa</w:t>
            </w:r>
            <w:r w:rsidR="00A50B3F" w:rsidRPr="008C6E10">
              <w:rPr>
                <w:rFonts w:ascii="Times New Roman" w:hAnsi="Times New Roman" w:cs="Times New Roman"/>
                <w:color w:val="000000"/>
                <w:sz w:val="20"/>
                <w:szCs w:val="20"/>
              </w:rPr>
              <w:t>a</w:t>
            </w:r>
            <w:r w:rsidRPr="008C6E10">
              <w:rPr>
                <w:rFonts w:ascii="Times New Roman" w:hAnsi="Times New Roman" w:cs="Times New Roman"/>
                <w:color w:val="000000"/>
                <w:sz w:val="20"/>
                <w:szCs w:val="20"/>
              </w:rPr>
              <w:t>re</w:t>
            </w:r>
          </w:p>
        </w:tc>
        <w:tc>
          <w:tcPr>
            <w:tcW w:w="70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F</w:t>
            </w:r>
          </w:p>
        </w:tc>
        <w:tc>
          <w:tcPr>
            <w:tcW w:w="170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4A417E" w:rsidRPr="008C6E10" w:rsidRDefault="004A417E" w:rsidP="004A417E">
            <w:pPr>
              <w:autoSpaceDE w:val="0"/>
              <w:autoSpaceDN w:val="0"/>
              <w:adjustRightInd w:val="0"/>
              <w:spacing w:after="0"/>
              <w:jc w:val="center"/>
              <w:rPr>
                <w:rFonts w:ascii="Times New Roman" w:hAnsi="Times New Roman" w:cs="Times New Roman"/>
                <w:color w:val="000000"/>
                <w:sz w:val="20"/>
                <w:szCs w:val="20"/>
              </w:rPr>
            </w:pPr>
            <w:r w:rsidRPr="008C6E10">
              <w:rPr>
                <w:rFonts w:ascii="Times New Roman" w:hAnsi="Times New Roman" w:cs="Times New Roman"/>
                <w:color w:val="000000"/>
                <w:sz w:val="20"/>
                <w:szCs w:val="20"/>
              </w:rPr>
              <w:t>Sig.</w:t>
            </w:r>
          </w:p>
        </w:tc>
      </w:tr>
      <w:tr w:rsidR="004A417E" w:rsidRPr="008C6E10" w:rsidTr="004D6BF6">
        <w:trPr>
          <w:cantSplit/>
          <w:tblHeader/>
        </w:trPr>
        <w:tc>
          <w:tcPr>
            <w:tcW w:w="1843"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Kin</w:t>
            </w:r>
            <w:r w:rsidR="00A50B3F" w:rsidRPr="008C6E10">
              <w:rPr>
                <w:rFonts w:ascii="Times New Roman" w:hAnsi="Times New Roman" w:cs="Times New Roman"/>
                <w:color w:val="000000"/>
                <w:sz w:val="20"/>
                <w:szCs w:val="20"/>
              </w:rPr>
              <w:t>i</w:t>
            </w:r>
            <w:r w:rsidRPr="008C6E10">
              <w:rPr>
                <w:rFonts w:ascii="Times New Roman" w:hAnsi="Times New Roman" w:cs="Times New Roman"/>
                <w:color w:val="000000"/>
                <w:sz w:val="20"/>
                <w:szCs w:val="20"/>
              </w:rPr>
              <w:t>erja * Lingkungan Kerja</w:t>
            </w:r>
          </w:p>
        </w:tc>
        <w:tc>
          <w:tcPr>
            <w:tcW w:w="992" w:type="dxa"/>
            <w:vMerge w:val="restart"/>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Bet</w:t>
            </w:r>
            <w:r w:rsidR="00A50B3F" w:rsidRPr="008C6E10">
              <w:rPr>
                <w:rFonts w:ascii="Times New Roman" w:hAnsi="Times New Roman" w:cs="Times New Roman"/>
                <w:color w:val="000000"/>
                <w:sz w:val="20"/>
                <w:szCs w:val="20"/>
              </w:rPr>
              <w:t>i</w:t>
            </w:r>
            <w:r w:rsidRPr="008C6E10">
              <w:rPr>
                <w:rFonts w:ascii="Times New Roman" w:hAnsi="Times New Roman" w:cs="Times New Roman"/>
                <w:color w:val="000000"/>
                <w:sz w:val="20"/>
                <w:szCs w:val="20"/>
              </w:rPr>
              <w:t>ween Groups</w:t>
            </w:r>
          </w:p>
        </w:tc>
        <w:tc>
          <w:tcPr>
            <w:tcW w:w="1276"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Combined)</w:t>
            </w:r>
          </w:p>
        </w:tc>
        <w:tc>
          <w:tcPr>
            <w:tcW w:w="992"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310.418</w:t>
            </w:r>
          </w:p>
        </w:tc>
        <w:tc>
          <w:tcPr>
            <w:tcW w:w="425"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8</w:t>
            </w:r>
          </w:p>
        </w:tc>
        <w:tc>
          <w:tcPr>
            <w:tcW w:w="851"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7.245</w:t>
            </w:r>
          </w:p>
        </w:tc>
        <w:tc>
          <w:tcPr>
            <w:tcW w:w="708"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2.518</w:t>
            </w:r>
          </w:p>
        </w:tc>
        <w:tc>
          <w:tcPr>
            <w:tcW w:w="1701" w:type="dxa"/>
            <w:tcBorders>
              <w:top w:val="single" w:sz="4" w:space="0" w:color="auto"/>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009</w:t>
            </w:r>
          </w:p>
        </w:tc>
      </w:tr>
      <w:tr w:rsidR="004A417E" w:rsidRPr="008C6E10" w:rsidTr="004D6BF6">
        <w:trPr>
          <w:cantSplit/>
          <w:tblHeader/>
        </w:trPr>
        <w:tc>
          <w:tcPr>
            <w:tcW w:w="1843"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992"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Linearity</w:t>
            </w:r>
          </w:p>
        </w:tc>
        <w:tc>
          <w:tcPr>
            <w:tcW w:w="992"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32.152</w:t>
            </w:r>
          </w:p>
        </w:tc>
        <w:tc>
          <w:tcPr>
            <w:tcW w:w="425"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w:t>
            </w:r>
          </w:p>
        </w:tc>
        <w:tc>
          <w:tcPr>
            <w:tcW w:w="851"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32.152</w:t>
            </w:r>
          </w:p>
        </w:tc>
        <w:tc>
          <w:tcPr>
            <w:tcW w:w="708"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4.695</w:t>
            </w:r>
          </w:p>
        </w:tc>
        <w:tc>
          <w:tcPr>
            <w:tcW w:w="1701"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037</w:t>
            </w:r>
          </w:p>
        </w:tc>
      </w:tr>
      <w:tr w:rsidR="004A417E" w:rsidRPr="008C6E10" w:rsidTr="004D6BF6">
        <w:trPr>
          <w:cantSplit/>
          <w:tblHeader/>
        </w:trPr>
        <w:tc>
          <w:tcPr>
            <w:tcW w:w="1843"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992"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Deviation from Linearity</w:t>
            </w:r>
          </w:p>
        </w:tc>
        <w:tc>
          <w:tcPr>
            <w:tcW w:w="992"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278.266</w:t>
            </w:r>
          </w:p>
        </w:tc>
        <w:tc>
          <w:tcPr>
            <w:tcW w:w="425"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7</w:t>
            </w:r>
          </w:p>
        </w:tc>
        <w:tc>
          <w:tcPr>
            <w:tcW w:w="851"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16.369</w:t>
            </w:r>
          </w:p>
        </w:tc>
        <w:tc>
          <w:tcPr>
            <w:tcW w:w="708"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2.390</w:t>
            </w:r>
          </w:p>
        </w:tc>
        <w:tc>
          <w:tcPr>
            <w:tcW w:w="1701" w:type="dxa"/>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014</w:t>
            </w:r>
          </w:p>
        </w:tc>
      </w:tr>
      <w:tr w:rsidR="004A417E" w:rsidRPr="008C6E10" w:rsidTr="004D6BF6">
        <w:trPr>
          <w:cantSplit/>
          <w:tblHeader/>
        </w:trPr>
        <w:tc>
          <w:tcPr>
            <w:tcW w:w="1843" w:type="dxa"/>
            <w:vMerge/>
            <w:tcBorders>
              <w:top w:val="nil"/>
              <w:left w:val="nil"/>
              <w:bottom w:val="nil"/>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p>
        </w:tc>
        <w:tc>
          <w:tcPr>
            <w:tcW w:w="2268" w:type="dxa"/>
            <w:gridSpan w:val="2"/>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Within Groups</w:t>
            </w:r>
          </w:p>
        </w:tc>
        <w:tc>
          <w:tcPr>
            <w:tcW w:w="992" w:type="dxa"/>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239.675</w:t>
            </w:r>
          </w:p>
        </w:tc>
        <w:tc>
          <w:tcPr>
            <w:tcW w:w="425" w:type="dxa"/>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35</w:t>
            </w:r>
          </w:p>
        </w:tc>
        <w:tc>
          <w:tcPr>
            <w:tcW w:w="851" w:type="dxa"/>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6.848</w:t>
            </w:r>
          </w:p>
        </w:tc>
        <w:tc>
          <w:tcPr>
            <w:tcW w:w="708"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1701"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r>
      <w:tr w:rsidR="004A417E" w:rsidRPr="008C6E10" w:rsidTr="004D6BF6">
        <w:trPr>
          <w:cantSplit/>
        </w:trPr>
        <w:tc>
          <w:tcPr>
            <w:tcW w:w="1843" w:type="dxa"/>
            <w:vMerge/>
            <w:tcBorders>
              <w:top w:val="nil"/>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sz w:val="20"/>
                <w:szCs w:val="20"/>
              </w:rPr>
            </w:pPr>
          </w:p>
        </w:tc>
        <w:tc>
          <w:tcPr>
            <w:tcW w:w="2268"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rPr>
                <w:rFonts w:ascii="Times New Roman" w:hAnsi="Times New Roman" w:cs="Times New Roman"/>
                <w:color w:val="000000"/>
                <w:sz w:val="20"/>
                <w:szCs w:val="20"/>
              </w:rPr>
            </w:pPr>
            <w:r w:rsidRPr="008C6E10">
              <w:rPr>
                <w:rFonts w:ascii="Times New Roman" w:hAnsi="Times New Roman" w:cs="Times New Roman"/>
                <w:color w:val="000000"/>
                <w:sz w:val="20"/>
                <w:szCs w:val="20"/>
              </w:rPr>
              <w:t>Total</w:t>
            </w:r>
          </w:p>
        </w:tc>
        <w:tc>
          <w:tcPr>
            <w:tcW w:w="9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550.093</w:t>
            </w:r>
          </w:p>
        </w:tc>
        <w:tc>
          <w:tcPr>
            <w:tcW w:w="42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4A417E" w:rsidRPr="008C6E10" w:rsidRDefault="004A417E" w:rsidP="004A417E">
            <w:pPr>
              <w:autoSpaceDE w:val="0"/>
              <w:autoSpaceDN w:val="0"/>
              <w:adjustRightInd w:val="0"/>
              <w:spacing w:after="0"/>
              <w:jc w:val="right"/>
              <w:rPr>
                <w:rFonts w:ascii="Times New Roman" w:hAnsi="Times New Roman" w:cs="Times New Roman"/>
                <w:color w:val="000000"/>
                <w:sz w:val="20"/>
                <w:szCs w:val="20"/>
              </w:rPr>
            </w:pPr>
            <w:r w:rsidRPr="008C6E10">
              <w:rPr>
                <w:rFonts w:ascii="Times New Roman" w:hAnsi="Times New Roman" w:cs="Times New Roman"/>
                <w:color w:val="000000"/>
                <w:sz w:val="20"/>
                <w:szCs w:val="20"/>
              </w:rPr>
              <w:t>53</w:t>
            </w:r>
          </w:p>
        </w:tc>
        <w:tc>
          <w:tcPr>
            <w:tcW w:w="85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70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c>
          <w:tcPr>
            <w:tcW w:w="170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4A417E" w:rsidRPr="008C6E10" w:rsidRDefault="004A417E" w:rsidP="004A417E">
            <w:pPr>
              <w:autoSpaceDE w:val="0"/>
              <w:autoSpaceDN w:val="0"/>
              <w:adjustRightInd w:val="0"/>
              <w:spacing w:after="0"/>
              <w:jc w:val="center"/>
              <w:rPr>
                <w:rFonts w:ascii="Times New Roman" w:hAnsi="Times New Roman" w:cs="Times New Roman"/>
                <w:sz w:val="20"/>
                <w:szCs w:val="20"/>
              </w:rPr>
            </w:pPr>
          </w:p>
        </w:tc>
      </w:tr>
    </w:tbl>
    <w:p w:rsidR="004D6BF6" w:rsidRDefault="004D6BF6" w:rsidP="004D6BF6">
      <w:pPr>
        <w:jc w:val="both"/>
        <w:rPr>
          <w:rFonts w:ascii="Times New Roman" w:hAnsi="Times New Roman" w:cs="Times New Roman"/>
          <w:sz w:val="20"/>
          <w:szCs w:val="20"/>
        </w:rPr>
      </w:pPr>
      <w:r>
        <w:rPr>
          <w:rFonts w:ascii="Times New Roman" w:hAnsi="Times New Roman" w:cs="Times New Roman"/>
          <w:sz w:val="20"/>
          <w:szCs w:val="20"/>
        </w:rPr>
        <w:t xml:space="preserve">     </w:t>
      </w:r>
      <w:proofErr w:type="gramStart"/>
      <w:r w:rsidR="004A417E" w:rsidRPr="008C6E10">
        <w:rPr>
          <w:rFonts w:ascii="Times New Roman" w:hAnsi="Times New Roman" w:cs="Times New Roman"/>
          <w:sz w:val="20"/>
          <w:szCs w:val="20"/>
        </w:rPr>
        <w:t>Sumber :</w:t>
      </w:r>
      <w:proofErr w:type="gramEnd"/>
      <w:r w:rsidR="004A417E" w:rsidRPr="008C6E10">
        <w:rPr>
          <w:rFonts w:ascii="Times New Roman" w:hAnsi="Times New Roman" w:cs="Times New Roman"/>
          <w:sz w:val="20"/>
          <w:szCs w:val="20"/>
        </w:rPr>
        <w:t xml:space="preserve"> Hasil Olahan Data SPSS </w:t>
      </w:r>
      <w:r w:rsidR="004A417E" w:rsidRPr="008C6E10">
        <w:rPr>
          <w:rFonts w:ascii="Times New Roman" w:eastAsia="Times New Roman" w:hAnsi="Times New Roman" w:cs="Times New Roman"/>
          <w:color w:val="000000"/>
          <w:sz w:val="20"/>
          <w:szCs w:val="20"/>
        </w:rPr>
        <w:t xml:space="preserve">22, Tahun 2021  </w:t>
      </w:r>
    </w:p>
    <w:p w:rsidR="007959DD" w:rsidRPr="007959DD" w:rsidRDefault="007959DD" w:rsidP="007959DD">
      <w:pPr>
        <w:spacing w:line="360" w:lineRule="auto"/>
        <w:ind w:left="284" w:firstLine="283"/>
        <w:jc w:val="both"/>
        <w:rPr>
          <w:rFonts w:ascii="Times New Roman" w:hAnsi="Times New Roman" w:cs="Times New Roman"/>
          <w:sz w:val="20"/>
          <w:szCs w:val="20"/>
        </w:rPr>
      </w:pPr>
      <w:proofErr w:type="gramStart"/>
      <w:r>
        <w:rPr>
          <w:rFonts w:ascii="Times New Roman" w:hAnsi="Times New Roman" w:cs="Times New Roman"/>
          <w:sz w:val="20"/>
          <w:szCs w:val="20"/>
        </w:rPr>
        <w:t>D</w:t>
      </w:r>
      <w:r w:rsidRPr="007959DD">
        <w:rPr>
          <w:rFonts w:ascii="Times New Roman" w:hAnsi="Times New Roman" w:cs="Times New Roman"/>
          <w:sz w:val="20"/>
          <w:szCs w:val="20"/>
        </w:rPr>
        <w:t>ari uji linieritas Tabel tersebut menunjukkan bahwa terdapat hubungan linier antara lingkungan kerja (X3) dengan kinerja karyawan (Y).</w:t>
      </w:r>
      <w:proofErr w:type="gramEnd"/>
      <w:r w:rsidRPr="007959DD">
        <w:rPr>
          <w:rFonts w:ascii="Times New Roman" w:hAnsi="Times New Roman" w:cs="Times New Roman"/>
          <w:sz w:val="20"/>
          <w:szCs w:val="20"/>
        </w:rPr>
        <w:t xml:space="preserve"> Menggambarkan uji hubungan linier antara lingkungan kerja (X) dengan kinerja karyawan (Y) dan nilai sig dengan linearitas 0,014 &gt; 0,05, sehingga lebih besar kemungkinan penyimpangan dari linearitas lebih besar dari 0,05 bila nilai tanda tangani. </w:t>
      </w:r>
      <w:proofErr w:type="gramStart"/>
      <w:r w:rsidRPr="007959DD">
        <w:rPr>
          <w:rFonts w:ascii="Times New Roman" w:hAnsi="Times New Roman" w:cs="Times New Roman"/>
          <w:sz w:val="20"/>
          <w:szCs w:val="20"/>
        </w:rPr>
        <w:t>lebih</w:t>
      </w:r>
      <w:proofErr w:type="gramEnd"/>
      <w:r w:rsidRPr="007959DD">
        <w:rPr>
          <w:rFonts w:ascii="Times New Roman" w:hAnsi="Times New Roman" w:cs="Times New Roman"/>
          <w:sz w:val="20"/>
          <w:szCs w:val="20"/>
        </w:rPr>
        <w:t xml:space="preserve"> besar dari 0,05, hubungan antara prediktor dan variabel dependen adalah linier.</w:t>
      </w:r>
    </w:p>
    <w:p w:rsidR="007959DD" w:rsidRDefault="007959DD" w:rsidP="007959DD">
      <w:pPr>
        <w:spacing w:line="360" w:lineRule="auto"/>
        <w:ind w:left="284" w:firstLine="283"/>
        <w:jc w:val="both"/>
        <w:rPr>
          <w:rFonts w:ascii="Times New Roman" w:hAnsi="Times New Roman" w:cs="Times New Roman"/>
          <w:sz w:val="20"/>
          <w:szCs w:val="20"/>
        </w:rPr>
      </w:pPr>
      <w:proofErr w:type="gramStart"/>
      <w:r w:rsidRPr="007959DD">
        <w:rPr>
          <w:rFonts w:ascii="Times New Roman" w:hAnsi="Times New Roman" w:cs="Times New Roman"/>
          <w:sz w:val="20"/>
          <w:szCs w:val="20"/>
        </w:rPr>
        <w:t>Mempertimbangkan efek berkelanjutan dari tinjauan, saya menemukan bahwa efek fraktal dari variabel kinerja pada efisiensi dapat diklarifikasi dari perkiraan uji-t yang dijelaskan di atas.</w:t>
      </w:r>
      <w:proofErr w:type="gramEnd"/>
      <w:r w:rsidRPr="007959DD">
        <w:rPr>
          <w:rFonts w:ascii="Times New Roman" w:hAnsi="Times New Roman" w:cs="Times New Roman"/>
          <w:sz w:val="20"/>
          <w:szCs w:val="20"/>
        </w:rPr>
        <w:t xml:space="preserve"> Faktor efisiensi kinerja menunjukkan angka t = 9294 dengan jumlah sampel 54 orang. Namun nilai ttabelnya adalah a = 5%, (</w:t>
      </w:r>
      <w:proofErr w:type="gramStart"/>
      <w:r w:rsidRPr="007959DD">
        <w:rPr>
          <w:rFonts w:ascii="Times New Roman" w:hAnsi="Times New Roman" w:cs="Times New Roman"/>
          <w:sz w:val="20"/>
          <w:szCs w:val="20"/>
        </w:rPr>
        <w:t>df</w:t>
      </w:r>
      <w:proofErr w:type="gramEnd"/>
      <w:r w:rsidRPr="007959DD">
        <w:rPr>
          <w:rFonts w:ascii="Times New Roman" w:hAnsi="Times New Roman" w:cs="Times New Roman"/>
          <w:sz w:val="20"/>
          <w:szCs w:val="20"/>
        </w:rPr>
        <w:t xml:space="preserve">) = nk = 54-2 = 52. </w:t>
      </w:r>
      <w:proofErr w:type="gramStart"/>
      <w:r w:rsidRPr="007959DD">
        <w:rPr>
          <w:rFonts w:ascii="Times New Roman" w:hAnsi="Times New Roman" w:cs="Times New Roman"/>
          <w:sz w:val="20"/>
          <w:szCs w:val="20"/>
        </w:rPr>
        <w:t>Dengan demikian, hasil D'ttabel pada level 52 adalah 1674.</w:t>
      </w:r>
      <w:proofErr w:type="gramEnd"/>
      <w:r w:rsidRPr="007959DD">
        <w:rPr>
          <w:rFonts w:ascii="Times New Roman" w:hAnsi="Times New Roman" w:cs="Times New Roman"/>
          <w:sz w:val="20"/>
          <w:szCs w:val="20"/>
        </w:rPr>
        <w:t xml:space="preserve"> </w:t>
      </w:r>
      <w:proofErr w:type="gramStart"/>
      <w:r w:rsidRPr="007959DD">
        <w:rPr>
          <w:rFonts w:ascii="Times New Roman" w:hAnsi="Times New Roman" w:cs="Times New Roman"/>
          <w:sz w:val="20"/>
          <w:szCs w:val="20"/>
        </w:rPr>
        <w:t>Potensi dikatakan berpengaruh signifikan terhadap kinerja, mengingat thitung (9294) &gt; ttabel (1674).</w:t>
      </w:r>
      <w:proofErr w:type="gramEnd"/>
      <w:r w:rsidRPr="007959DD">
        <w:rPr>
          <w:rFonts w:ascii="Times New Roman" w:hAnsi="Times New Roman" w:cs="Times New Roman"/>
          <w:sz w:val="20"/>
          <w:szCs w:val="20"/>
        </w:rPr>
        <w:t xml:space="preserve"> </w:t>
      </w:r>
      <w:proofErr w:type="gramStart"/>
      <w:r w:rsidRPr="007959DD">
        <w:rPr>
          <w:rFonts w:ascii="Times New Roman" w:hAnsi="Times New Roman" w:cs="Times New Roman"/>
          <w:sz w:val="20"/>
          <w:szCs w:val="20"/>
        </w:rPr>
        <w:t>Efek samping dari uji-t ini juga menunjukkan bahwa spekulasi utama dari tinjauan ini, terutama "D" Tuduhan mempengaruhi kemampuan pegawai Dinas Perindustrian dan Perdagangan.</w:t>
      </w:r>
      <w:proofErr w:type="gramEnd"/>
      <w:r w:rsidRPr="007959DD">
        <w:rPr>
          <w:rFonts w:ascii="Times New Roman" w:hAnsi="Times New Roman" w:cs="Times New Roman"/>
          <w:sz w:val="20"/>
          <w:szCs w:val="20"/>
        </w:rPr>
        <w:t xml:space="preserve"> </w:t>
      </w:r>
      <w:proofErr w:type="gramStart"/>
      <w:r w:rsidRPr="007959DD">
        <w:rPr>
          <w:rFonts w:ascii="Times New Roman" w:hAnsi="Times New Roman" w:cs="Times New Roman"/>
          <w:sz w:val="20"/>
          <w:szCs w:val="20"/>
        </w:rPr>
        <w:t>Lubuklinggau" benar dan teori ini diterima.</w:t>
      </w:r>
      <w:proofErr w:type="gramEnd"/>
    </w:p>
    <w:p w:rsidR="007959DD" w:rsidRPr="007959DD" w:rsidRDefault="007959DD" w:rsidP="007959DD">
      <w:pPr>
        <w:spacing w:line="360" w:lineRule="auto"/>
        <w:ind w:left="284" w:firstLine="283"/>
        <w:jc w:val="both"/>
        <w:rPr>
          <w:rFonts w:ascii="Times New Roman" w:hAnsi="Times New Roman" w:cs="Times New Roman"/>
          <w:sz w:val="20"/>
          <w:szCs w:val="20"/>
        </w:rPr>
      </w:pPr>
      <w:r w:rsidRPr="007959DD">
        <w:rPr>
          <w:rFonts w:ascii="Times New Roman" w:hAnsi="Times New Roman" w:cs="Times New Roman"/>
          <w:sz w:val="20"/>
          <w:szCs w:val="20"/>
        </w:rPr>
        <w:t>Hasil Pengujian Arbitrase Tambahan Secara khusus, uji-t faktor disiplin karyawan pada Contoh 54 menunjukkan thitung = 9,259. Untuk saat ini, nilai ttabel a = 5%, (</w:t>
      </w:r>
      <w:proofErr w:type="gramStart"/>
      <w:r w:rsidRPr="007959DD">
        <w:rPr>
          <w:rFonts w:ascii="Times New Roman" w:hAnsi="Times New Roman" w:cs="Times New Roman"/>
          <w:sz w:val="20"/>
          <w:szCs w:val="20"/>
        </w:rPr>
        <w:t>df</w:t>
      </w:r>
      <w:proofErr w:type="gramEnd"/>
      <w:r w:rsidRPr="007959DD">
        <w:rPr>
          <w:rFonts w:ascii="Times New Roman" w:hAnsi="Times New Roman" w:cs="Times New Roman"/>
          <w:sz w:val="20"/>
          <w:szCs w:val="20"/>
        </w:rPr>
        <w:t xml:space="preserve">) = nk = 54-2 = 52 didasarkan pada a. ttabel 5259 tingkat 1674, disiplin kerja berpengaruh signifikan terhadap kinerja karyawan berdasarkan 9259 &gt; ttabel 1674. </w:t>
      </w:r>
      <w:proofErr w:type="gramStart"/>
      <w:r w:rsidRPr="007959DD">
        <w:rPr>
          <w:rFonts w:ascii="Times New Roman" w:hAnsi="Times New Roman" w:cs="Times New Roman"/>
          <w:sz w:val="20"/>
          <w:szCs w:val="20"/>
        </w:rPr>
        <w:t>Uji t juga menunjukkan bahwa hipotesis tinjauan khususnya “persepsi disiplin kerja berpengaruh terhadap kinerja pegawai disparindag Lbuklinggau” terbukti benar.</w:t>
      </w:r>
      <w:proofErr w:type="gramEnd"/>
      <w:r w:rsidRPr="007959DD">
        <w:rPr>
          <w:rFonts w:ascii="Times New Roman" w:hAnsi="Times New Roman" w:cs="Times New Roman"/>
          <w:sz w:val="20"/>
          <w:szCs w:val="20"/>
        </w:rPr>
        <w:t xml:space="preserve"> </w:t>
      </w:r>
      <w:proofErr w:type="gramStart"/>
      <w:r w:rsidRPr="007959DD">
        <w:rPr>
          <w:rFonts w:ascii="Times New Roman" w:hAnsi="Times New Roman" w:cs="Times New Roman"/>
          <w:sz w:val="20"/>
          <w:szCs w:val="20"/>
        </w:rPr>
        <w:t>Dan teori itu diterima.</w:t>
      </w:r>
      <w:proofErr w:type="gramEnd"/>
    </w:p>
    <w:p w:rsidR="007959DD" w:rsidRDefault="007959DD" w:rsidP="007959DD">
      <w:pPr>
        <w:spacing w:line="360" w:lineRule="auto"/>
        <w:ind w:left="284" w:firstLine="283"/>
        <w:jc w:val="both"/>
        <w:rPr>
          <w:rFonts w:ascii="Times New Roman" w:hAnsi="Times New Roman" w:cs="Times New Roman"/>
          <w:sz w:val="20"/>
          <w:szCs w:val="20"/>
        </w:rPr>
      </w:pPr>
      <w:r w:rsidRPr="007959DD">
        <w:rPr>
          <w:rFonts w:ascii="Times New Roman" w:hAnsi="Times New Roman" w:cs="Times New Roman"/>
          <w:sz w:val="20"/>
          <w:szCs w:val="20"/>
        </w:rPr>
        <w:t>Hasil uji-t variabel lingkungan kerja dan kinerja karyawan memiliki nilai thitung = 1,797, sehingga nilai tabelnya adalah a = 5%, (</w:t>
      </w:r>
      <w:proofErr w:type="gramStart"/>
      <w:r w:rsidRPr="007959DD">
        <w:rPr>
          <w:rFonts w:ascii="Times New Roman" w:hAnsi="Times New Roman" w:cs="Times New Roman"/>
          <w:sz w:val="20"/>
          <w:szCs w:val="20"/>
        </w:rPr>
        <w:t>df</w:t>
      </w:r>
      <w:proofErr w:type="gramEnd"/>
      <w:r w:rsidRPr="007959DD">
        <w:rPr>
          <w:rFonts w:ascii="Times New Roman" w:hAnsi="Times New Roman" w:cs="Times New Roman"/>
          <w:sz w:val="20"/>
          <w:szCs w:val="20"/>
        </w:rPr>
        <w:t xml:space="preserve">) = nk = 54-2 = 52. </w:t>
      </w:r>
      <w:proofErr w:type="gramStart"/>
      <w:r w:rsidRPr="007959DD">
        <w:rPr>
          <w:rFonts w:ascii="Times New Roman" w:hAnsi="Times New Roman" w:cs="Times New Roman"/>
          <w:sz w:val="20"/>
          <w:szCs w:val="20"/>
        </w:rPr>
        <w:t>Untuk hasil sejauh ini.</w:t>
      </w:r>
      <w:proofErr w:type="gramEnd"/>
      <w:r w:rsidRPr="007959DD">
        <w:rPr>
          <w:rFonts w:ascii="Times New Roman" w:hAnsi="Times New Roman" w:cs="Times New Roman"/>
          <w:sz w:val="20"/>
          <w:szCs w:val="20"/>
        </w:rPr>
        <w:t xml:space="preserve"> </w:t>
      </w:r>
      <w:proofErr w:type="gramStart"/>
      <w:r w:rsidRPr="007959DD">
        <w:rPr>
          <w:rFonts w:ascii="Times New Roman" w:hAnsi="Times New Roman" w:cs="Times New Roman"/>
          <w:sz w:val="20"/>
          <w:szCs w:val="20"/>
        </w:rPr>
        <w:t>Tingkat tabel 52 adalah 1674, dapat dikatakan bahwa lingkungan kerja memiliki pengaruh yang signifikan terhadap karyawan.</w:t>
      </w:r>
      <w:proofErr w:type="gramEnd"/>
      <w:r w:rsidRPr="007959DD">
        <w:rPr>
          <w:rFonts w:ascii="Times New Roman" w:hAnsi="Times New Roman" w:cs="Times New Roman"/>
          <w:sz w:val="20"/>
          <w:szCs w:val="20"/>
        </w:rPr>
        <w:t xml:space="preserve"> </w:t>
      </w:r>
      <w:proofErr w:type="gramStart"/>
      <w:r w:rsidRPr="007959DD">
        <w:rPr>
          <w:rFonts w:ascii="Times New Roman" w:hAnsi="Times New Roman" w:cs="Times New Roman"/>
          <w:sz w:val="20"/>
          <w:szCs w:val="20"/>
        </w:rPr>
        <w:t>Kinerja berdasarkan hasil uji-t ini thitung 1,797 &gt; ttabel 1,674 Tinjauan ini, khususnya, "lingkungan kerja harus mempengaruhi produktivitas.</w:t>
      </w:r>
      <w:proofErr w:type="gramEnd"/>
      <w:r w:rsidRPr="007959DD">
        <w:rPr>
          <w:rFonts w:ascii="Times New Roman" w:hAnsi="Times New Roman" w:cs="Times New Roman"/>
          <w:sz w:val="20"/>
          <w:szCs w:val="20"/>
        </w:rPr>
        <w:t xml:space="preserve"> </w:t>
      </w:r>
      <w:proofErr w:type="gramStart"/>
      <w:r w:rsidRPr="007959DD">
        <w:rPr>
          <w:rFonts w:ascii="Times New Roman" w:hAnsi="Times New Roman" w:cs="Times New Roman"/>
          <w:sz w:val="20"/>
          <w:szCs w:val="20"/>
        </w:rPr>
        <w:t>pekerja</w:t>
      </w:r>
      <w:proofErr w:type="gramEnd"/>
      <w:r w:rsidRPr="007959DD">
        <w:rPr>
          <w:rFonts w:ascii="Times New Roman" w:hAnsi="Times New Roman" w:cs="Times New Roman"/>
          <w:sz w:val="20"/>
          <w:szCs w:val="20"/>
        </w:rPr>
        <w:t xml:space="preserve"> kantor industri dan komersial. </w:t>
      </w:r>
      <w:proofErr w:type="gramStart"/>
      <w:r w:rsidRPr="007959DD">
        <w:rPr>
          <w:rFonts w:ascii="Times New Roman" w:hAnsi="Times New Roman" w:cs="Times New Roman"/>
          <w:sz w:val="20"/>
          <w:szCs w:val="20"/>
        </w:rPr>
        <w:t>Lubuklinggau" berdasarkan hasil yang diperoleh.</w:t>
      </w:r>
      <w:proofErr w:type="gramEnd"/>
      <w:r w:rsidRPr="007959DD">
        <w:rPr>
          <w:rFonts w:ascii="Times New Roman" w:hAnsi="Times New Roman" w:cs="Times New Roman"/>
          <w:sz w:val="20"/>
          <w:szCs w:val="20"/>
        </w:rPr>
        <w:t xml:space="preserve"> </w:t>
      </w:r>
      <w:proofErr w:type="gramStart"/>
      <w:r w:rsidRPr="007959DD">
        <w:rPr>
          <w:rFonts w:ascii="Times New Roman" w:hAnsi="Times New Roman" w:cs="Times New Roman"/>
          <w:sz w:val="20"/>
          <w:szCs w:val="20"/>
        </w:rPr>
        <w:t>terbukti</w:t>
      </w:r>
      <w:proofErr w:type="gramEnd"/>
      <w:r w:rsidRPr="007959DD">
        <w:rPr>
          <w:rFonts w:ascii="Times New Roman" w:hAnsi="Times New Roman" w:cs="Times New Roman"/>
          <w:sz w:val="20"/>
          <w:szCs w:val="20"/>
        </w:rPr>
        <w:t xml:space="preserve"> dan hipotesis diterima. </w:t>
      </w:r>
      <w:proofErr w:type="gramStart"/>
      <w:r w:rsidRPr="007959DD">
        <w:rPr>
          <w:rFonts w:ascii="Times New Roman" w:hAnsi="Times New Roman" w:cs="Times New Roman"/>
          <w:sz w:val="20"/>
          <w:szCs w:val="20"/>
        </w:rPr>
        <w:t>Sejauh ini hasil uji fhitung adalah 31.573.</w:t>
      </w:r>
      <w:proofErr w:type="gramEnd"/>
      <w:r w:rsidRPr="007959DD">
        <w:rPr>
          <w:rFonts w:ascii="Times New Roman" w:hAnsi="Times New Roman" w:cs="Times New Roman"/>
          <w:sz w:val="20"/>
          <w:szCs w:val="20"/>
        </w:rPr>
        <w:t xml:space="preserve"> </w:t>
      </w:r>
      <w:proofErr w:type="gramStart"/>
      <w:r w:rsidRPr="007959DD">
        <w:rPr>
          <w:rFonts w:ascii="Times New Roman" w:hAnsi="Times New Roman" w:cs="Times New Roman"/>
          <w:sz w:val="20"/>
          <w:szCs w:val="20"/>
        </w:rPr>
        <w:t>ftable</w:t>
      </w:r>
      <w:proofErr w:type="gramEnd"/>
      <w:r w:rsidRPr="007959DD">
        <w:rPr>
          <w:rFonts w:ascii="Times New Roman" w:hAnsi="Times New Roman" w:cs="Times New Roman"/>
          <w:sz w:val="20"/>
          <w:szCs w:val="20"/>
        </w:rPr>
        <w:t xml:space="preserve"> = (n - k) = 54 - 4 </w:t>
      </w:r>
      <w:r w:rsidRPr="007959DD">
        <w:rPr>
          <w:rFonts w:ascii="Times New Roman" w:hAnsi="Times New Roman" w:cs="Times New Roman"/>
          <w:sz w:val="20"/>
          <w:szCs w:val="20"/>
        </w:rPr>
        <w:lastRenderedPageBreak/>
        <w:t>= 50, maka hasil untuk level ftable 50 adalah 2,79. Untuk itu dapat dikatakan bahwa faktor kemampuan disiplin kerja fhitung 31,573 &gt; dari ftable 2</w:t>
      </w:r>
      <w:proofErr w:type="gramStart"/>
      <w:r w:rsidRPr="007959DD">
        <w:rPr>
          <w:rFonts w:ascii="Times New Roman" w:hAnsi="Times New Roman" w:cs="Times New Roman"/>
          <w:sz w:val="20"/>
          <w:szCs w:val="20"/>
        </w:rPr>
        <w:t>,79</w:t>
      </w:r>
      <w:proofErr w:type="gramEnd"/>
      <w:r w:rsidRPr="007959DD">
        <w:rPr>
          <w:rFonts w:ascii="Times New Roman" w:hAnsi="Times New Roman" w:cs="Times New Roman"/>
          <w:sz w:val="20"/>
          <w:szCs w:val="20"/>
        </w:rPr>
        <w:t xml:space="preserve">, hasil uji f ini juga menunjukkan bahwa hipotesis keempat dari tinjauan “Keterampilan, Disiplin, Kerja” berpengaruh terhadap lingkungan kerja. </w:t>
      </w:r>
      <w:proofErr w:type="gramStart"/>
      <w:r w:rsidRPr="007959DD">
        <w:rPr>
          <w:rFonts w:ascii="Times New Roman" w:hAnsi="Times New Roman" w:cs="Times New Roman"/>
          <w:sz w:val="20"/>
          <w:szCs w:val="20"/>
        </w:rPr>
        <w:t>apakah</w:t>
      </w:r>
      <w:proofErr w:type="gramEnd"/>
      <w:r w:rsidRPr="007959DD">
        <w:rPr>
          <w:rFonts w:ascii="Times New Roman" w:hAnsi="Times New Roman" w:cs="Times New Roman"/>
          <w:sz w:val="20"/>
          <w:szCs w:val="20"/>
        </w:rPr>
        <w:t xml:space="preserve"> d "Kinerja pegawai Dinas Perindustrian dan Perdagangan Lubuklinggau, apakah harus ditinjau ulang?" </w:t>
      </w:r>
      <w:proofErr w:type="gramStart"/>
      <w:r w:rsidRPr="007959DD">
        <w:rPr>
          <w:rFonts w:ascii="Times New Roman" w:hAnsi="Times New Roman" w:cs="Times New Roman"/>
          <w:sz w:val="20"/>
          <w:szCs w:val="20"/>
        </w:rPr>
        <w:t>Dan prinsip ini diterima.</w:t>
      </w:r>
      <w:proofErr w:type="gramEnd"/>
    </w:p>
    <w:p w:rsidR="00BA09D6" w:rsidRPr="008A0F01" w:rsidRDefault="008A0F01" w:rsidP="008A0F01">
      <w:pPr>
        <w:spacing w:after="0" w:line="360" w:lineRule="auto"/>
        <w:rPr>
          <w:rFonts w:ascii="Times New Roman" w:hAnsi="Times New Roman" w:cs="Times New Roman"/>
          <w:b/>
          <w:sz w:val="26"/>
          <w:szCs w:val="26"/>
        </w:rPr>
      </w:pPr>
      <w:r>
        <w:rPr>
          <w:rFonts w:ascii="Times New Roman" w:hAnsi="Times New Roman" w:cs="Times New Roman"/>
          <w:b/>
          <w:sz w:val="26"/>
          <w:szCs w:val="26"/>
        </w:rPr>
        <w:t>4</w:t>
      </w:r>
      <w:r w:rsidRPr="008A0F01">
        <w:rPr>
          <w:rFonts w:ascii="Times New Roman" w:hAnsi="Times New Roman" w:cs="Times New Roman"/>
          <w:b/>
          <w:sz w:val="26"/>
          <w:szCs w:val="26"/>
        </w:rPr>
        <w:t xml:space="preserve">. SIMPULAN DAN SARAN </w:t>
      </w:r>
    </w:p>
    <w:p w:rsidR="007959DD" w:rsidRPr="007959DD" w:rsidRDefault="007959DD" w:rsidP="00FA1B08">
      <w:pPr>
        <w:autoSpaceDE w:val="0"/>
        <w:autoSpaceDN w:val="0"/>
        <w:adjustRightInd w:val="0"/>
        <w:spacing w:after="0" w:line="360" w:lineRule="auto"/>
        <w:ind w:left="284" w:firstLine="425"/>
        <w:jc w:val="both"/>
        <w:rPr>
          <w:rFonts w:ascii="Times New Roman" w:hAnsi="Times New Roman" w:cs="Times New Roman"/>
          <w:color w:val="000000" w:themeColor="text1"/>
          <w:sz w:val="20"/>
          <w:szCs w:val="20"/>
        </w:rPr>
      </w:pPr>
      <w:proofErr w:type="gramStart"/>
      <w:r w:rsidRPr="007959DD">
        <w:rPr>
          <w:rFonts w:ascii="Times New Roman" w:hAnsi="Times New Roman" w:cs="Times New Roman"/>
          <w:color w:val="000000" w:themeColor="text1"/>
          <w:sz w:val="20"/>
          <w:szCs w:val="20"/>
        </w:rPr>
        <w:t>Berdasarkan hasil uji F (bersamaan) diperoleh skor 31.573 &gt; berlaku I.675, sehingga variabel X (kemampuan), X (disiplin), X berpengaruh.</w:t>
      </w:r>
      <w:proofErr w:type="gramEnd"/>
      <w:r w:rsidRPr="007959DD">
        <w:rPr>
          <w:rFonts w:ascii="Times New Roman" w:hAnsi="Times New Roman" w:cs="Times New Roman"/>
          <w:color w:val="000000" w:themeColor="text1"/>
          <w:sz w:val="20"/>
          <w:szCs w:val="20"/>
        </w:rPr>
        <w:t xml:space="preserve"> (</w:t>
      </w:r>
      <w:proofErr w:type="gramStart"/>
      <w:r w:rsidRPr="007959DD">
        <w:rPr>
          <w:rFonts w:ascii="Times New Roman" w:hAnsi="Times New Roman" w:cs="Times New Roman"/>
          <w:color w:val="000000" w:themeColor="text1"/>
          <w:sz w:val="20"/>
          <w:szCs w:val="20"/>
        </w:rPr>
        <w:t>lingkungan</w:t>
      </w:r>
      <w:proofErr w:type="gramEnd"/>
      <w:r w:rsidRPr="007959DD">
        <w:rPr>
          <w:rFonts w:ascii="Times New Roman" w:hAnsi="Times New Roman" w:cs="Times New Roman"/>
          <w:color w:val="000000" w:themeColor="text1"/>
          <w:sz w:val="20"/>
          <w:szCs w:val="20"/>
        </w:rPr>
        <w:t xml:space="preserve"> kerja) </w:t>
      </w:r>
      <w:proofErr w:type="gramStart"/>
      <w:r w:rsidRPr="007959DD">
        <w:rPr>
          <w:rFonts w:ascii="Times New Roman" w:hAnsi="Times New Roman" w:cs="Times New Roman"/>
          <w:color w:val="000000" w:themeColor="text1"/>
          <w:sz w:val="20"/>
          <w:szCs w:val="20"/>
        </w:rPr>
        <w:t>Y (kinerja karyawan) dan Disprindag.</w:t>
      </w:r>
      <w:proofErr w:type="gramEnd"/>
    </w:p>
    <w:p w:rsidR="007959DD" w:rsidRPr="007959DD" w:rsidRDefault="007959DD" w:rsidP="00FA1B08">
      <w:pPr>
        <w:autoSpaceDE w:val="0"/>
        <w:autoSpaceDN w:val="0"/>
        <w:adjustRightInd w:val="0"/>
        <w:spacing w:after="0" w:line="360" w:lineRule="auto"/>
        <w:ind w:left="284" w:firstLine="425"/>
        <w:jc w:val="both"/>
        <w:rPr>
          <w:rFonts w:ascii="Times New Roman" w:hAnsi="Times New Roman" w:cs="Times New Roman"/>
          <w:color w:val="000000" w:themeColor="text1"/>
          <w:sz w:val="20"/>
          <w:szCs w:val="20"/>
        </w:rPr>
      </w:pPr>
      <w:proofErr w:type="gramStart"/>
      <w:r w:rsidRPr="007959DD">
        <w:rPr>
          <w:rFonts w:ascii="Times New Roman" w:hAnsi="Times New Roman" w:cs="Times New Roman"/>
          <w:color w:val="000000" w:themeColor="text1"/>
          <w:sz w:val="20"/>
          <w:szCs w:val="20"/>
        </w:rPr>
        <w:t>Untuk kejelasan menggunakan uji-t untuk melihat beberapa efek dari variabel kemampuan, uji-t hipotetis menunjukkan efeknya.</w:t>
      </w:r>
      <w:proofErr w:type="gramEnd"/>
      <w:r w:rsidRPr="007959DD">
        <w:rPr>
          <w:rFonts w:ascii="Times New Roman" w:hAnsi="Times New Roman" w:cs="Times New Roman"/>
          <w:color w:val="000000" w:themeColor="text1"/>
          <w:sz w:val="20"/>
          <w:szCs w:val="20"/>
        </w:rPr>
        <w:t xml:space="preserve"> </w:t>
      </w:r>
      <w:proofErr w:type="gramStart"/>
      <w:r w:rsidRPr="007959DD">
        <w:rPr>
          <w:rFonts w:ascii="Times New Roman" w:hAnsi="Times New Roman" w:cs="Times New Roman"/>
          <w:color w:val="000000" w:themeColor="text1"/>
          <w:sz w:val="20"/>
          <w:szCs w:val="20"/>
        </w:rPr>
        <w:t>dimana</w:t>
      </w:r>
      <w:proofErr w:type="gramEnd"/>
      <w:r w:rsidRPr="007959DD">
        <w:rPr>
          <w:rFonts w:ascii="Times New Roman" w:hAnsi="Times New Roman" w:cs="Times New Roman"/>
          <w:color w:val="000000" w:themeColor="text1"/>
          <w:sz w:val="20"/>
          <w:szCs w:val="20"/>
        </w:rPr>
        <w:t xml:space="preserve"> variabel kompetensi kinerja pegawai adalah thitung = 9,294 &gt; 1,674. </w:t>
      </w:r>
      <w:proofErr w:type="gramStart"/>
      <w:r w:rsidRPr="007959DD">
        <w:rPr>
          <w:rFonts w:ascii="Times New Roman" w:hAnsi="Times New Roman" w:cs="Times New Roman"/>
          <w:color w:val="000000" w:themeColor="text1"/>
          <w:sz w:val="20"/>
          <w:szCs w:val="20"/>
        </w:rPr>
        <w:t>Karena tscore (9,294) &gt; ttabel (1,674), kompetensi juga terbukti memiliki pengaruh yang signifikan terhadap kinerja karyawan.</w:t>
      </w:r>
      <w:proofErr w:type="gramEnd"/>
      <w:r w:rsidRPr="007959DD">
        <w:rPr>
          <w:rFonts w:ascii="Times New Roman" w:hAnsi="Times New Roman" w:cs="Times New Roman"/>
          <w:color w:val="000000" w:themeColor="text1"/>
          <w:sz w:val="20"/>
          <w:szCs w:val="20"/>
        </w:rPr>
        <w:t xml:space="preserve"> Dampak pada produktivitas</w:t>
      </w:r>
    </w:p>
    <w:p w:rsidR="007959DD" w:rsidRDefault="007959DD" w:rsidP="00FA1B08">
      <w:pPr>
        <w:autoSpaceDE w:val="0"/>
        <w:autoSpaceDN w:val="0"/>
        <w:adjustRightInd w:val="0"/>
        <w:spacing w:after="0" w:line="360" w:lineRule="auto"/>
        <w:ind w:left="284" w:firstLine="425"/>
        <w:jc w:val="both"/>
        <w:rPr>
          <w:rFonts w:ascii="Times New Roman" w:hAnsi="Times New Roman" w:cs="Times New Roman"/>
          <w:color w:val="000000" w:themeColor="text1"/>
          <w:sz w:val="20"/>
          <w:szCs w:val="20"/>
        </w:rPr>
      </w:pPr>
      <w:r w:rsidRPr="007959DD">
        <w:rPr>
          <w:rFonts w:ascii="Times New Roman" w:hAnsi="Times New Roman" w:cs="Times New Roman"/>
          <w:color w:val="000000" w:themeColor="text1"/>
          <w:sz w:val="20"/>
          <w:szCs w:val="20"/>
        </w:rPr>
        <w:t>Pertimbangkan hasil uji-t untuk sampel 54 untuk disiplin kerja (X) dan kinerja karyawan (Y) tscore = 9,259. Sedangkan ttabel a = 5%, (</w:t>
      </w:r>
      <w:proofErr w:type="gramStart"/>
      <w:r w:rsidRPr="007959DD">
        <w:rPr>
          <w:rFonts w:ascii="Times New Roman" w:hAnsi="Times New Roman" w:cs="Times New Roman"/>
          <w:color w:val="000000" w:themeColor="text1"/>
          <w:sz w:val="20"/>
          <w:szCs w:val="20"/>
        </w:rPr>
        <w:t>df</w:t>
      </w:r>
      <w:proofErr w:type="gramEnd"/>
      <w:r w:rsidRPr="007959DD">
        <w:rPr>
          <w:rFonts w:ascii="Times New Roman" w:hAnsi="Times New Roman" w:cs="Times New Roman"/>
          <w:color w:val="000000" w:themeColor="text1"/>
          <w:sz w:val="20"/>
          <w:szCs w:val="20"/>
        </w:rPr>
        <w:t xml:space="preserve">) = nk = 54. </w:t>
      </w:r>
      <w:proofErr w:type="gramStart"/>
      <w:r w:rsidRPr="007959DD">
        <w:rPr>
          <w:rFonts w:ascii="Times New Roman" w:hAnsi="Times New Roman" w:cs="Times New Roman"/>
          <w:color w:val="000000" w:themeColor="text1"/>
          <w:sz w:val="20"/>
          <w:szCs w:val="20"/>
        </w:rPr>
        <w:t>dan</w:t>
      </w:r>
      <w:proofErr w:type="gramEnd"/>
      <w:r w:rsidRPr="007959DD">
        <w:rPr>
          <w:rFonts w:ascii="Times New Roman" w:hAnsi="Times New Roman" w:cs="Times New Roman"/>
          <w:color w:val="000000" w:themeColor="text1"/>
          <w:sz w:val="20"/>
          <w:szCs w:val="20"/>
        </w:rPr>
        <w:t xml:space="preserve"> -2 = 52,52 menghasilkan taraf 1,674. </w:t>
      </w:r>
      <w:proofErr w:type="gramStart"/>
      <w:r w:rsidRPr="007959DD">
        <w:rPr>
          <w:rFonts w:ascii="Times New Roman" w:hAnsi="Times New Roman" w:cs="Times New Roman"/>
          <w:color w:val="000000" w:themeColor="text1"/>
          <w:sz w:val="20"/>
          <w:szCs w:val="20"/>
        </w:rPr>
        <w:t>Oleh karena itu, dapat dikatakan bahwa disiplin kerja berpengaruh signifikan terhadap kinerja agen.</w:t>
      </w:r>
      <w:proofErr w:type="gramEnd"/>
      <w:r w:rsidRPr="007959DD">
        <w:rPr>
          <w:rFonts w:ascii="Times New Roman" w:hAnsi="Times New Roman" w:cs="Times New Roman"/>
          <w:color w:val="000000" w:themeColor="text1"/>
          <w:sz w:val="20"/>
          <w:szCs w:val="20"/>
        </w:rPr>
        <w:t xml:space="preserve"> . Sejak 9,259 &gt; 1,674</w:t>
      </w:r>
    </w:p>
    <w:p w:rsidR="00B7356D" w:rsidRPr="00B7356D" w:rsidRDefault="00B7356D" w:rsidP="00FA1B08">
      <w:pPr>
        <w:autoSpaceDE w:val="0"/>
        <w:autoSpaceDN w:val="0"/>
        <w:adjustRightInd w:val="0"/>
        <w:spacing w:after="0" w:line="360" w:lineRule="auto"/>
        <w:ind w:left="284" w:firstLine="425"/>
        <w:jc w:val="both"/>
        <w:rPr>
          <w:rFonts w:ascii="Times New Roman" w:hAnsi="Times New Roman" w:cs="Times New Roman"/>
          <w:sz w:val="20"/>
          <w:szCs w:val="20"/>
        </w:rPr>
      </w:pPr>
      <w:r w:rsidRPr="00B7356D">
        <w:rPr>
          <w:rFonts w:ascii="Times New Roman" w:hAnsi="Times New Roman" w:cs="Times New Roman"/>
          <w:sz w:val="20"/>
          <w:szCs w:val="20"/>
        </w:rPr>
        <w:t>Hasil perhitungan variabel lingkungan kinerja (X) dan uji kinerja karyawan (Y) untuk variabel lingkungan kerja (X) dan variabel kinerja karyawan (Y) menunjukkan nilai t = 1,797 dengan seluruh sampel. Sedangkan nilai ttabel adalah dimana a = 5%, (</w:t>
      </w:r>
      <w:proofErr w:type="gramStart"/>
      <w:r w:rsidRPr="00B7356D">
        <w:rPr>
          <w:rFonts w:ascii="Times New Roman" w:hAnsi="Times New Roman" w:cs="Times New Roman"/>
          <w:sz w:val="20"/>
          <w:szCs w:val="20"/>
        </w:rPr>
        <w:t>df</w:t>
      </w:r>
      <w:proofErr w:type="gramEnd"/>
      <w:r w:rsidRPr="00B7356D">
        <w:rPr>
          <w:rFonts w:ascii="Times New Roman" w:hAnsi="Times New Roman" w:cs="Times New Roman"/>
          <w:sz w:val="20"/>
          <w:szCs w:val="20"/>
        </w:rPr>
        <w:t>) = nk = 54-2 = 52 (n adalah jumlah responden dan k adalah jumlah variabel bebas + jumlah variabel terikat), sehingga tabel pada level 52 adalah nilai 1.674 Signed 0.078 &gt; 0.05 dan 1.797 &gt; table1.674 yang artinya H0 dan H1 diterima yang menunjukkan adanya pengaruh faktor kinerja lingkungan (X) dan kinerja pegawai (Y).</w:t>
      </w:r>
    </w:p>
    <w:p w:rsidR="008A0F01" w:rsidRDefault="00B7356D" w:rsidP="00FA1B08">
      <w:pPr>
        <w:autoSpaceDE w:val="0"/>
        <w:autoSpaceDN w:val="0"/>
        <w:adjustRightInd w:val="0"/>
        <w:spacing w:after="0" w:line="360" w:lineRule="auto"/>
        <w:ind w:left="284" w:firstLine="425"/>
        <w:jc w:val="both"/>
        <w:rPr>
          <w:rFonts w:ascii="Times New Roman" w:hAnsi="Times New Roman" w:cs="Times New Roman"/>
          <w:sz w:val="20"/>
          <w:szCs w:val="20"/>
        </w:rPr>
      </w:pPr>
      <w:r w:rsidRPr="00B7356D">
        <w:rPr>
          <w:rFonts w:ascii="Times New Roman" w:hAnsi="Times New Roman" w:cs="Times New Roman"/>
          <w:sz w:val="20"/>
          <w:szCs w:val="20"/>
        </w:rPr>
        <w:t xml:space="preserve">Secara ringkas penulis menyarankan dan berharap dapat bermanfaat bagi pegawai Disperindag sebagai berikut: (a) Parameter kinerja cukup baik. </w:t>
      </w:r>
      <w:proofErr w:type="gramStart"/>
      <w:r w:rsidRPr="00B7356D">
        <w:rPr>
          <w:rFonts w:ascii="Times New Roman" w:hAnsi="Times New Roman" w:cs="Times New Roman"/>
          <w:sz w:val="20"/>
          <w:szCs w:val="20"/>
        </w:rPr>
        <w:t>tetapi</w:t>
      </w:r>
      <w:proofErr w:type="gramEnd"/>
      <w:r w:rsidRPr="00B7356D">
        <w:rPr>
          <w:rFonts w:ascii="Times New Roman" w:hAnsi="Times New Roman" w:cs="Times New Roman"/>
          <w:sz w:val="20"/>
          <w:szCs w:val="20"/>
        </w:rPr>
        <w:t xml:space="preserve"> harus dikembangkan lebih lanjut Peningkatan kinerja tidak dapat dilakukan hanya setiap tahun. Ini juga termasuk menilai kinerja karyawan untuk menentukan secara lebih rinci hambatan dan faktor </w:t>
      </w:r>
      <w:proofErr w:type="gramStart"/>
      <w:r w:rsidRPr="00B7356D">
        <w:rPr>
          <w:rFonts w:ascii="Times New Roman" w:hAnsi="Times New Roman" w:cs="Times New Roman"/>
          <w:sz w:val="20"/>
          <w:szCs w:val="20"/>
        </w:rPr>
        <w:t>apa</w:t>
      </w:r>
      <w:proofErr w:type="gramEnd"/>
      <w:r w:rsidRPr="00B7356D">
        <w:rPr>
          <w:rFonts w:ascii="Times New Roman" w:hAnsi="Times New Roman" w:cs="Times New Roman"/>
          <w:sz w:val="20"/>
          <w:szCs w:val="20"/>
        </w:rPr>
        <w:t xml:space="preserve"> yang mencegah mereka mencapai tujuan mereka. (b) Faktor kompetensi juga perlu ditunjukkan agar PNS dapat melaksanakan tugasnya dengan sebaik-baiknya secara kualitas dan kuantitas untuk lebih meningkatkan moralnya. </w:t>
      </w:r>
      <w:proofErr w:type="gramStart"/>
      <w:r w:rsidRPr="00B7356D">
        <w:rPr>
          <w:rFonts w:ascii="Times New Roman" w:hAnsi="Times New Roman" w:cs="Times New Roman"/>
          <w:sz w:val="20"/>
          <w:szCs w:val="20"/>
        </w:rPr>
        <w:t>dan</w:t>
      </w:r>
      <w:proofErr w:type="gramEnd"/>
      <w:r w:rsidRPr="00B7356D">
        <w:rPr>
          <w:rFonts w:ascii="Times New Roman" w:hAnsi="Times New Roman" w:cs="Times New Roman"/>
          <w:sz w:val="20"/>
          <w:szCs w:val="20"/>
        </w:rPr>
        <w:t xml:space="preserve"> lebih baik bagi karyawan untuk memperoleh keterampilan dan pelatihan untuk meningkatkan pengetahuan mereka di bidangnya. </w:t>
      </w:r>
      <w:proofErr w:type="gramStart"/>
      <w:r w:rsidRPr="00B7356D">
        <w:rPr>
          <w:rFonts w:ascii="Times New Roman" w:hAnsi="Times New Roman" w:cs="Times New Roman"/>
          <w:sz w:val="20"/>
          <w:szCs w:val="20"/>
        </w:rPr>
        <w:t>Bekerja lebih efisien secara aktif (d) dalam lingkungan kerja yang berubah.</w:t>
      </w:r>
      <w:proofErr w:type="gramEnd"/>
      <w:r w:rsidRPr="00B7356D">
        <w:rPr>
          <w:rFonts w:ascii="Times New Roman" w:hAnsi="Times New Roman" w:cs="Times New Roman"/>
          <w:sz w:val="20"/>
          <w:szCs w:val="20"/>
        </w:rPr>
        <w:t xml:space="preserve"> Pimpinan diharapkan dapat meningkatkan dan meningkatkan fasilitas </w:t>
      </w:r>
      <w:proofErr w:type="gramStart"/>
      <w:r w:rsidRPr="00B7356D">
        <w:rPr>
          <w:rFonts w:ascii="Times New Roman" w:hAnsi="Times New Roman" w:cs="Times New Roman"/>
          <w:sz w:val="20"/>
          <w:szCs w:val="20"/>
        </w:rPr>
        <w:t>kantor</w:t>
      </w:r>
      <w:proofErr w:type="gramEnd"/>
      <w:r w:rsidRPr="00B7356D">
        <w:rPr>
          <w:rFonts w:ascii="Times New Roman" w:hAnsi="Times New Roman" w:cs="Times New Roman"/>
          <w:sz w:val="20"/>
          <w:szCs w:val="20"/>
        </w:rPr>
        <w:t xml:space="preserve"> yang dapat membantu agen bekerja lebih dinamis dan efisien. </w:t>
      </w:r>
      <w:proofErr w:type="gramStart"/>
      <w:r w:rsidRPr="00B7356D">
        <w:rPr>
          <w:rFonts w:ascii="Times New Roman" w:hAnsi="Times New Roman" w:cs="Times New Roman"/>
          <w:sz w:val="20"/>
          <w:szCs w:val="20"/>
        </w:rPr>
        <w:t>Lingkungan kerja dapat ditingkatkan dengan menciptakan suasana kekeluargaan.</w:t>
      </w:r>
      <w:proofErr w:type="gramEnd"/>
      <w:r w:rsidRPr="00B7356D">
        <w:rPr>
          <w:rFonts w:ascii="Times New Roman" w:hAnsi="Times New Roman" w:cs="Times New Roman"/>
          <w:sz w:val="20"/>
          <w:szCs w:val="20"/>
        </w:rPr>
        <w:t xml:space="preserve"> </w:t>
      </w:r>
      <w:proofErr w:type="gramStart"/>
      <w:r w:rsidRPr="00B7356D">
        <w:rPr>
          <w:rFonts w:ascii="Times New Roman" w:hAnsi="Times New Roman" w:cs="Times New Roman"/>
          <w:sz w:val="20"/>
          <w:szCs w:val="20"/>
        </w:rPr>
        <w:t>saling</w:t>
      </w:r>
      <w:proofErr w:type="gramEnd"/>
      <w:r w:rsidRPr="00B7356D">
        <w:rPr>
          <w:rFonts w:ascii="Times New Roman" w:hAnsi="Times New Roman" w:cs="Times New Roman"/>
          <w:sz w:val="20"/>
          <w:szCs w:val="20"/>
        </w:rPr>
        <w:t xml:space="preserve"> membantu dan mendukung untuk efisiensi maksimum</w:t>
      </w:r>
      <w:r>
        <w:rPr>
          <w:rFonts w:ascii="Times New Roman" w:hAnsi="Times New Roman" w:cs="Times New Roman"/>
          <w:sz w:val="20"/>
          <w:szCs w:val="20"/>
        </w:rPr>
        <w:t>.</w:t>
      </w:r>
    </w:p>
    <w:p w:rsidR="008A0F01" w:rsidRPr="008A0F01" w:rsidRDefault="008A0F01" w:rsidP="00FA1B08">
      <w:pPr>
        <w:autoSpaceDE w:val="0"/>
        <w:autoSpaceDN w:val="0"/>
        <w:adjustRightInd w:val="0"/>
        <w:spacing w:after="0" w:line="360" w:lineRule="auto"/>
        <w:ind w:left="284" w:firstLine="425"/>
        <w:jc w:val="both"/>
        <w:rPr>
          <w:rFonts w:ascii="Times New Roman" w:hAnsi="Times New Roman" w:cs="Times New Roman"/>
          <w:color w:val="000000"/>
          <w:sz w:val="20"/>
          <w:szCs w:val="20"/>
        </w:rPr>
      </w:pPr>
    </w:p>
    <w:p w:rsidR="00F0576F" w:rsidRPr="008A0F01" w:rsidRDefault="008A0F01" w:rsidP="00FA1B08">
      <w:pPr>
        <w:spacing w:after="0" w:line="360" w:lineRule="auto"/>
        <w:rPr>
          <w:rFonts w:ascii="Times New Roman" w:hAnsi="Times New Roman" w:cs="Times New Roman"/>
          <w:b/>
          <w:sz w:val="26"/>
          <w:szCs w:val="26"/>
          <w:lang w:val="en-ID"/>
        </w:rPr>
      </w:pPr>
      <w:r>
        <w:rPr>
          <w:rFonts w:ascii="Times New Roman" w:hAnsi="Times New Roman" w:cs="Times New Roman"/>
          <w:b/>
          <w:sz w:val="26"/>
          <w:szCs w:val="26"/>
          <w:lang w:val="en-ID"/>
        </w:rPr>
        <w:t>REFERENCES</w:t>
      </w:r>
    </w:p>
    <w:p w:rsidR="00F0576F" w:rsidRPr="00FA1B08" w:rsidRDefault="006A7E3D"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8A0F01">
        <w:rPr>
          <w:rFonts w:ascii="Times New Roman" w:hAnsi="Times New Roman" w:cs="Times New Roman"/>
          <w:sz w:val="20"/>
          <w:szCs w:val="20"/>
        </w:rPr>
        <w:fldChar w:fldCharType="begin" w:fldLock="1"/>
      </w:r>
      <w:r w:rsidR="00F0576F" w:rsidRPr="008A0F01">
        <w:rPr>
          <w:rFonts w:ascii="Times New Roman" w:hAnsi="Times New Roman" w:cs="Times New Roman"/>
          <w:sz w:val="20"/>
          <w:szCs w:val="20"/>
        </w:rPr>
        <w:instrText xml:space="preserve">ADDIN Mendeley Bibliography CSL_BIBLIOGRAPHY </w:instrText>
      </w:r>
      <w:r w:rsidRPr="008A0F01">
        <w:rPr>
          <w:rFonts w:ascii="Times New Roman" w:hAnsi="Times New Roman" w:cs="Times New Roman"/>
          <w:sz w:val="20"/>
          <w:szCs w:val="20"/>
        </w:rPr>
        <w:fldChar w:fldCharType="separate"/>
      </w:r>
      <w:r w:rsidR="00F0576F" w:rsidRPr="008A0F01">
        <w:rPr>
          <w:rFonts w:ascii="Times New Roman" w:hAnsi="Times New Roman" w:cs="Times New Roman"/>
          <w:noProof/>
          <w:sz w:val="20"/>
          <w:szCs w:val="20"/>
        </w:rPr>
        <w:t>A</w:t>
      </w:r>
      <w:r w:rsidR="00F0576F" w:rsidRPr="00FA1B08">
        <w:rPr>
          <w:rFonts w:ascii="Times New Roman" w:hAnsi="Times New Roman" w:cs="Times New Roman"/>
          <w:noProof/>
          <w:sz w:val="20"/>
          <w:szCs w:val="20"/>
        </w:rPr>
        <w:t xml:space="preserve">fandi, P. (2016). </w:t>
      </w:r>
      <w:r w:rsidR="00F0576F" w:rsidRPr="00FA1B08">
        <w:rPr>
          <w:rFonts w:ascii="Times New Roman" w:hAnsi="Times New Roman" w:cs="Times New Roman"/>
          <w:i/>
          <w:iCs/>
          <w:noProof/>
          <w:sz w:val="20"/>
          <w:szCs w:val="20"/>
        </w:rPr>
        <w:t>Concept &amp; Indictor Human Resources Management for Management Research</w:t>
      </w:r>
      <w:r w:rsidR="00F0576F" w:rsidRPr="00FA1B08">
        <w:rPr>
          <w:rFonts w:ascii="Times New Roman" w:hAnsi="Times New Roman" w:cs="Times New Roman"/>
          <w:noProof/>
          <w:sz w:val="20"/>
          <w:szCs w:val="20"/>
        </w:rPr>
        <w:t>. Deepublish.</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i/>
          <w:iCs/>
          <w:noProof/>
          <w:sz w:val="20"/>
          <w:szCs w:val="20"/>
        </w:rPr>
      </w:pPr>
      <w:r w:rsidRPr="00FA1B08">
        <w:rPr>
          <w:rFonts w:ascii="Times New Roman" w:hAnsi="Times New Roman" w:cs="Times New Roman"/>
          <w:noProof/>
          <w:sz w:val="20"/>
          <w:szCs w:val="20"/>
        </w:rPr>
        <w:t xml:space="preserve">Aji Tri Budianto, D. A. K. (2015). Pengaruh Lingkungan Kerja Terhadap Kinerja Pegawai Pada PT. Perusahaan Gas Negara. </w:t>
      </w:r>
      <w:r w:rsidRPr="00FA1B08">
        <w:rPr>
          <w:rFonts w:ascii="Times New Roman" w:hAnsi="Times New Roman" w:cs="Times New Roman"/>
          <w:i/>
          <w:iCs/>
          <w:noProof/>
          <w:sz w:val="20"/>
          <w:szCs w:val="20"/>
        </w:rPr>
        <w:t>Jurnal Ilmiah Prodi Manajamen Universitas Pamulang</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3</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Bahrial Syah, Luis Marnisah,  dan F. Z. (2021). Pengaruh Kompetensi, Kompensasi dan Motivasi Terhadap Kinerja Pegawai Kpu Kabupaten Bnayuasin. </w:t>
      </w:r>
      <w:r w:rsidRPr="00FA1B08">
        <w:rPr>
          <w:rFonts w:ascii="Times New Roman" w:hAnsi="Times New Roman" w:cs="Times New Roman"/>
          <w:i/>
          <w:iCs/>
          <w:noProof/>
          <w:sz w:val="20"/>
          <w:szCs w:val="20"/>
        </w:rPr>
        <w:t>Jurnal Manajemen Propesional</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 2</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r w:rsidRPr="00FA1B08">
        <w:rPr>
          <w:rFonts w:ascii="Times New Roman" w:hAnsi="Times New Roman" w:cs="Times New Roman"/>
          <w:noProof/>
          <w:sz w:val="20"/>
          <w:szCs w:val="20"/>
        </w:rPr>
        <w:t>(2722-094X), 15–26.</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lastRenderedPageBreak/>
        <w:t xml:space="preserve">Bukhari, D. S. E. (2019). Pengaruh Motivasi, Kompetensi, dan Lingkungan Kerja terhadap Kinerja. </w:t>
      </w:r>
      <w:r w:rsidRPr="00FA1B08">
        <w:rPr>
          <w:rFonts w:ascii="Times New Roman" w:hAnsi="Times New Roman" w:cs="Times New Roman"/>
          <w:i/>
          <w:iCs/>
          <w:noProof/>
          <w:sz w:val="20"/>
          <w:szCs w:val="20"/>
        </w:rPr>
        <w:t>Jurnal Ilmiah Magister Manajemen</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 2</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r w:rsidRPr="00FA1B08">
        <w:rPr>
          <w:rFonts w:ascii="Times New Roman" w:hAnsi="Times New Roman" w:cs="Times New Roman"/>
          <w:noProof/>
          <w:sz w:val="20"/>
          <w:szCs w:val="20"/>
        </w:rPr>
        <w:t>(2623–2534), 89–103.</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Elizar,  dan H. T. (2018). Pengaruh Pelatihan, Kompetensi, Lingkungan Kerja terhadap Kinerja Pegawai. </w:t>
      </w:r>
      <w:r w:rsidRPr="00FA1B08">
        <w:rPr>
          <w:rFonts w:ascii="Times New Roman" w:hAnsi="Times New Roman" w:cs="Times New Roman"/>
          <w:i/>
          <w:iCs/>
          <w:noProof/>
          <w:sz w:val="20"/>
          <w:szCs w:val="20"/>
        </w:rPr>
        <w:t>Jurnal Ilmiah Magister Manajemen</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 1</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r w:rsidRPr="00FA1B08">
        <w:rPr>
          <w:rFonts w:ascii="Times New Roman" w:hAnsi="Times New Roman" w:cs="Times New Roman"/>
          <w:noProof/>
          <w:sz w:val="20"/>
          <w:szCs w:val="20"/>
        </w:rPr>
        <w:t>(2623–2634), 46–58.</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Emron Edison, Yhonny Anwar,  dan I. K. (2017). </w:t>
      </w:r>
      <w:r w:rsidRPr="00FA1B08">
        <w:rPr>
          <w:rFonts w:ascii="Times New Roman" w:hAnsi="Times New Roman" w:cs="Times New Roman"/>
          <w:i/>
          <w:iCs/>
          <w:noProof/>
          <w:sz w:val="20"/>
          <w:szCs w:val="20"/>
        </w:rPr>
        <w:t>Manajemen Sumber Daya Manusia</w:t>
      </w:r>
      <w:r w:rsidRPr="00FA1B08">
        <w:rPr>
          <w:rFonts w:ascii="Times New Roman" w:hAnsi="Times New Roman" w:cs="Times New Roman"/>
          <w:noProof/>
          <w:sz w:val="20"/>
          <w:szCs w:val="20"/>
        </w:rPr>
        <w:t>. CV. Alfabeta.</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Fahmi, I. (2016). </w:t>
      </w:r>
      <w:r w:rsidRPr="00FA1B08">
        <w:rPr>
          <w:rFonts w:ascii="Times New Roman" w:hAnsi="Times New Roman" w:cs="Times New Roman"/>
          <w:i/>
          <w:iCs/>
          <w:noProof/>
          <w:sz w:val="20"/>
          <w:szCs w:val="20"/>
        </w:rPr>
        <w:t>Manajemen Sumber Daya Manusia Teori dan Aplikasi</w:t>
      </w:r>
      <w:r w:rsidRPr="00FA1B08">
        <w:rPr>
          <w:rFonts w:ascii="Times New Roman" w:hAnsi="Times New Roman" w:cs="Times New Roman"/>
          <w:noProof/>
          <w:sz w:val="20"/>
          <w:szCs w:val="20"/>
        </w:rPr>
        <w:t>. CV. Alfabeta.</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Fahmi, I. (2017). </w:t>
      </w:r>
      <w:r w:rsidRPr="00FA1B08">
        <w:rPr>
          <w:rFonts w:ascii="Times New Roman" w:hAnsi="Times New Roman" w:cs="Times New Roman"/>
          <w:i/>
          <w:iCs/>
          <w:noProof/>
          <w:sz w:val="20"/>
          <w:szCs w:val="20"/>
        </w:rPr>
        <w:t>Manajemen Sumber Daya Manusia Teori dan Aplikasi</w:t>
      </w:r>
      <w:r w:rsidRPr="00FA1B08">
        <w:rPr>
          <w:rFonts w:ascii="Times New Roman" w:hAnsi="Times New Roman" w:cs="Times New Roman"/>
          <w:noProof/>
          <w:sz w:val="20"/>
          <w:szCs w:val="20"/>
        </w:rPr>
        <w:t>. CV. Alfabeta.</w:t>
      </w:r>
    </w:p>
    <w:p w:rsidR="00F0576F" w:rsidRPr="00FA1B08" w:rsidRDefault="006A7E3D" w:rsidP="00FA1B08">
      <w:pPr>
        <w:autoSpaceDE w:val="0"/>
        <w:autoSpaceDN w:val="0"/>
        <w:adjustRightInd w:val="0"/>
        <w:spacing w:after="0" w:line="360" w:lineRule="auto"/>
        <w:ind w:left="426" w:hanging="426"/>
        <w:jc w:val="both"/>
        <w:rPr>
          <w:rFonts w:ascii="Times New Roman" w:hAnsi="Times New Roman" w:cs="Times New Roman"/>
          <w:b/>
          <w:bCs/>
          <w:sz w:val="20"/>
          <w:szCs w:val="20"/>
        </w:rPr>
      </w:pPr>
      <w:r w:rsidRPr="00FA1B08">
        <w:rPr>
          <w:rFonts w:ascii="Times New Roman" w:hAnsi="Times New Roman" w:cs="Times New Roman"/>
          <w:sz w:val="20"/>
          <w:szCs w:val="20"/>
          <w:lang w:val="id-ID"/>
        </w:rPr>
        <w:fldChar w:fldCharType="begin" w:fldLock="1"/>
      </w:r>
      <w:r w:rsidR="00F0576F" w:rsidRPr="00FA1B08">
        <w:rPr>
          <w:rFonts w:ascii="Times New Roman" w:hAnsi="Times New Roman" w:cs="Times New Roman"/>
          <w:sz w:val="20"/>
          <w:szCs w:val="20"/>
          <w:lang w:val="id-ID"/>
        </w:rPr>
        <w:instrText>ADDIN CSL_CITATION {"citationItems":[{"id":"ITEM-1","itemData":{"author":[{"dropping-particle":"","family":"M. Erwansyah, Sulastini","given":"Hereyanto","non-dropping-particle":"","parse-names":false,"suffix":""}],"container-title":"Jurnal Bisnis dan Pembangunan","id":"ITEM-1","issue":"2541-187X","issued":{"date-parts":[["2018"]]},"page":"32-40","title":"Pengaruh Kompetensi, Disiplin Kerja dan Lingkungan Kerja Terhadap Kinerja Pegawai Pada PT. Bank Negara Indonesia Tbk Kantor Cabang Muara Teweh Kabupaten Barito","type":"article-journal","volume":"Vol.7, No."},"uris":["http://www.mendeley.com/documents/?uuid=99b11063-c990-4140-92ae-25b8aea5a5d0"]}],"mendeley":{"formattedCitation":"(M. Erwansyah, Sulastini, 2018)","plainTextFormattedCitation":"(M. Erwansyah, Sulastini, 2018)","previouslyFormattedCitation":"(M. Erwansyah, Sulastini, 2018)"},"properties":{"noteIndex":0},"schema":"https://github.com/citation-style-language/schema/raw/master/csl-citation.json"}</w:instrText>
      </w:r>
      <w:r w:rsidRPr="00FA1B08">
        <w:rPr>
          <w:rFonts w:ascii="Times New Roman" w:hAnsi="Times New Roman" w:cs="Times New Roman"/>
          <w:sz w:val="20"/>
          <w:szCs w:val="20"/>
          <w:lang w:val="id-ID"/>
        </w:rPr>
        <w:fldChar w:fldCharType="separate"/>
      </w:r>
      <w:r w:rsidR="00F0576F" w:rsidRPr="00FA1B08">
        <w:rPr>
          <w:rFonts w:ascii="Times New Roman" w:hAnsi="Times New Roman" w:cs="Times New Roman"/>
          <w:noProof/>
          <w:sz w:val="20"/>
          <w:szCs w:val="20"/>
        </w:rPr>
        <w:t>F</w:t>
      </w:r>
      <w:r w:rsidR="00F0576F" w:rsidRPr="00FA1B08">
        <w:rPr>
          <w:rFonts w:ascii="Times New Roman" w:hAnsi="Times New Roman" w:cs="Times New Roman"/>
          <w:noProof/>
          <w:sz w:val="20"/>
          <w:szCs w:val="20"/>
          <w:lang w:val="id-ID"/>
        </w:rPr>
        <w:t xml:space="preserve">. </w:t>
      </w:r>
      <w:r w:rsidR="00F0576F" w:rsidRPr="00FA1B08">
        <w:rPr>
          <w:rFonts w:ascii="Times New Roman" w:hAnsi="Times New Roman" w:cs="Times New Roman"/>
          <w:sz w:val="20"/>
          <w:szCs w:val="20"/>
        </w:rPr>
        <w:t>Widyawati</w:t>
      </w:r>
      <w:r w:rsidR="00F0576F" w:rsidRPr="00FA1B08">
        <w:rPr>
          <w:rFonts w:ascii="Times New Roman" w:hAnsi="Times New Roman" w:cs="Times New Roman"/>
          <w:noProof/>
          <w:sz w:val="20"/>
          <w:szCs w:val="20"/>
          <w:lang w:val="id-ID"/>
        </w:rPr>
        <w:t xml:space="preserve">, </w:t>
      </w:r>
      <w:r w:rsidR="00F0576F" w:rsidRPr="00FA1B08">
        <w:rPr>
          <w:rFonts w:ascii="Times New Roman" w:hAnsi="Times New Roman" w:cs="Times New Roman"/>
          <w:noProof/>
          <w:sz w:val="20"/>
          <w:szCs w:val="20"/>
        </w:rPr>
        <w:t>dan D.Reza</w:t>
      </w:r>
      <w:r w:rsidR="00F0576F" w:rsidRPr="00FA1B08">
        <w:rPr>
          <w:rFonts w:ascii="Times New Roman" w:hAnsi="Times New Roman" w:cs="Times New Roman"/>
          <w:noProof/>
          <w:sz w:val="20"/>
          <w:szCs w:val="20"/>
          <w:lang w:val="id-ID"/>
        </w:rPr>
        <w:t>, 2018</w:t>
      </w:r>
      <w:r w:rsidR="00F0576F" w:rsidRPr="00FA1B08">
        <w:rPr>
          <w:rFonts w:ascii="Times New Roman" w:hAnsi="Times New Roman" w:cs="Times New Roman"/>
          <w:noProof/>
          <w:sz w:val="20"/>
          <w:szCs w:val="20"/>
        </w:rPr>
        <w:t xml:space="preserve">. </w:t>
      </w:r>
      <w:r w:rsidRPr="00FA1B08">
        <w:rPr>
          <w:rFonts w:ascii="Times New Roman" w:hAnsi="Times New Roman" w:cs="Times New Roman"/>
          <w:sz w:val="20"/>
          <w:szCs w:val="20"/>
          <w:lang w:val="id-ID"/>
        </w:rPr>
        <w:fldChar w:fldCharType="end"/>
      </w:r>
      <w:r w:rsidR="00F0576F" w:rsidRPr="00FA1B08">
        <w:rPr>
          <w:rFonts w:ascii="Times New Roman" w:hAnsi="Times New Roman" w:cs="Times New Roman"/>
          <w:noProof/>
          <w:sz w:val="20"/>
          <w:szCs w:val="20"/>
        </w:rPr>
        <w:t xml:space="preserve"> Pengaruh Kompetensi, Disiplin Kerja, dan Lingkungan Kerja terhadap Kinerja Pegawai Porles Kabupaten Wonosobo. </w:t>
      </w:r>
      <w:r w:rsidR="00F0576F" w:rsidRPr="00FA1B08">
        <w:rPr>
          <w:rFonts w:ascii="Times New Roman" w:hAnsi="Times New Roman" w:cs="Times New Roman"/>
          <w:i/>
          <w:noProof/>
          <w:sz w:val="20"/>
          <w:szCs w:val="20"/>
        </w:rPr>
        <w:t>Jurnal Stie Semarang.</w:t>
      </w:r>
      <w:r w:rsidR="00F0576F" w:rsidRPr="00FA1B08">
        <w:rPr>
          <w:rFonts w:ascii="Times New Roman" w:hAnsi="Times New Roman" w:cs="Times New Roman"/>
          <w:noProof/>
          <w:sz w:val="20"/>
          <w:szCs w:val="20"/>
        </w:rPr>
        <w:t xml:space="preserve">Vol.10, No.3 </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Indasari, M. (2017). </w:t>
      </w:r>
      <w:r w:rsidRPr="00FA1B08">
        <w:rPr>
          <w:rFonts w:ascii="Times New Roman" w:hAnsi="Times New Roman" w:cs="Times New Roman"/>
          <w:i/>
          <w:iCs/>
          <w:noProof/>
          <w:sz w:val="20"/>
          <w:szCs w:val="20"/>
        </w:rPr>
        <w:t>Kepuasan Kerja dan Kinerja Karyawan</w:t>
      </w:r>
      <w:r w:rsidRPr="00FA1B08">
        <w:rPr>
          <w:rFonts w:ascii="Times New Roman" w:hAnsi="Times New Roman" w:cs="Times New Roman"/>
          <w:noProof/>
          <w:sz w:val="20"/>
          <w:szCs w:val="20"/>
        </w:rPr>
        <w:t>. Indomedia Pustaka.</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Indrawati. (2015). </w:t>
      </w:r>
      <w:r w:rsidRPr="00FA1B08">
        <w:rPr>
          <w:rFonts w:ascii="Times New Roman" w:hAnsi="Times New Roman" w:cs="Times New Roman"/>
          <w:i/>
          <w:iCs/>
          <w:noProof/>
          <w:sz w:val="20"/>
          <w:szCs w:val="20"/>
        </w:rPr>
        <w:t>Metode Penelitian Manajemen dan Bisnis</w:t>
      </w:r>
      <w:r w:rsidRPr="00FA1B08">
        <w:rPr>
          <w:rFonts w:ascii="Times New Roman" w:hAnsi="Times New Roman" w:cs="Times New Roman"/>
          <w:noProof/>
          <w:sz w:val="20"/>
          <w:szCs w:val="20"/>
        </w:rPr>
        <w:t>. PT. Reflika Aditama.</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Kasmir. (2019). </w:t>
      </w:r>
      <w:r w:rsidRPr="00FA1B08">
        <w:rPr>
          <w:rFonts w:ascii="Times New Roman" w:hAnsi="Times New Roman" w:cs="Times New Roman"/>
          <w:i/>
          <w:iCs/>
          <w:noProof/>
          <w:sz w:val="20"/>
          <w:szCs w:val="20"/>
        </w:rPr>
        <w:t>manajemen sumber daya manusia (teori dan aplikasi)</w:t>
      </w:r>
      <w:r w:rsidRPr="00FA1B08">
        <w:rPr>
          <w:rFonts w:ascii="Times New Roman" w:hAnsi="Times New Roman" w:cs="Times New Roman"/>
          <w:noProof/>
          <w:sz w:val="20"/>
          <w:szCs w:val="20"/>
        </w:rPr>
        <w:t>. Rajawali pers.</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Kurniawati. (2015). </w:t>
      </w:r>
      <w:r w:rsidRPr="00FA1B08">
        <w:rPr>
          <w:rFonts w:ascii="Times New Roman" w:hAnsi="Times New Roman" w:cs="Times New Roman"/>
          <w:i/>
          <w:iCs/>
          <w:noProof/>
          <w:sz w:val="20"/>
          <w:szCs w:val="20"/>
        </w:rPr>
        <w:t>Pengembangan Manajemen Sumber Daya Manusia</w:t>
      </w:r>
      <w:r w:rsidRPr="00FA1B08">
        <w:rPr>
          <w:rFonts w:ascii="Times New Roman" w:hAnsi="Times New Roman" w:cs="Times New Roman"/>
          <w:noProof/>
          <w:sz w:val="20"/>
          <w:szCs w:val="20"/>
        </w:rPr>
        <w:t>. Universitas Terbuka.</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Liana, Y. (2020). Kompetensi Pegawai, Lingkungan Kerja, dan Disiplin kerja terhadap Kinerja Pegawai. </w:t>
      </w:r>
      <w:r w:rsidRPr="00FA1B08">
        <w:rPr>
          <w:rFonts w:ascii="Times New Roman" w:hAnsi="Times New Roman" w:cs="Times New Roman"/>
          <w:i/>
          <w:iCs/>
          <w:noProof/>
          <w:sz w:val="20"/>
          <w:szCs w:val="20"/>
        </w:rPr>
        <w:t>Jurnal Ilmu-Ilmu Sosial</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 17</w:t>
      </w:r>
      <w:r w:rsidRPr="00FA1B08">
        <w:rPr>
          <w:rFonts w:ascii="Times New Roman" w:hAnsi="Times New Roman" w:cs="Times New Roman"/>
          <w:noProof/>
          <w:sz w:val="20"/>
          <w:szCs w:val="20"/>
        </w:rPr>
        <w:t>.</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M. Erwansyah, Sulastini, H. (2018). Pengaruh Kompetensi, Disiplin Kerja dan Lingkungan Kerja Terhadap Kinerja Pegawai Pada PT. Bank Negara Indonesia Tbk Kantor Cabang Muara Teweh Kabupaten Barito. </w:t>
      </w:r>
      <w:r w:rsidRPr="00FA1B08">
        <w:rPr>
          <w:rFonts w:ascii="Times New Roman" w:hAnsi="Times New Roman" w:cs="Times New Roman"/>
          <w:i/>
          <w:iCs/>
          <w:noProof/>
          <w:sz w:val="20"/>
          <w:szCs w:val="20"/>
        </w:rPr>
        <w:t>Jurnal Bisnis Dan Pembangunan</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7</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r w:rsidRPr="00FA1B08">
        <w:rPr>
          <w:rFonts w:ascii="Times New Roman" w:hAnsi="Times New Roman" w:cs="Times New Roman"/>
          <w:noProof/>
          <w:sz w:val="20"/>
          <w:szCs w:val="20"/>
        </w:rPr>
        <w:t>(2541-187X), 32–40.</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Mawar Sari,  dan F. M. (2018). Pengaruh Motivasi dan Disiplin Kerja Terhadap Kinerja Pegawai di Kecamatan Magelang Tengah Kota Magelang. </w:t>
      </w:r>
      <w:r w:rsidRPr="00FA1B08">
        <w:rPr>
          <w:rFonts w:ascii="Times New Roman" w:hAnsi="Times New Roman" w:cs="Times New Roman"/>
          <w:i/>
          <w:iCs/>
          <w:noProof/>
          <w:sz w:val="20"/>
          <w:szCs w:val="20"/>
        </w:rPr>
        <w:t>Jurnal Ilmu Administrasi Negara</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02</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r w:rsidRPr="00FA1B08">
        <w:rPr>
          <w:rFonts w:ascii="Times New Roman" w:hAnsi="Times New Roman" w:cs="Times New Roman"/>
          <w:noProof/>
          <w:sz w:val="20"/>
          <w:szCs w:val="20"/>
        </w:rPr>
        <w:t>(2222–3333), 36–51.</w:t>
      </w:r>
    </w:p>
    <w:p w:rsidR="00F0576F" w:rsidRPr="00FA1B08" w:rsidRDefault="00F0576F" w:rsidP="00FA1B08">
      <w:pPr>
        <w:widowControl w:val="0"/>
        <w:autoSpaceDE w:val="0"/>
        <w:autoSpaceDN w:val="0"/>
        <w:adjustRightInd w:val="0"/>
        <w:spacing w:after="0" w:line="360" w:lineRule="auto"/>
        <w:ind w:left="426" w:hanging="426"/>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Novelisa Budiman, Ivonne Saerang,  dan G. S. (2016). Pengaruh Kompetensi, Motivasi, dan Disiplin Kerja Terhadap Kinerja Karyawan. </w:t>
      </w:r>
      <w:r w:rsidRPr="00FA1B08">
        <w:rPr>
          <w:rFonts w:ascii="Times New Roman" w:hAnsi="Times New Roman" w:cs="Times New Roman"/>
          <w:i/>
          <w:iCs/>
          <w:noProof/>
          <w:sz w:val="20"/>
          <w:szCs w:val="20"/>
        </w:rPr>
        <w:t>Jurnal EMBA</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 4</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r w:rsidRPr="00FA1B08">
        <w:rPr>
          <w:rFonts w:ascii="Times New Roman" w:hAnsi="Times New Roman" w:cs="Times New Roman"/>
          <w:noProof/>
          <w:sz w:val="20"/>
          <w:szCs w:val="20"/>
        </w:rPr>
        <w:t>(2303–1174), 321–332.</w:t>
      </w:r>
    </w:p>
    <w:p w:rsidR="00F0576F" w:rsidRPr="00FA1B08" w:rsidRDefault="00F0576F" w:rsidP="00FA1B08">
      <w:pPr>
        <w:widowControl w:val="0"/>
        <w:autoSpaceDE w:val="0"/>
        <w:autoSpaceDN w:val="0"/>
        <w:adjustRightInd w:val="0"/>
        <w:spacing w:after="0" w:line="360" w:lineRule="auto"/>
        <w:ind w:left="426" w:hanging="426"/>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Nur Avni, Hamida Nayati,  dan I. R. (2015). Pengaruh Motivasi Kerja dan Disiplin Kerja Terhadap Kinerja Karyawan. </w:t>
      </w:r>
      <w:r w:rsidRPr="00FA1B08">
        <w:rPr>
          <w:rFonts w:ascii="Times New Roman" w:hAnsi="Times New Roman" w:cs="Times New Roman"/>
          <w:i/>
          <w:iCs/>
          <w:noProof/>
          <w:sz w:val="20"/>
          <w:szCs w:val="20"/>
        </w:rPr>
        <w:t>Jurnal Administrasi Bisnis</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26</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r w:rsidRPr="00FA1B08">
        <w:rPr>
          <w:rFonts w:ascii="Times New Roman" w:hAnsi="Times New Roman" w:cs="Times New Roman"/>
          <w:noProof/>
          <w:sz w:val="20"/>
          <w:szCs w:val="20"/>
        </w:rPr>
        <w:t>, 1–8.</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Priansah, D. J. (2018). </w:t>
      </w:r>
      <w:r w:rsidRPr="00FA1B08">
        <w:rPr>
          <w:rFonts w:ascii="Times New Roman" w:hAnsi="Times New Roman" w:cs="Times New Roman"/>
          <w:i/>
          <w:iCs/>
          <w:noProof/>
          <w:sz w:val="20"/>
          <w:szCs w:val="20"/>
        </w:rPr>
        <w:t>Perencanaan &amp; Pengembangan SDM</w:t>
      </w:r>
      <w:r w:rsidRPr="00FA1B08">
        <w:rPr>
          <w:rFonts w:ascii="Times New Roman" w:hAnsi="Times New Roman" w:cs="Times New Roman"/>
          <w:noProof/>
          <w:sz w:val="20"/>
          <w:szCs w:val="20"/>
        </w:rPr>
        <w:t>. Alfabeta.</w:t>
      </w:r>
    </w:p>
    <w:p w:rsidR="00F0576F" w:rsidRPr="00FA1B08" w:rsidRDefault="00F0576F" w:rsidP="00FA1B08">
      <w:pPr>
        <w:widowControl w:val="0"/>
        <w:autoSpaceDE w:val="0"/>
        <w:autoSpaceDN w:val="0"/>
        <w:adjustRightInd w:val="0"/>
        <w:spacing w:after="0" w:line="360" w:lineRule="auto"/>
        <w:ind w:left="480" w:hanging="480"/>
        <w:jc w:val="both"/>
        <w:rPr>
          <w:rFonts w:ascii="Times New Roman" w:hAnsi="Times New Roman" w:cs="Times New Roman"/>
          <w:i/>
          <w:iCs/>
          <w:noProof/>
          <w:sz w:val="20"/>
          <w:szCs w:val="20"/>
        </w:rPr>
      </w:pPr>
      <w:r w:rsidRPr="00FA1B08">
        <w:rPr>
          <w:rFonts w:ascii="Times New Roman" w:hAnsi="Times New Roman" w:cs="Times New Roman"/>
          <w:noProof/>
          <w:sz w:val="20"/>
          <w:szCs w:val="20"/>
        </w:rPr>
        <w:t xml:space="preserve">Ria, B. S. N. (2020). Pengaruh Lingkungan Kerja dan Disiplin Kerja terhadap Kinerja Aparatur Sipil Negara. </w:t>
      </w:r>
      <w:r w:rsidRPr="00FA1B08">
        <w:rPr>
          <w:rFonts w:ascii="Times New Roman" w:hAnsi="Times New Roman" w:cs="Times New Roman"/>
          <w:i/>
          <w:iCs/>
          <w:noProof/>
          <w:sz w:val="20"/>
          <w:szCs w:val="20"/>
        </w:rPr>
        <w:t>Jurnal EL-Riyasah</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11 No.</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amsuddin, H. (2018). </w:t>
      </w:r>
      <w:r w:rsidRPr="00FA1B08">
        <w:rPr>
          <w:rFonts w:ascii="Times New Roman" w:hAnsi="Times New Roman" w:cs="Times New Roman"/>
          <w:i/>
          <w:iCs/>
          <w:noProof/>
          <w:sz w:val="20"/>
          <w:szCs w:val="20"/>
        </w:rPr>
        <w:t>Kinerja Karyawan</w:t>
      </w:r>
      <w:r w:rsidRPr="00FA1B08">
        <w:rPr>
          <w:rFonts w:ascii="Times New Roman" w:hAnsi="Times New Roman" w:cs="Times New Roman"/>
          <w:noProof/>
          <w:sz w:val="20"/>
          <w:szCs w:val="20"/>
        </w:rPr>
        <w:t>. Indomedia Pustaka.</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iahaan, Syalimono, D. S. B. (2019). Pengaruh Penempatan Pegawai, Motivasi, dan Lingkungan Kerja terhadap Kinerja Pegawai. </w:t>
      </w:r>
      <w:r w:rsidRPr="00FA1B08">
        <w:rPr>
          <w:rFonts w:ascii="Times New Roman" w:hAnsi="Times New Roman" w:cs="Times New Roman"/>
          <w:i/>
          <w:iCs/>
          <w:noProof/>
          <w:sz w:val="20"/>
          <w:szCs w:val="20"/>
        </w:rPr>
        <w:t>Jurnal Ilmiah Magister Manajemen</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2</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r w:rsidRPr="00FA1B08">
        <w:rPr>
          <w:rFonts w:ascii="Times New Roman" w:hAnsi="Times New Roman" w:cs="Times New Roman"/>
          <w:noProof/>
          <w:sz w:val="20"/>
          <w:szCs w:val="20"/>
        </w:rPr>
        <w:t>(2623–2634), 16–30.</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ibrani, M. (2015). </w:t>
      </w:r>
      <w:r w:rsidRPr="00FA1B08">
        <w:rPr>
          <w:rFonts w:ascii="Times New Roman" w:hAnsi="Times New Roman" w:cs="Times New Roman"/>
          <w:i/>
          <w:iCs/>
          <w:noProof/>
          <w:sz w:val="20"/>
          <w:szCs w:val="20"/>
        </w:rPr>
        <w:t>Manajemen Sumber Daya Manusia</w:t>
      </w:r>
      <w:r w:rsidRPr="00FA1B08">
        <w:rPr>
          <w:rFonts w:ascii="Times New Roman" w:hAnsi="Times New Roman" w:cs="Times New Roman"/>
          <w:noProof/>
          <w:sz w:val="20"/>
          <w:szCs w:val="20"/>
        </w:rPr>
        <w:t>. Universitas Terbuka.</w:t>
      </w:r>
    </w:p>
    <w:p w:rsidR="00F0576F" w:rsidRPr="00FA1B08" w:rsidRDefault="00F0576F" w:rsidP="00FA1B08">
      <w:pPr>
        <w:widowControl w:val="0"/>
        <w:autoSpaceDE w:val="0"/>
        <w:autoSpaceDN w:val="0"/>
        <w:adjustRightInd w:val="0"/>
        <w:spacing w:after="0" w:line="360" w:lineRule="auto"/>
        <w:ind w:left="720" w:hanging="720"/>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iti Al Fajar,  dan T. H. (2015). </w:t>
      </w:r>
      <w:r w:rsidRPr="00FA1B08">
        <w:rPr>
          <w:rFonts w:ascii="Times New Roman" w:hAnsi="Times New Roman" w:cs="Times New Roman"/>
          <w:i/>
          <w:iCs/>
          <w:noProof/>
          <w:sz w:val="20"/>
          <w:szCs w:val="20"/>
        </w:rPr>
        <w:t xml:space="preserve">Manajemen Sumber Daya Manusia Sebagai Dasar Meraih Keunggulan </w:t>
      </w:r>
      <w:r w:rsidR="00FA1B08">
        <w:rPr>
          <w:rFonts w:ascii="Times New Roman" w:hAnsi="Times New Roman" w:cs="Times New Roman"/>
          <w:i/>
          <w:iCs/>
          <w:noProof/>
          <w:sz w:val="20"/>
          <w:szCs w:val="20"/>
        </w:rPr>
        <w:t xml:space="preserve"> </w:t>
      </w:r>
      <w:r w:rsidRPr="00FA1B08">
        <w:rPr>
          <w:rFonts w:ascii="Times New Roman" w:hAnsi="Times New Roman" w:cs="Times New Roman"/>
          <w:i/>
          <w:iCs/>
          <w:noProof/>
          <w:sz w:val="20"/>
          <w:szCs w:val="20"/>
        </w:rPr>
        <w:t>Bersaing</w:t>
      </w:r>
      <w:r w:rsidRPr="00FA1B08">
        <w:rPr>
          <w:rFonts w:ascii="Times New Roman" w:hAnsi="Times New Roman" w:cs="Times New Roman"/>
          <w:noProof/>
          <w:sz w:val="20"/>
          <w:szCs w:val="20"/>
        </w:rPr>
        <w:t>.</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itti Hartinah, Putut Suharso, Rofiqul Umam, Muhammad Syahzali, Bella Dwi,  dan R. (2020). Teachrer’s Performance Management. </w:t>
      </w:r>
      <w:r w:rsidRPr="00FA1B08">
        <w:rPr>
          <w:rFonts w:ascii="Times New Roman" w:hAnsi="Times New Roman" w:cs="Times New Roman"/>
          <w:i/>
          <w:iCs/>
          <w:noProof/>
          <w:sz w:val="20"/>
          <w:szCs w:val="20"/>
        </w:rPr>
        <w:t>Jurnal Management Science Letters</w:t>
      </w:r>
      <w:r w:rsidRPr="00FA1B08">
        <w:rPr>
          <w:rFonts w:ascii="Times New Roman" w:hAnsi="Times New Roman" w:cs="Times New Roman"/>
          <w:noProof/>
          <w:sz w:val="20"/>
          <w:szCs w:val="20"/>
        </w:rPr>
        <w:t>, 235–246.</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obirin, A. (2015). </w:t>
      </w:r>
      <w:r w:rsidRPr="00FA1B08">
        <w:rPr>
          <w:rFonts w:ascii="Times New Roman" w:hAnsi="Times New Roman" w:cs="Times New Roman"/>
          <w:i/>
          <w:iCs/>
          <w:noProof/>
          <w:sz w:val="20"/>
          <w:szCs w:val="20"/>
        </w:rPr>
        <w:t>Manajemen Kinerja</w:t>
      </w:r>
      <w:r w:rsidRPr="00FA1B08">
        <w:rPr>
          <w:rFonts w:ascii="Times New Roman" w:hAnsi="Times New Roman" w:cs="Times New Roman"/>
          <w:noProof/>
          <w:sz w:val="20"/>
          <w:szCs w:val="20"/>
        </w:rPr>
        <w:t>. Universitas Terbuka.</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ofar Silaen,  dan Y. H. (2017). </w:t>
      </w:r>
      <w:r w:rsidRPr="00FA1B08">
        <w:rPr>
          <w:rFonts w:ascii="Times New Roman" w:hAnsi="Times New Roman" w:cs="Times New Roman"/>
          <w:i/>
          <w:iCs/>
          <w:noProof/>
          <w:sz w:val="20"/>
          <w:szCs w:val="20"/>
        </w:rPr>
        <w:t>Pengantar Statistika Sosial</w:t>
      </w:r>
      <w:r w:rsidRPr="00FA1B08">
        <w:rPr>
          <w:rFonts w:ascii="Times New Roman" w:hAnsi="Times New Roman" w:cs="Times New Roman"/>
          <w:noProof/>
          <w:sz w:val="20"/>
          <w:szCs w:val="20"/>
        </w:rPr>
        <w:t>. Penerbit In Media.</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ugiyono. (2018). </w:t>
      </w:r>
      <w:r w:rsidRPr="00FA1B08">
        <w:rPr>
          <w:rFonts w:ascii="Times New Roman" w:hAnsi="Times New Roman" w:cs="Times New Roman"/>
          <w:i/>
          <w:iCs/>
          <w:noProof/>
          <w:sz w:val="20"/>
          <w:szCs w:val="20"/>
        </w:rPr>
        <w:t>Metode Penelitian Manajemen</w:t>
      </w:r>
      <w:r w:rsidRPr="00FA1B08">
        <w:rPr>
          <w:rFonts w:ascii="Times New Roman" w:hAnsi="Times New Roman" w:cs="Times New Roman"/>
          <w:noProof/>
          <w:sz w:val="20"/>
          <w:szCs w:val="20"/>
        </w:rPr>
        <w:t>. Alfabeta.</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ugiyono. (2019). </w:t>
      </w:r>
      <w:r w:rsidRPr="00FA1B08">
        <w:rPr>
          <w:rFonts w:ascii="Times New Roman" w:hAnsi="Times New Roman" w:cs="Times New Roman"/>
          <w:i/>
          <w:iCs/>
          <w:noProof/>
          <w:sz w:val="20"/>
          <w:szCs w:val="20"/>
        </w:rPr>
        <w:t>Metode Penelitian Kuantitatif Kualitatif dan R&amp;D</w:t>
      </w:r>
      <w:r w:rsidRPr="00FA1B08">
        <w:rPr>
          <w:rFonts w:ascii="Times New Roman" w:hAnsi="Times New Roman" w:cs="Times New Roman"/>
          <w:noProof/>
          <w:sz w:val="20"/>
          <w:szCs w:val="20"/>
        </w:rPr>
        <w:t>. Alfabeta.</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lastRenderedPageBreak/>
        <w:t xml:space="preserve">Sunyoto, D. (2015). </w:t>
      </w:r>
      <w:r w:rsidRPr="00FA1B08">
        <w:rPr>
          <w:rFonts w:ascii="Times New Roman" w:hAnsi="Times New Roman" w:cs="Times New Roman"/>
          <w:i/>
          <w:iCs/>
          <w:noProof/>
          <w:sz w:val="20"/>
          <w:szCs w:val="20"/>
        </w:rPr>
        <w:t>Penelitian Sumber Daya Manusia</w:t>
      </w:r>
      <w:r w:rsidRPr="00FA1B08">
        <w:rPr>
          <w:rFonts w:ascii="Times New Roman" w:hAnsi="Times New Roman" w:cs="Times New Roman"/>
          <w:noProof/>
          <w:sz w:val="20"/>
          <w:szCs w:val="20"/>
        </w:rPr>
        <w:t>. CAPS.</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upriyatna, T. (2017). </w:t>
      </w:r>
      <w:r w:rsidRPr="00FA1B08">
        <w:rPr>
          <w:rFonts w:ascii="Times New Roman" w:hAnsi="Times New Roman" w:cs="Times New Roman"/>
          <w:i/>
          <w:iCs/>
          <w:noProof/>
          <w:sz w:val="20"/>
          <w:szCs w:val="20"/>
        </w:rPr>
        <w:t>Pengembangan Manajemen Sumber Daya Manusia</w:t>
      </w:r>
      <w:r w:rsidRPr="00FA1B08">
        <w:rPr>
          <w:rFonts w:ascii="Times New Roman" w:hAnsi="Times New Roman" w:cs="Times New Roman"/>
          <w:noProof/>
          <w:sz w:val="20"/>
          <w:szCs w:val="20"/>
        </w:rPr>
        <w:t>. Deepublish.</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utrisno, E. (2020). </w:t>
      </w:r>
      <w:r w:rsidRPr="00FA1B08">
        <w:rPr>
          <w:rFonts w:ascii="Times New Roman" w:hAnsi="Times New Roman" w:cs="Times New Roman"/>
          <w:i/>
          <w:iCs/>
          <w:noProof/>
          <w:sz w:val="20"/>
          <w:szCs w:val="20"/>
        </w:rPr>
        <w:t>Manajemen Sumber Daya Manusia</w:t>
      </w:r>
      <w:r w:rsidRPr="00FA1B08">
        <w:rPr>
          <w:rFonts w:ascii="Times New Roman" w:hAnsi="Times New Roman" w:cs="Times New Roman"/>
          <w:noProof/>
          <w:sz w:val="20"/>
          <w:szCs w:val="20"/>
        </w:rPr>
        <w:t>. Kencana.</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Syarkani. (2017). Pengaruh Disiplin Kerja terhadap Kinerja Karyawan pada PT. Panca Kontruksi di Kabupaten Banjar. </w:t>
      </w:r>
      <w:r w:rsidRPr="00FA1B08">
        <w:rPr>
          <w:rFonts w:ascii="Times New Roman" w:hAnsi="Times New Roman" w:cs="Times New Roman"/>
          <w:i/>
          <w:iCs/>
          <w:noProof/>
          <w:sz w:val="20"/>
          <w:szCs w:val="20"/>
        </w:rPr>
        <w:t>Jurnal Ilmiah Ekonomi Bisnis</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Vol. 3</w:t>
      </w:r>
      <w:r w:rsidRPr="00FA1B08">
        <w:rPr>
          <w:rFonts w:ascii="Times New Roman" w:hAnsi="Times New Roman" w:cs="Times New Roman"/>
          <w:noProof/>
          <w:sz w:val="20"/>
          <w:szCs w:val="20"/>
        </w:rPr>
        <w:t xml:space="preserve">, </w:t>
      </w:r>
      <w:r w:rsidRPr="00FA1B08">
        <w:rPr>
          <w:rFonts w:ascii="Times New Roman" w:hAnsi="Times New Roman" w:cs="Times New Roman"/>
          <w:i/>
          <w:iCs/>
          <w:noProof/>
          <w:sz w:val="20"/>
          <w:szCs w:val="20"/>
        </w:rPr>
        <w:t>No</w:t>
      </w:r>
      <w:r w:rsidRPr="00FA1B08">
        <w:rPr>
          <w:rFonts w:ascii="Times New Roman" w:hAnsi="Times New Roman" w:cs="Times New Roman"/>
          <w:noProof/>
          <w:sz w:val="20"/>
          <w:szCs w:val="20"/>
        </w:rPr>
        <w:t>(2442–4560), 365–374.</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Taryama, E. (2016). </w:t>
      </w:r>
      <w:r w:rsidRPr="00FA1B08">
        <w:rPr>
          <w:rFonts w:ascii="Times New Roman" w:hAnsi="Times New Roman" w:cs="Times New Roman"/>
          <w:i/>
          <w:iCs/>
          <w:noProof/>
          <w:sz w:val="20"/>
          <w:szCs w:val="20"/>
        </w:rPr>
        <w:t>Manajemen Sumber Daya Manusia</w:t>
      </w:r>
      <w:r w:rsidRPr="00FA1B08">
        <w:rPr>
          <w:rFonts w:ascii="Times New Roman" w:hAnsi="Times New Roman" w:cs="Times New Roman"/>
          <w:noProof/>
          <w:sz w:val="20"/>
          <w:szCs w:val="20"/>
        </w:rPr>
        <w:t>. Deepublish.</w:t>
      </w:r>
    </w:p>
    <w:p w:rsidR="00F0576F" w:rsidRPr="00FA1B08" w:rsidRDefault="00F0576F" w:rsidP="00FA1B08">
      <w:pPr>
        <w:widowControl w:val="0"/>
        <w:autoSpaceDE w:val="0"/>
        <w:autoSpaceDN w:val="0"/>
        <w:adjustRightInd w:val="0"/>
        <w:spacing w:after="0" w:line="360" w:lineRule="auto"/>
        <w:ind w:left="426" w:hanging="426"/>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Umar Nimran,  dan A. (2015). </w:t>
      </w:r>
      <w:r w:rsidRPr="00FA1B08">
        <w:rPr>
          <w:rFonts w:ascii="Times New Roman" w:hAnsi="Times New Roman" w:cs="Times New Roman"/>
          <w:i/>
          <w:iCs/>
          <w:noProof/>
          <w:sz w:val="20"/>
          <w:szCs w:val="20"/>
        </w:rPr>
        <w:t>Manajemen Sumber Daya Manusia &amp; Perilaku Organisasi</w:t>
      </w:r>
      <w:r w:rsidRPr="00FA1B08">
        <w:rPr>
          <w:rFonts w:ascii="Times New Roman" w:hAnsi="Times New Roman" w:cs="Times New Roman"/>
          <w:noProof/>
          <w:sz w:val="20"/>
          <w:szCs w:val="20"/>
        </w:rPr>
        <w:t>. Sinar Medika Malang.</w:t>
      </w:r>
    </w:p>
    <w:p w:rsidR="00F0576F" w:rsidRPr="00FA1B08" w:rsidRDefault="00F0576F" w:rsidP="00FA1B08">
      <w:pPr>
        <w:widowControl w:val="0"/>
        <w:autoSpaceDE w:val="0"/>
        <w:autoSpaceDN w:val="0"/>
        <w:adjustRightInd w:val="0"/>
        <w:spacing w:after="0" w:line="360" w:lineRule="auto"/>
        <w:ind w:left="709" w:hanging="709"/>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Veithzal Rivai, Mansyur Ramly, Thobby Muttis,  dan W. A. (2015). </w:t>
      </w:r>
      <w:r w:rsidRPr="00FA1B08">
        <w:rPr>
          <w:rFonts w:ascii="Times New Roman" w:hAnsi="Times New Roman" w:cs="Times New Roman"/>
          <w:i/>
          <w:iCs/>
          <w:noProof/>
          <w:sz w:val="20"/>
          <w:szCs w:val="20"/>
        </w:rPr>
        <w:t>Manajemen Sumber Daya Manusia Untuk Perusahaan</w:t>
      </w:r>
      <w:r w:rsidRPr="00FA1B08">
        <w:rPr>
          <w:rFonts w:ascii="Times New Roman" w:hAnsi="Times New Roman" w:cs="Times New Roman"/>
          <w:noProof/>
          <w:sz w:val="20"/>
          <w:szCs w:val="20"/>
        </w:rPr>
        <w:t>. Raja Grafindo Persada.</w:t>
      </w:r>
    </w:p>
    <w:p w:rsidR="00F0576F" w:rsidRPr="00FA1B08" w:rsidRDefault="00F0576F" w:rsidP="00FA1B08">
      <w:pPr>
        <w:widowControl w:val="0"/>
        <w:autoSpaceDE w:val="0"/>
        <w:autoSpaceDN w:val="0"/>
        <w:adjustRightInd w:val="0"/>
        <w:spacing w:after="0" w:line="360" w:lineRule="auto"/>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Wibowo. (2016). </w:t>
      </w:r>
      <w:r w:rsidRPr="00FA1B08">
        <w:rPr>
          <w:rFonts w:ascii="Times New Roman" w:hAnsi="Times New Roman" w:cs="Times New Roman"/>
          <w:i/>
          <w:iCs/>
          <w:noProof/>
          <w:sz w:val="20"/>
          <w:szCs w:val="20"/>
        </w:rPr>
        <w:t>Manajemen Kinerja</w:t>
      </w:r>
      <w:r w:rsidRPr="00FA1B08">
        <w:rPr>
          <w:rFonts w:ascii="Times New Roman" w:hAnsi="Times New Roman" w:cs="Times New Roman"/>
          <w:noProof/>
          <w:sz w:val="20"/>
          <w:szCs w:val="20"/>
        </w:rPr>
        <w:t>. Rajawali Pers.</w:t>
      </w:r>
    </w:p>
    <w:p w:rsidR="00F0576F" w:rsidRPr="00FA1B08" w:rsidRDefault="00F0576F" w:rsidP="00FA1B08">
      <w:pPr>
        <w:widowControl w:val="0"/>
        <w:autoSpaceDE w:val="0"/>
        <w:autoSpaceDN w:val="0"/>
        <w:adjustRightInd w:val="0"/>
        <w:spacing w:after="0" w:line="360" w:lineRule="auto"/>
        <w:ind w:left="567" w:hanging="567"/>
        <w:jc w:val="both"/>
        <w:rPr>
          <w:rFonts w:ascii="Times New Roman" w:hAnsi="Times New Roman" w:cs="Times New Roman"/>
          <w:noProof/>
          <w:sz w:val="20"/>
          <w:szCs w:val="20"/>
        </w:rPr>
      </w:pPr>
      <w:r w:rsidRPr="00FA1B08">
        <w:rPr>
          <w:rFonts w:ascii="Times New Roman" w:hAnsi="Times New Roman" w:cs="Times New Roman"/>
          <w:noProof/>
          <w:sz w:val="20"/>
          <w:szCs w:val="20"/>
        </w:rPr>
        <w:t xml:space="preserve">Yoyo Sudaryono, Agus Ariwibowo,  dan N. ayu. (2018). </w:t>
      </w:r>
      <w:r w:rsidRPr="00FA1B08">
        <w:rPr>
          <w:rFonts w:ascii="Times New Roman" w:hAnsi="Times New Roman" w:cs="Times New Roman"/>
          <w:i/>
          <w:iCs/>
          <w:noProof/>
          <w:sz w:val="20"/>
          <w:szCs w:val="20"/>
        </w:rPr>
        <w:t>Manajemen Sumber Daya Manusia, Kompensasi Tidak Langsung dan Lingkungan Kerja Fisik</w:t>
      </w:r>
      <w:r w:rsidRPr="00FA1B08">
        <w:rPr>
          <w:rFonts w:ascii="Times New Roman" w:hAnsi="Times New Roman" w:cs="Times New Roman"/>
          <w:noProof/>
          <w:sz w:val="20"/>
          <w:szCs w:val="20"/>
        </w:rPr>
        <w:t>. Andi.</w:t>
      </w:r>
    </w:p>
    <w:p w:rsidR="00F0576F" w:rsidRDefault="006A7E3D" w:rsidP="00FA1B08">
      <w:pPr>
        <w:autoSpaceDE w:val="0"/>
        <w:autoSpaceDN w:val="0"/>
        <w:adjustRightInd w:val="0"/>
        <w:spacing w:after="0" w:line="360" w:lineRule="auto"/>
        <w:jc w:val="both"/>
        <w:rPr>
          <w:rFonts w:ascii="Times New Roman" w:hAnsi="Times New Roman" w:cs="Times New Roman"/>
          <w:sz w:val="24"/>
          <w:szCs w:val="24"/>
        </w:rPr>
      </w:pPr>
      <w:r w:rsidRPr="008A0F01">
        <w:rPr>
          <w:rFonts w:ascii="Times New Roman" w:hAnsi="Times New Roman" w:cs="Times New Roman"/>
          <w:sz w:val="20"/>
          <w:szCs w:val="20"/>
        </w:rPr>
        <w:fldChar w:fldCharType="end"/>
      </w:r>
    </w:p>
    <w:p w:rsidR="00F0576F" w:rsidRDefault="00F0576F" w:rsidP="00237E00">
      <w:pPr>
        <w:autoSpaceDE w:val="0"/>
        <w:autoSpaceDN w:val="0"/>
        <w:adjustRightInd w:val="0"/>
        <w:spacing w:after="0" w:line="360" w:lineRule="auto"/>
        <w:jc w:val="both"/>
        <w:rPr>
          <w:rFonts w:ascii="Times New Roman" w:hAnsi="Times New Roman" w:cs="Times New Roman"/>
          <w:sz w:val="24"/>
          <w:szCs w:val="24"/>
        </w:rPr>
      </w:pPr>
    </w:p>
    <w:p w:rsidR="00F0576F" w:rsidRDefault="00F0576F" w:rsidP="00237E00">
      <w:pPr>
        <w:autoSpaceDE w:val="0"/>
        <w:autoSpaceDN w:val="0"/>
        <w:adjustRightInd w:val="0"/>
        <w:spacing w:after="0" w:line="360" w:lineRule="auto"/>
        <w:jc w:val="both"/>
        <w:rPr>
          <w:rFonts w:ascii="Times New Roman" w:hAnsi="Times New Roman" w:cs="Times New Roman"/>
          <w:sz w:val="24"/>
          <w:szCs w:val="24"/>
        </w:rPr>
      </w:pPr>
    </w:p>
    <w:p w:rsidR="00F0576F" w:rsidRDefault="00F0576F" w:rsidP="00237E00">
      <w:pPr>
        <w:autoSpaceDE w:val="0"/>
        <w:autoSpaceDN w:val="0"/>
        <w:adjustRightInd w:val="0"/>
        <w:spacing w:after="0" w:line="360" w:lineRule="auto"/>
        <w:jc w:val="both"/>
        <w:rPr>
          <w:rFonts w:ascii="Times New Roman" w:hAnsi="Times New Roman" w:cs="Times New Roman"/>
          <w:sz w:val="24"/>
          <w:szCs w:val="24"/>
        </w:rPr>
      </w:pPr>
    </w:p>
    <w:p w:rsidR="00F0576F" w:rsidRDefault="00F0576F" w:rsidP="00237E00">
      <w:pPr>
        <w:autoSpaceDE w:val="0"/>
        <w:autoSpaceDN w:val="0"/>
        <w:adjustRightInd w:val="0"/>
        <w:spacing w:after="0" w:line="360" w:lineRule="auto"/>
        <w:jc w:val="both"/>
        <w:rPr>
          <w:rFonts w:ascii="Times New Roman" w:hAnsi="Times New Roman" w:cs="Times New Roman"/>
          <w:sz w:val="24"/>
          <w:szCs w:val="24"/>
        </w:rPr>
      </w:pPr>
    </w:p>
    <w:p w:rsidR="00F0576F" w:rsidRDefault="00F0576F" w:rsidP="00237E00">
      <w:pPr>
        <w:autoSpaceDE w:val="0"/>
        <w:autoSpaceDN w:val="0"/>
        <w:adjustRightInd w:val="0"/>
        <w:spacing w:after="0" w:line="360" w:lineRule="auto"/>
        <w:jc w:val="both"/>
        <w:rPr>
          <w:rFonts w:ascii="Times New Roman" w:hAnsi="Times New Roman" w:cs="Times New Roman"/>
          <w:sz w:val="24"/>
          <w:szCs w:val="24"/>
        </w:rPr>
      </w:pPr>
    </w:p>
    <w:p w:rsidR="00F0576F" w:rsidRPr="00237E00" w:rsidRDefault="00F0576F" w:rsidP="00237E00">
      <w:pPr>
        <w:autoSpaceDE w:val="0"/>
        <w:autoSpaceDN w:val="0"/>
        <w:adjustRightInd w:val="0"/>
        <w:spacing w:after="0" w:line="360" w:lineRule="auto"/>
        <w:jc w:val="both"/>
        <w:rPr>
          <w:rFonts w:ascii="Times New Roman" w:hAnsi="Times New Roman" w:cs="Times New Roman"/>
          <w:sz w:val="24"/>
          <w:szCs w:val="24"/>
        </w:rPr>
      </w:pPr>
    </w:p>
    <w:p w:rsidR="00591A53" w:rsidRPr="00591A53" w:rsidRDefault="00591A53" w:rsidP="00591A53">
      <w:pPr>
        <w:autoSpaceDE w:val="0"/>
        <w:autoSpaceDN w:val="0"/>
        <w:adjustRightInd w:val="0"/>
        <w:spacing w:after="0" w:line="480" w:lineRule="auto"/>
        <w:jc w:val="both"/>
        <w:rPr>
          <w:rFonts w:ascii="Times New Roman" w:hAnsi="Times New Roman" w:cs="Times New Roman"/>
          <w:sz w:val="24"/>
          <w:szCs w:val="24"/>
        </w:rPr>
      </w:pPr>
    </w:p>
    <w:p w:rsidR="00026867" w:rsidRPr="008C6E10" w:rsidRDefault="00026867" w:rsidP="008C6E10">
      <w:pPr>
        <w:rPr>
          <w:rFonts w:ascii="Times New Roman" w:hAnsi="Times New Roman" w:cs="Times New Roman"/>
          <w:b/>
        </w:rPr>
      </w:pPr>
      <w:bookmarkStart w:id="0" w:name="_GoBack"/>
      <w:bookmarkEnd w:id="0"/>
    </w:p>
    <w:sectPr w:rsidR="00026867" w:rsidRPr="008C6E10" w:rsidSect="002A06FD">
      <w:headerReference w:type="default" r:id="rId12"/>
      <w:footerReference w:type="default" r:id="rId13"/>
      <w:pgSz w:w="11907" w:h="16839" w:code="9"/>
      <w:pgMar w:top="1701" w:right="1134" w:bottom="851" w:left="1701" w:header="1134"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59E4" w:rsidRDefault="00A059E4" w:rsidP="004C63C4">
      <w:pPr>
        <w:spacing w:after="0" w:line="240" w:lineRule="auto"/>
      </w:pPr>
      <w:r>
        <w:separator/>
      </w:r>
    </w:p>
  </w:endnote>
  <w:endnote w:type="continuationSeparator" w:id="0">
    <w:p w:rsidR="00A059E4" w:rsidRDefault="00A059E4" w:rsidP="004C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Garamond Pro Bold">
    <w:altName w:val="Times New Roman"/>
    <w:panose1 w:val="00000000000000000000"/>
    <w:charset w:val="00"/>
    <w:family w:val="roman"/>
    <w:notTrueType/>
    <w:pitch w:val="variable"/>
    <w:sig w:usb0="00000001" w:usb1="5000205B" w:usb2="00000000" w:usb3="00000000" w:csb0="0000009B"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6FD" w:rsidRDefault="002A06FD" w:rsidP="002A06FD">
    <w:pPr>
      <w:spacing w:after="0"/>
      <w:jc w:val="right"/>
      <w:rPr>
        <w:rFonts w:cstheme="minorHAnsi"/>
        <w:color w:val="000000" w:themeColor="text1"/>
        <w:sz w:val="18"/>
        <w:szCs w:val="18"/>
      </w:rPr>
    </w:pPr>
    <w:r>
      <w:rPr>
        <w:rFonts w:cstheme="minorHAnsi"/>
        <w:b/>
        <w:bCs/>
        <w:color w:val="000000" w:themeColor="text1"/>
        <w:sz w:val="18"/>
        <w:szCs w:val="18"/>
      </w:rPr>
      <w:t xml:space="preserve">Dhea </w:t>
    </w:r>
    <w:proofErr w:type="gramStart"/>
    <w:r>
      <w:rPr>
        <w:rFonts w:cstheme="minorHAnsi"/>
        <w:b/>
        <w:bCs/>
        <w:color w:val="000000" w:themeColor="text1"/>
        <w:sz w:val="18"/>
        <w:szCs w:val="18"/>
      </w:rPr>
      <w:t>Febriani</w:t>
    </w:r>
    <w:r>
      <w:rPr>
        <w:rFonts w:cstheme="minorHAnsi"/>
        <w:b/>
        <w:bCs/>
        <w:color w:val="000000" w:themeColor="text1"/>
        <w:sz w:val="18"/>
        <w:szCs w:val="18"/>
      </w:rPr>
      <w:t xml:space="preserve"> </w:t>
    </w:r>
    <w:r>
      <w:rPr>
        <w:rFonts w:cstheme="minorHAnsi"/>
        <w:color w:val="000000" w:themeColor="text1"/>
        <w:sz w:val="18"/>
        <w:szCs w:val="18"/>
      </w:rPr>
      <w:t>,</w:t>
    </w:r>
    <w:proofErr w:type="gramEnd"/>
    <w:r>
      <w:rPr>
        <w:rFonts w:cstheme="minorHAnsi"/>
        <w:color w:val="000000" w:themeColor="text1"/>
        <w:sz w:val="18"/>
        <w:szCs w:val="18"/>
      </w:rPr>
      <w:t xml:space="preserve"> Copyright © 2021,</w:t>
    </w:r>
    <w:r>
      <w:rPr>
        <w:rFonts w:cstheme="minorHAnsi"/>
        <w:b/>
        <w:bCs/>
        <w:color w:val="000000" w:themeColor="text1"/>
        <w:sz w:val="18"/>
        <w:szCs w:val="18"/>
      </w:rPr>
      <w:t xml:space="preserve"> </w:t>
    </w:r>
    <w:hyperlink r:id="rId1" w:history="1">
      <w:r>
        <w:rPr>
          <w:rStyle w:val="Hyperlink"/>
          <w:rFonts w:cstheme="minorHAnsi"/>
          <w:b/>
          <w:bCs/>
          <w:color w:val="C00000"/>
          <w:sz w:val="18"/>
          <w:szCs w:val="18"/>
        </w:rPr>
        <w:t>UnivB</w:t>
      </w:r>
    </w:hyperlink>
    <w:r>
      <w:rPr>
        <w:rStyle w:val="Hyperlink"/>
        <w:rFonts w:cstheme="minorHAnsi"/>
        <w:b/>
        <w:bCs/>
        <w:color w:val="C00000"/>
        <w:sz w:val="18"/>
        <w:szCs w:val="18"/>
      </w:rPr>
      <w:t>I</w:t>
    </w:r>
    <w:r>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703AD0">
          <w:rPr>
            <w:rFonts w:cstheme="minorHAnsi"/>
            <w:noProof/>
            <w:color w:val="000000" w:themeColor="text1"/>
            <w:sz w:val="18"/>
            <w:szCs w:val="18"/>
          </w:rPr>
          <w:t>1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2A06FD" w:rsidRPr="002A06FD" w:rsidRDefault="002A06FD" w:rsidP="002A06FD">
    <w:pPr>
      <w:pStyle w:val="Footer"/>
      <w:jc w:val="right"/>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59E4" w:rsidRDefault="00A059E4" w:rsidP="004C63C4">
      <w:pPr>
        <w:spacing w:after="0" w:line="240" w:lineRule="auto"/>
      </w:pPr>
      <w:r>
        <w:separator/>
      </w:r>
    </w:p>
  </w:footnote>
  <w:footnote w:type="continuationSeparator" w:id="0">
    <w:p w:rsidR="00A059E4" w:rsidRDefault="00A059E4" w:rsidP="004C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63C4" w:rsidRDefault="004C63C4">
    <w:pPr>
      <w:pStyle w:val="Header"/>
    </w:pPr>
    <w:r>
      <w:rPr>
        <w:noProof/>
      </w:rPr>
      <w:drawing>
        <wp:inline distT="0" distB="0" distL="0" distR="0" wp14:anchorId="5B85D927" wp14:editId="38E89518">
          <wp:extent cx="708660" cy="73088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428A8"/>
    <w:multiLevelType w:val="multilevel"/>
    <w:tmpl w:val="D55229BC"/>
    <w:lvl w:ilvl="0">
      <w:start w:val="1"/>
      <w:numFmt w:val="lowerLetter"/>
      <w:lvlText w:val="%1."/>
      <w:lvlJc w:val="left"/>
      <w:pPr>
        <w:ind w:left="1429" w:hanging="360"/>
      </w:pPr>
    </w:lvl>
    <w:lvl w:ilvl="1">
      <w:start w:val="7"/>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
    <w:nsid w:val="03EE6308"/>
    <w:multiLevelType w:val="multilevel"/>
    <w:tmpl w:val="FF3C39AA"/>
    <w:lvl w:ilvl="0">
      <w:start w:val="5"/>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
    <w:nsid w:val="0513543E"/>
    <w:multiLevelType w:val="hybridMultilevel"/>
    <w:tmpl w:val="8D4AC1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833152"/>
    <w:multiLevelType w:val="hybridMultilevel"/>
    <w:tmpl w:val="94AC2B90"/>
    <w:lvl w:ilvl="0" w:tplc="77FC875E">
      <w:start w:val="1"/>
      <w:numFmt w:val="decimal"/>
      <w:lvlText w:val="2.%1."/>
      <w:lvlJc w:val="left"/>
      <w:pPr>
        <w:ind w:left="1713" w:hanging="360"/>
      </w:pPr>
      <w:rPr>
        <w:rFonts w:hint="default"/>
      </w:r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nsid w:val="10B94F71"/>
    <w:multiLevelType w:val="hybridMultilevel"/>
    <w:tmpl w:val="395A9B34"/>
    <w:lvl w:ilvl="0" w:tplc="0409000F">
      <w:start w:val="1"/>
      <w:numFmt w:val="decimal"/>
      <w:lvlText w:val="%1."/>
      <w:lvlJc w:val="left"/>
      <w:pPr>
        <w:ind w:left="1211" w:hanging="360"/>
      </w:pPr>
    </w:lvl>
    <w:lvl w:ilvl="1" w:tplc="CAA0131A">
      <w:start w:val="1"/>
      <w:numFmt w:val="lowerLetter"/>
      <w:lvlText w:val="%2."/>
      <w:lvlJc w:val="left"/>
      <w:pPr>
        <w:ind w:left="1931" w:hanging="360"/>
      </w:pPr>
      <w:rPr>
        <w:b w:val="0"/>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1AB075BA"/>
    <w:multiLevelType w:val="hybridMultilevel"/>
    <w:tmpl w:val="6122E5EA"/>
    <w:lvl w:ilvl="0" w:tplc="0409000F">
      <w:start w:val="1"/>
      <w:numFmt w:val="decimal"/>
      <w:lvlText w:val="%1."/>
      <w:lvlJc w:val="left"/>
      <w:pPr>
        <w:ind w:left="720" w:hanging="360"/>
      </w:pPr>
    </w:lvl>
    <w:lvl w:ilvl="1" w:tplc="77FC875E">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C80EB7"/>
    <w:multiLevelType w:val="multilevel"/>
    <w:tmpl w:val="0CAA59B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b/>
      </w:rPr>
    </w:lvl>
    <w:lvl w:ilvl="3">
      <w:start w:val="1"/>
      <w:numFmt w:val="decimal"/>
      <w:lvlText w:val="%4)"/>
      <w:lvlJc w:val="left"/>
      <w:pPr>
        <w:ind w:left="2421" w:hanging="720"/>
      </w:pPr>
      <w:rPr>
        <w:rFonts w:hint="default"/>
        <w:b w:val="0"/>
      </w:rPr>
    </w:lvl>
    <w:lvl w:ilvl="4">
      <w:start w:val="1"/>
      <w:numFmt w:val="decimal"/>
      <w:lvlText w:val="%1.%2.%3.%4.%5"/>
      <w:lvlJc w:val="left"/>
      <w:pPr>
        <w:ind w:left="3348" w:hanging="1080"/>
      </w:pPr>
      <w:rPr>
        <w:rFonts w:hint="default"/>
      </w:rPr>
    </w:lvl>
    <w:lvl w:ilvl="5">
      <w:start w:val="1"/>
      <w:numFmt w:val="decimal"/>
      <w:lvlText w:val="%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nsid w:val="368F4A3E"/>
    <w:multiLevelType w:val="hybridMultilevel"/>
    <w:tmpl w:val="747EA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5C0065"/>
    <w:multiLevelType w:val="multilevel"/>
    <w:tmpl w:val="94CE374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9">
    <w:nsid w:val="37B83D49"/>
    <w:multiLevelType w:val="multilevel"/>
    <w:tmpl w:val="6652C654"/>
    <w:lvl w:ilvl="0">
      <w:start w:val="4"/>
      <w:numFmt w:val="decimal"/>
      <w:lvlText w:val="%1"/>
      <w:lvlJc w:val="left"/>
      <w:pPr>
        <w:ind w:left="360" w:hanging="360"/>
      </w:pPr>
      <w:rPr>
        <w:rFonts w:hint="default"/>
      </w:rPr>
    </w:lvl>
    <w:lvl w:ilvl="1">
      <w:start w:val="4"/>
      <w:numFmt w:val="decimal"/>
      <w:lvlText w:val="%1.%2"/>
      <w:lvlJc w:val="left"/>
      <w:pPr>
        <w:ind w:left="1200" w:hanging="360"/>
      </w:pPr>
      <w:rPr>
        <w:rFonts w:hint="default"/>
      </w:rPr>
    </w:lvl>
    <w:lvl w:ilvl="2">
      <w:start w:val="1"/>
      <w:numFmt w:val="decimal"/>
      <w:lvlText w:val="%1.%2.%3"/>
      <w:lvlJc w:val="left"/>
      <w:pPr>
        <w:ind w:left="2400" w:hanging="720"/>
      </w:pPr>
      <w:rPr>
        <w:rFonts w:hint="default"/>
        <w:b/>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10">
    <w:nsid w:val="599908F1"/>
    <w:multiLevelType w:val="hybridMultilevel"/>
    <w:tmpl w:val="1F8234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B83774C"/>
    <w:multiLevelType w:val="multilevel"/>
    <w:tmpl w:val="FB28C9EC"/>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20D580B"/>
    <w:multiLevelType w:val="multilevel"/>
    <w:tmpl w:val="A5A2C48C"/>
    <w:lvl w:ilvl="0">
      <w:start w:val="1"/>
      <w:numFmt w:val="decimal"/>
      <w:lvlText w:val="%1."/>
      <w:lvlJc w:val="left"/>
      <w:pPr>
        <w:ind w:left="1429" w:hanging="360"/>
      </w:pPr>
    </w:lvl>
    <w:lvl w:ilvl="1">
      <w:start w:val="7"/>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3">
    <w:nsid w:val="6B0B55DD"/>
    <w:multiLevelType w:val="multilevel"/>
    <w:tmpl w:val="ED86B8B8"/>
    <w:lvl w:ilvl="0">
      <w:start w:val="1"/>
      <w:numFmt w:val="decimal"/>
      <w:lvlText w:val="%1."/>
      <w:lvlJc w:val="left"/>
      <w:pPr>
        <w:ind w:left="786"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4">
    <w:nsid w:val="6C380002"/>
    <w:multiLevelType w:val="multilevel"/>
    <w:tmpl w:val="B262C6B8"/>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7C3552D8"/>
    <w:multiLevelType w:val="hybridMultilevel"/>
    <w:tmpl w:val="BE902E48"/>
    <w:lvl w:ilvl="0" w:tplc="77FC875E">
      <w:start w:val="1"/>
      <w:numFmt w:val="decimal"/>
      <w:lvlText w:val="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7C773947"/>
    <w:multiLevelType w:val="multilevel"/>
    <w:tmpl w:val="34503B6A"/>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7">
    <w:nsid w:val="7DFD1EF0"/>
    <w:multiLevelType w:val="hybridMultilevel"/>
    <w:tmpl w:val="AF6AFE10"/>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7"/>
  </w:num>
  <w:num w:numId="2">
    <w:abstractNumId w:val="16"/>
  </w:num>
  <w:num w:numId="3">
    <w:abstractNumId w:val="8"/>
  </w:num>
  <w:num w:numId="4">
    <w:abstractNumId w:val="4"/>
  </w:num>
  <w:num w:numId="5">
    <w:abstractNumId w:val="2"/>
  </w:num>
  <w:num w:numId="6">
    <w:abstractNumId w:val="13"/>
  </w:num>
  <w:num w:numId="7">
    <w:abstractNumId w:val="6"/>
  </w:num>
  <w:num w:numId="8">
    <w:abstractNumId w:val="3"/>
  </w:num>
  <w:num w:numId="9">
    <w:abstractNumId w:val="5"/>
  </w:num>
  <w:num w:numId="10">
    <w:abstractNumId w:val="14"/>
  </w:num>
  <w:num w:numId="11">
    <w:abstractNumId w:val="12"/>
  </w:num>
  <w:num w:numId="12">
    <w:abstractNumId w:val="0"/>
  </w:num>
  <w:num w:numId="13">
    <w:abstractNumId w:val="10"/>
  </w:num>
  <w:num w:numId="14">
    <w:abstractNumId w:val="17"/>
  </w:num>
  <w:num w:numId="15">
    <w:abstractNumId w:val="11"/>
  </w:num>
  <w:num w:numId="16">
    <w:abstractNumId w:val="1"/>
  </w:num>
  <w:num w:numId="17">
    <w:abstractNumId w:val="9"/>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3289"/>
    <w:rsid w:val="000007D0"/>
    <w:rsid w:val="0000178E"/>
    <w:rsid w:val="00002593"/>
    <w:rsid w:val="000025C4"/>
    <w:rsid w:val="00002AD7"/>
    <w:rsid w:val="00002CE2"/>
    <w:rsid w:val="00002D0F"/>
    <w:rsid w:val="00002D10"/>
    <w:rsid w:val="00002FD6"/>
    <w:rsid w:val="00003083"/>
    <w:rsid w:val="000032F5"/>
    <w:rsid w:val="00003936"/>
    <w:rsid w:val="00003DD1"/>
    <w:rsid w:val="0000541D"/>
    <w:rsid w:val="000055AF"/>
    <w:rsid w:val="0000602C"/>
    <w:rsid w:val="00006115"/>
    <w:rsid w:val="0000654E"/>
    <w:rsid w:val="000113B5"/>
    <w:rsid w:val="00011B95"/>
    <w:rsid w:val="00011D44"/>
    <w:rsid w:val="00012544"/>
    <w:rsid w:val="000144B0"/>
    <w:rsid w:val="000156E2"/>
    <w:rsid w:val="00015D84"/>
    <w:rsid w:val="0001660C"/>
    <w:rsid w:val="000166AC"/>
    <w:rsid w:val="000223E0"/>
    <w:rsid w:val="00022BF0"/>
    <w:rsid w:val="00023139"/>
    <w:rsid w:val="000244A7"/>
    <w:rsid w:val="00024C06"/>
    <w:rsid w:val="00025159"/>
    <w:rsid w:val="00025E26"/>
    <w:rsid w:val="00026867"/>
    <w:rsid w:val="0003006D"/>
    <w:rsid w:val="00030515"/>
    <w:rsid w:val="000319C3"/>
    <w:rsid w:val="00032447"/>
    <w:rsid w:val="000328F8"/>
    <w:rsid w:val="000332C1"/>
    <w:rsid w:val="0003413A"/>
    <w:rsid w:val="00034BD9"/>
    <w:rsid w:val="00035323"/>
    <w:rsid w:val="0003797F"/>
    <w:rsid w:val="00040F83"/>
    <w:rsid w:val="00041D28"/>
    <w:rsid w:val="00042912"/>
    <w:rsid w:val="00042E0D"/>
    <w:rsid w:val="00043549"/>
    <w:rsid w:val="000436D1"/>
    <w:rsid w:val="0004457B"/>
    <w:rsid w:val="0004532C"/>
    <w:rsid w:val="00045697"/>
    <w:rsid w:val="00045F92"/>
    <w:rsid w:val="000460AC"/>
    <w:rsid w:val="00046681"/>
    <w:rsid w:val="00046A66"/>
    <w:rsid w:val="00046AD4"/>
    <w:rsid w:val="00046EA3"/>
    <w:rsid w:val="00046F29"/>
    <w:rsid w:val="00047230"/>
    <w:rsid w:val="00047337"/>
    <w:rsid w:val="00050005"/>
    <w:rsid w:val="000502EA"/>
    <w:rsid w:val="00050CC9"/>
    <w:rsid w:val="00052065"/>
    <w:rsid w:val="000523C0"/>
    <w:rsid w:val="00053009"/>
    <w:rsid w:val="00053297"/>
    <w:rsid w:val="00053FE0"/>
    <w:rsid w:val="0005426A"/>
    <w:rsid w:val="00054D2D"/>
    <w:rsid w:val="00054ECD"/>
    <w:rsid w:val="00055928"/>
    <w:rsid w:val="00055EB1"/>
    <w:rsid w:val="000566E1"/>
    <w:rsid w:val="0006042A"/>
    <w:rsid w:val="00060B16"/>
    <w:rsid w:val="000612EA"/>
    <w:rsid w:val="00063A6D"/>
    <w:rsid w:val="00064664"/>
    <w:rsid w:val="00064B95"/>
    <w:rsid w:val="0006517D"/>
    <w:rsid w:val="00065745"/>
    <w:rsid w:val="00065C31"/>
    <w:rsid w:val="00065D0C"/>
    <w:rsid w:val="0007207F"/>
    <w:rsid w:val="000729CD"/>
    <w:rsid w:val="0007386E"/>
    <w:rsid w:val="00073A72"/>
    <w:rsid w:val="00073E23"/>
    <w:rsid w:val="00074015"/>
    <w:rsid w:val="0007679D"/>
    <w:rsid w:val="00076A45"/>
    <w:rsid w:val="0007753F"/>
    <w:rsid w:val="00077643"/>
    <w:rsid w:val="00077892"/>
    <w:rsid w:val="00077C7A"/>
    <w:rsid w:val="00080473"/>
    <w:rsid w:val="000806DD"/>
    <w:rsid w:val="000810EF"/>
    <w:rsid w:val="00082908"/>
    <w:rsid w:val="0008296C"/>
    <w:rsid w:val="0008333E"/>
    <w:rsid w:val="00083972"/>
    <w:rsid w:val="00083D74"/>
    <w:rsid w:val="00084077"/>
    <w:rsid w:val="00084603"/>
    <w:rsid w:val="00084A9F"/>
    <w:rsid w:val="00087DE7"/>
    <w:rsid w:val="00090F97"/>
    <w:rsid w:val="00091378"/>
    <w:rsid w:val="0009137F"/>
    <w:rsid w:val="00091C32"/>
    <w:rsid w:val="000931F7"/>
    <w:rsid w:val="00095485"/>
    <w:rsid w:val="00095F24"/>
    <w:rsid w:val="00096066"/>
    <w:rsid w:val="0009798D"/>
    <w:rsid w:val="00097CE8"/>
    <w:rsid w:val="000A07E8"/>
    <w:rsid w:val="000A238C"/>
    <w:rsid w:val="000A25AE"/>
    <w:rsid w:val="000A2DE0"/>
    <w:rsid w:val="000A33F1"/>
    <w:rsid w:val="000A36C2"/>
    <w:rsid w:val="000A3CFE"/>
    <w:rsid w:val="000A4045"/>
    <w:rsid w:val="000A465A"/>
    <w:rsid w:val="000A4CD7"/>
    <w:rsid w:val="000A4D69"/>
    <w:rsid w:val="000A58E9"/>
    <w:rsid w:val="000A6FED"/>
    <w:rsid w:val="000A7102"/>
    <w:rsid w:val="000A747E"/>
    <w:rsid w:val="000B0C1D"/>
    <w:rsid w:val="000B0D15"/>
    <w:rsid w:val="000B1778"/>
    <w:rsid w:val="000B2895"/>
    <w:rsid w:val="000B2943"/>
    <w:rsid w:val="000B2C34"/>
    <w:rsid w:val="000B2E72"/>
    <w:rsid w:val="000B3CAE"/>
    <w:rsid w:val="000B4EE4"/>
    <w:rsid w:val="000B561E"/>
    <w:rsid w:val="000B593B"/>
    <w:rsid w:val="000B5A9C"/>
    <w:rsid w:val="000B7223"/>
    <w:rsid w:val="000B79AE"/>
    <w:rsid w:val="000C012F"/>
    <w:rsid w:val="000C0626"/>
    <w:rsid w:val="000C11F0"/>
    <w:rsid w:val="000C17F4"/>
    <w:rsid w:val="000C1E25"/>
    <w:rsid w:val="000C1F4A"/>
    <w:rsid w:val="000C2216"/>
    <w:rsid w:val="000C2750"/>
    <w:rsid w:val="000C32C3"/>
    <w:rsid w:val="000C3ACE"/>
    <w:rsid w:val="000C4286"/>
    <w:rsid w:val="000C48A9"/>
    <w:rsid w:val="000C5FF2"/>
    <w:rsid w:val="000C6AD6"/>
    <w:rsid w:val="000C705A"/>
    <w:rsid w:val="000D0799"/>
    <w:rsid w:val="000D0B43"/>
    <w:rsid w:val="000D1409"/>
    <w:rsid w:val="000D1956"/>
    <w:rsid w:val="000D1B8C"/>
    <w:rsid w:val="000D1EB9"/>
    <w:rsid w:val="000D43D3"/>
    <w:rsid w:val="000D4485"/>
    <w:rsid w:val="000D4CED"/>
    <w:rsid w:val="000D5506"/>
    <w:rsid w:val="000D5741"/>
    <w:rsid w:val="000D6181"/>
    <w:rsid w:val="000D627A"/>
    <w:rsid w:val="000D6ECA"/>
    <w:rsid w:val="000E0C9A"/>
    <w:rsid w:val="000E25E4"/>
    <w:rsid w:val="000E27AC"/>
    <w:rsid w:val="000E2C0F"/>
    <w:rsid w:val="000E33EF"/>
    <w:rsid w:val="000E38F4"/>
    <w:rsid w:val="000E5357"/>
    <w:rsid w:val="000E6546"/>
    <w:rsid w:val="000E7E55"/>
    <w:rsid w:val="000F0B9E"/>
    <w:rsid w:val="000F171B"/>
    <w:rsid w:val="000F25EF"/>
    <w:rsid w:val="000F390A"/>
    <w:rsid w:val="000F3A7D"/>
    <w:rsid w:val="000F43D2"/>
    <w:rsid w:val="000F56B2"/>
    <w:rsid w:val="000F5C63"/>
    <w:rsid w:val="000F6B41"/>
    <w:rsid w:val="000F6B68"/>
    <w:rsid w:val="000F6EFC"/>
    <w:rsid w:val="000F79A3"/>
    <w:rsid w:val="000F7D54"/>
    <w:rsid w:val="000F7E6D"/>
    <w:rsid w:val="001001FC"/>
    <w:rsid w:val="0010146F"/>
    <w:rsid w:val="00101763"/>
    <w:rsid w:val="00104062"/>
    <w:rsid w:val="001042A1"/>
    <w:rsid w:val="0010526C"/>
    <w:rsid w:val="00105DF9"/>
    <w:rsid w:val="001068E1"/>
    <w:rsid w:val="0010717E"/>
    <w:rsid w:val="00107398"/>
    <w:rsid w:val="00110B9F"/>
    <w:rsid w:val="00110C67"/>
    <w:rsid w:val="001122F5"/>
    <w:rsid w:val="001134DC"/>
    <w:rsid w:val="00113B0D"/>
    <w:rsid w:val="00114AB5"/>
    <w:rsid w:val="00115758"/>
    <w:rsid w:val="0011614C"/>
    <w:rsid w:val="001166C3"/>
    <w:rsid w:val="00116733"/>
    <w:rsid w:val="001167F9"/>
    <w:rsid w:val="00116C05"/>
    <w:rsid w:val="00117422"/>
    <w:rsid w:val="001208F0"/>
    <w:rsid w:val="00121551"/>
    <w:rsid w:val="00121A55"/>
    <w:rsid w:val="00121B81"/>
    <w:rsid w:val="00122279"/>
    <w:rsid w:val="00122BEF"/>
    <w:rsid w:val="00122C6E"/>
    <w:rsid w:val="00123572"/>
    <w:rsid w:val="0012376F"/>
    <w:rsid w:val="001247E5"/>
    <w:rsid w:val="00124A37"/>
    <w:rsid w:val="0012564F"/>
    <w:rsid w:val="00125794"/>
    <w:rsid w:val="00125958"/>
    <w:rsid w:val="001277A1"/>
    <w:rsid w:val="001279F4"/>
    <w:rsid w:val="0013082B"/>
    <w:rsid w:val="00130D37"/>
    <w:rsid w:val="00130E84"/>
    <w:rsid w:val="00131457"/>
    <w:rsid w:val="0013227C"/>
    <w:rsid w:val="00133AB9"/>
    <w:rsid w:val="001349E1"/>
    <w:rsid w:val="00134C3D"/>
    <w:rsid w:val="00135846"/>
    <w:rsid w:val="00137A2A"/>
    <w:rsid w:val="00137B04"/>
    <w:rsid w:val="00137BAD"/>
    <w:rsid w:val="001405F9"/>
    <w:rsid w:val="001406D4"/>
    <w:rsid w:val="00141082"/>
    <w:rsid w:val="001415F8"/>
    <w:rsid w:val="00141E93"/>
    <w:rsid w:val="001424D9"/>
    <w:rsid w:val="0014252C"/>
    <w:rsid w:val="001426F1"/>
    <w:rsid w:val="001437D8"/>
    <w:rsid w:val="0014472C"/>
    <w:rsid w:val="00145D02"/>
    <w:rsid w:val="00145D08"/>
    <w:rsid w:val="001461C2"/>
    <w:rsid w:val="00146962"/>
    <w:rsid w:val="00146A0B"/>
    <w:rsid w:val="00146A74"/>
    <w:rsid w:val="00147481"/>
    <w:rsid w:val="00150763"/>
    <w:rsid w:val="00150A61"/>
    <w:rsid w:val="00150FAB"/>
    <w:rsid w:val="001568F2"/>
    <w:rsid w:val="00160345"/>
    <w:rsid w:val="001605CE"/>
    <w:rsid w:val="0016135B"/>
    <w:rsid w:val="0016193A"/>
    <w:rsid w:val="00161E8E"/>
    <w:rsid w:val="001629EC"/>
    <w:rsid w:val="00163816"/>
    <w:rsid w:val="00163B1E"/>
    <w:rsid w:val="00164143"/>
    <w:rsid w:val="001644A9"/>
    <w:rsid w:val="00164604"/>
    <w:rsid w:val="00164A0C"/>
    <w:rsid w:val="00164B5A"/>
    <w:rsid w:val="00165194"/>
    <w:rsid w:val="0016562A"/>
    <w:rsid w:val="001660BC"/>
    <w:rsid w:val="00166361"/>
    <w:rsid w:val="00167663"/>
    <w:rsid w:val="00167C3E"/>
    <w:rsid w:val="001709CA"/>
    <w:rsid w:val="00171134"/>
    <w:rsid w:val="001719A1"/>
    <w:rsid w:val="00174343"/>
    <w:rsid w:val="00174617"/>
    <w:rsid w:val="00174A78"/>
    <w:rsid w:val="00175469"/>
    <w:rsid w:val="00176897"/>
    <w:rsid w:val="00177C2D"/>
    <w:rsid w:val="0018011B"/>
    <w:rsid w:val="001806A8"/>
    <w:rsid w:val="00180F6A"/>
    <w:rsid w:val="0018154B"/>
    <w:rsid w:val="001821D9"/>
    <w:rsid w:val="00183AA8"/>
    <w:rsid w:val="00183F0B"/>
    <w:rsid w:val="0018493E"/>
    <w:rsid w:val="00184DC3"/>
    <w:rsid w:val="00186047"/>
    <w:rsid w:val="00186E40"/>
    <w:rsid w:val="00186F9C"/>
    <w:rsid w:val="0018764A"/>
    <w:rsid w:val="001877AC"/>
    <w:rsid w:val="0018786F"/>
    <w:rsid w:val="001902CA"/>
    <w:rsid w:val="00190A0A"/>
    <w:rsid w:val="00191200"/>
    <w:rsid w:val="00192080"/>
    <w:rsid w:val="00193028"/>
    <w:rsid w:val="001940E7"/>
    <w:rsid w:val="00195EFB"/>
    <w:rsid w:val="001963F0"/>
    <w:rsid w:val="00196809"/>
    <w:rsid w:val="001970F9"/>
    <w:rsid w:val="0019725E"/>
    <w:rsid w:val="001A02D1"/>
    <w:rsid w:val="001A20F5"/>
    <w:rsid w:val="001A2627"/>
    <w:rsid w:val="001A2B83"/>
    <w:rsid w:val="001A2D10"/>
    <w:rsid w:val="001A35C7"/>
    <w:rsid w:val="001A3757"/>
    <w:rsid w:val="001A3A66"/>
    <w:rsid w:val="001A3D93"/>
    <w:rsid w:val="001A3F0A"/>
    <w:rsid w:val="001A48CC"/>
    <w:rsid w:val="001A4CE8"/>
    <w:rsid w:val="001A53EF"/>
    <w:rsid w:val="001A53F0"/>
    <w:rsid w:val="001A66F3"/>
    <w:rsid w:val="001A69CB"/>
    <w:rsid w:val="001A7073"/>
    <w:rsid w:val="001A7270"/>
    <w:rsid w:val="001A77F7"/>
    <w:rsid w:val="001A78DB"/>
    <w:rsid w:val="001A7985"/>
    <w:rsid w:val="001B025F"/>
    <w:rsid w:val="001B23A1"/>
    <w:rsid w:val="001B2ABA"/>
    <w:rsid w:val="001B305F"/>
    <w:rsid w:val="001B314B"/>
    <w:rsid w:val="001B3DD9"/>
    <w:rsid w:val="001B4DF1"/>
    <w:rsid w:val="001B51F4"/>
    <w:rsid w:val="001B55D2"/>
    <w:rsid w:val="001B57F9"/>
    <w:rsid w:val="001B650B"/>
    <w:rsid w:val="001B69AC"/>
    <w:rsid w:val="001B6FEE"/>
    <w:rsid w:val="001B7355"/>
    <w:rsid w:val="001B7519"/>
    <w:rsid w:val="001C01D6"/>
    <w:rsid w:val="001C16B8"/>
    <w:rsid w:val="001C23E0"/>
    <w:rsid w:val="001C26AE"/>
    <w:rsid w:val="001C2E3C"/>
    <w:rsid w:val="001C313C"/>
    <w:rsid w:val="001C45C3"/>
    <w:rsid w:val="001C483D"/>
    <w:rsid w:val="001C49CF"/>
    <w:rsid w:val="001C4D79"/>
    <w:rsid w:val="001C572C"/>
    <w:rsid w:val="001C7A75"/>
    <w:rsid w:val="001D02A9"/>
    <w:rsid w:val="001D07E4"/>
    <w:rsid w:val="001D2832"/>
    <w:rsid w:val="001D2E71"/>
    <w:rsid w:val="001D305C"/>
    <w:rsid w:val="001D329A"/>
    <w:rsid w:val="001D3AC5"/>
    <w:rsid w:val="001D40EC"/>
    <w:rsid w:val="001D50A5"/>
    <w:rsid w:val="001D5F57"/>
    <w:rsid w:val="001D720B"/>
    <w:rsid w:val="001D73F9"/>
    <w:rsid w:val="001E0529"/>
    <w:rsid w:val="001E1D10"/>
    <w:rsid w:val="001E1D67"/>
    <w:rsid w:val="001E2299"/>
    <w:rsid w:val="001E3B2D"/>
    <w:rsid w:val="001E3B8F"/>
    <w:rsid w:val="001E3C17"/>
    <w:rsid w:val="001E417A"/>
    <w:rsid w:val="001E49DD"/>
    <w:rsid w:val="001E53A1"/>
    <w:rsid w:val="001E5F64"/>
    <w:rsid w:val="001E6241"/>
    <w:rsid w:val="001E67D5"/>
    <w:rsid w:val="001E7B3F"/>
    <w:rsid w:val="001E7B81"/>
    <w:rsid w:val="001E7D0D"/>
    <w:rsid w:val="001E7F47"/>
    <w:rsid w:val="001F05D0"/>
    <w:rsid w:val="001F0D78"/>
    <w:rsid w:val="001F1C43"/>
    <w:rsid w:val="001F2312"/>
    <w:rsid w:val="001F3163"/>
    <w:rsid w:val="001F3764"/>
    <w:rsid w:val="001F40EA"/>
    <w:rsid w:val="001F513E"/>
    <w:rsid w:val="001F556F"/>
    <w:rsid w:val="001F7522"/>
    <w:rsid w:val="00200768"/>
    <w:rsid w:val="002012F3"/>
    <w:rsid w:val="00201957"/>
    <w:rsid w:val="00201B92"/>
    <w:rsid w:val="00201EF2"/>
    <w:rsid w:val="0020394C"/>
    <w:rsid w:val="00203F4C"/>
    <w:rsid w:val="00204A8F"/>
    <w:rsid w:val="002050EE"/>
    <w:rsid w:val="00206E3F"/>
    <w:rsid w:val="00207697"/>
    <w:rsid w:val="00207D29"/>
    <w:rsid w:val="00207D82"/>
    <w:rsid w:val="002104FF"/>
    <w:rsid w:val="00210C4E"/>
    <w:rsid w:val="00211921"/>
    <w:rsid w:val="00212E32"/>
    <w:rsid w:val="00212FE8"/>
    <w:rsid w:val="00213391"/>
    <w:rsid w:val="00213A3D"/>
    <w:rsid w:val="00214402"/>
    <w:rsid w:val="00214F0D"/>
    <w:rsid w:val="002154E1"/>
    <w:rsid w:val="002158FF"/>
    <w:rsid w:val="00215ACB"/>
    <w:rsid w:val="00216C23"/>
    <w:rsid w:val="002174C7"/>
    <w:rsid w:val="00217543"/>
    <w:rsid w:val="002202E5"/>
    <w:rsid w:val="0022061A"/>
    <w:rsid w:val="00220E14"/>
    <w:rsid w:val="0022128D"/>
    <w:rsid w:val="0022160E"/>
    <w:rsid w:val="00221771"/>
    <w:rsid w:val="00221FB3"/>
    <w:rsid w:val="00223D79"/>
    <w:rsid w:val="0022436C"/>
    <w:rsid w:val="00226842"/>
    <w:rsid w:val="00226E89"/>
    <w:rsid w:val="0022728B"/>
    <w:rsid w:val="00230CFC"/>
    <w:rsid w:val="00232C3E"/>
    <w:rsid w:val="00233E69"/>
    <w:rsid w:val="002340D7"/>
    <w:rsid w:val="0023537F"/>
    <w:rsid w:val="00235ED1"/>
    <w:rsid w:val="002362C1"/>
    <w:rsid w:val="002366FB"/>
    <w:rsid w:val="002370AE"/>
    <w:rsid w:val="0023750E"/>
    <w:rsid w:val="00237E00"/>
    <w:rsid w:val="002407E8"/>
    <w:rsid w:val="002408D6"/>
    <w:rsid w:val="002408D9"/>
    <w:rsid w:val="00240C74"/>
    <w:rsid w:val="002413CF"/>
    <w:rsid w:val="002422D8"/>
    <w:rsid w:val="00242369"/>
    <w:rsid w:val="002424BC"/>
    <w:rsid w:val="00242AEF"/>
    <w:rsid w:val="00243151"/>
    <w:rsid w:val="00243A34"/>
    <w:rsid w:val="002444C4"/>
    <w:rsid w:val="00244545"/>
    <w:rsid w:val="00244DDE"/>
    <w:rsid w:val="002459FF"/>
    <w:rsid w:val="00247248"/>
    <w:rsid w:val="00250821"/>
    <w:rsid w:val="0025134A"/>
    <w:rsid w:val="002513C1"/>
    <w:rsid w:val="002516DB"/>
    <w:rsid w:val="00252797"/>
    <w:rsid w:val="0025304D"/>
    <w:rsid w:val="0025389D"/>
    <w:rsid w:val="00253917"/>
    <w:rsid w:val="002539CB"/>
    <w:rsid w:val="00255084"/>
    <w:rsid w:val="00255759"/>
    <w:rsid w:val="00255975"/>
    <w:rsid w:val="00255AAD"/>
    <w:rsid w:val="00255AB5"/>
    <w:rsid w:val="00255CDD"/>
    <w:rsid w:val="00256A57"/>
    <w:rsid w:val="0025738D"/>
    <w:rsid w:val="00257704"/>
    <w:rsid w:val="00257D01"/>
    <w:rsid w:val="00260A3D"/>
    <w:rsid w:val="00260F7A"/>
    <w:rsid w:val="0026104A"/>
    <w:rsid w:val="00261DEE"/>
    <w:rsid w:val="00262FFD"/>
    <w:rsid w:val="0026408B"/>
    <w:rsid w:val="00264591"/>
    <w:rsid w:val="0026532E"/>
    <w:rsid w:val="00265AE2"/>
    <w:rsid w:val="00265E97"/>
    <w:rsid w:val="00267229"/>
    <w:rsid w:val="002678F7"/>
    <w:rsid w:val="00270263"/>
    <w:rsid w:val="00271BE5"/>
    <w:rsid w:val="00271CEE"/>
    <w:rsid w:val="0027295C"/>
    <w:rsid w:val="0027479B"/>
    <w:rsid w:val="00274DEE"/>
    <w:rsid w:val="0027514E"/>
    <w:rsid w:val="00275710"/>
    <w:rsid w:val="002760AC"/>
    <w:rsid w:val="002770D1"/>
    <w:rsid w:val="0027737E"/>
    <w:rsid w:val="002807CA"/>
    <w:rsid w:val="00281F81"/>
    <w:rsid w:val="002829B5"/>
    <w:rsid w:val="002832AA"/>
    <w:rsid w:val="00284A28"/>
    <w:rsid w:val="00284FA3"/>
    <w:rsid w:val="0028686D"/>
    <w:rsid w:val="00286B3C"/>
    <w:rsid w:val="00286F5A"/>
    <w:rsid w:val="002875F8"/>
    <w:rsid w:val="00291478"/>
    <w:rsid w:val="002920E8"/>
    <w:rsid w:val="00292806"/>
    <w:rsid w:val="002928CA"/>
    <w:rsid w:val="00292F8B"/>
    <w:rsid w:val="002955A3"/>
    <w:rsid w:val="00296613"/>
    <w:rsid w:val="0029696C"/>
    <w:rsid w:val="002A05E2"/>
    <w:rsid w:val="002A06FD"/>
    <w:rsid w:val="002A0C2D"/>
    <w:rsid w:val="002A10B1"/>
    <w:rsid w:val="002A137A"/>
    <w:rsid w:val="002A1B6E"/>
    <w:rsid w:val="002A2027"/>
    <w:rsid w:val="002A3F09"/>
    <w:rsid w:val="002A48D5"/>
    <w:rsid w:val="002A4BA2"/>
    <w:rsid w:val="002A4CB3"/>
    <w:rsid w:val="002A57EB"/>
    <w:rsid w:val="002A5E49"/>
    <w:rsid w:val="002A62F5"/>
    <w:rsid w:val="002A6C7E"/>
    <w:rsid w:val="002A6C9B"/>
    <w:rsid w:val="002A6C9E"/>
    <w:rsid w:val="002B02AB"/>
    <w:rsid w:val="002B053B"/>
    <w:rsid w:val="002B2333"/>
    <w:rsid w:val="002B393D"/>
    <w:rsid w:val="002B4AF6"/>
    <w:rsid w:val="002B4E1F"/>
    <w:rsid w:val="002B66E5"/>
    <w:rsid w:val="002C033B"/>
    <w:rsid w:val="002C1934"/>
    <w:rsid w:val="002C1B4A"/>
    <w:rsid w:val="002C21A8"/>
    <w:rsid w:val="002C2CE9"/>
    <w:rsid w:val="002C3B05"/>
    <w:rsid w:val="002C4054"/>
    <w:rsid w:val="002C4057"/>
    <w:rsid w:val="002C4555"/>
    <w:rsid w:val="002C52EB"/>
    <w:rsid w:val="002C592C"/>
    <w:rsid w:val="002C71EE"/>
    <w:rsid w:val="002D0034"/>
    <w:rsid w:val="002D04FD"/>
    <w:rsid w:val="002D133C"/>
    <w:rsid w:val="002D1D31"/>
    <w:rsid w:val="002D2F8F"/>
    <w:rsid w:val="002D30F1"/>
    <w:rsid w:val="002D4607"/>
    <w:rsid w:val="002D57BB"/>
    <w:rsid w:val="002D6BEB"/>
    <w:rsid w:val="002E0395"/>
    <w:rsid w:val="002E0728"/>
    <w:rsid w:val="002E1618"/>
    <w:rsid w:val="002E18E8"/>
    <w:rsid w:val="002E32F2"/>
    <w:rsid w:val="002E3420"/>
    <w:rsid w:val="002E3BBF"/>
    <w:rsid w:val="002E4954"/>
    <w:rsid w:val="002E4F52"/>
    <w:rsid w:val="002E5C2D"/>
    <w:rsid w:val="002E6649"/>
    <w:rsid w:val="002E6C11"/>
    <w:rsid w:val="002E7A71"/>
    <w:rsid w:val="002E7CD3"/>
    <w:rsid w:val="002F058D"/>
    <w:rsid w:val="002F2328"/>
    <w:rsid w:val="002F3180"/>
    <w:rsid w:val="002F3DD6"/>
    <w:rsid w:val="002F5372"/>
    <w:rsid w:val="002F5C7D"/>
    <w:rsid w:val="002F786F"/>
    <w:rsid w:val="002F78B0"/>
    <w:rsid w:val="002F7F6D"/>
    <w:rsid w:val="00300A4C"/>
    <w:rsid w:val="003011A3"/>
    <w:rsid w:val="0030184C"/>
    <w:rsid w:val="0030270D"/>
    <w:rsid w:val="00302A1C"/>
    <w:rsid w:val="00302CC8"/>
    <w:rsid w:val="00303E12"/>
    <w:rsid w:val="00303EE8"/>
    <w:rsid w:val="003043D6"/>
    <w:rsid w:val="003045CC"/>
    <w:rsid w:val="003049EC"/>
    <w:rsid w:val="003058B0"/>
    <w:rsid w:val="00306763"/>
    <w:rsid w:val="00306FD4"/>
    <w:rsid w:val="0030745A"/>
    <w:rsid w:val="00307863"/>
    <w:rsid w:val="00307A2E"/>
    <w:rsid w:val="0031093A"/>
    <w:rsid w:val="00310A42"/>
    <w:rsid w:val="00311A27"/>
    <w:rsid w:val="0031376B"/>
    <w:rsid w:val="00313F8A"/>
    <w:rsid w:val="003149AB"/>
    <w:rsid w:val="00315262"/>
    <w:rsid w:val="003152A3"/>
    <w:rsid w:val="003172AA"/>
    <w:rsid w:val="00317E3C"/>
    <w:rsid w:val="00320836"/>
    <w:rsid w:val="00320A72"/>
    <w:rsid w:val="003233A5"/>
    <w:rsid w:val="003233A8"/>
    <w:rsid w:val="00323630"/>
    <w:rsid w:val="0032469B"/>
    <w:rsid w:val="0032511B"/>
    <w:rsid w:val="0032543C"/>
    <w:rsid w:val="003255CC"/>
    <w:rsid w:val="00325ADA"/>
    <w:rsid w:val="00325C4C"/>
    <w:rsid w:val="00325D20"/>
    <w:rsid w:val="003266E5"/>
    <w:rsid w:val="00327697"/>
    <w:rsid w:val="0032784D"/>
    <w:rsid w:val="003305DE"/>
    <w:rsid w:val="00330992"/>
    <w:rsid w:val="003309F4"/>
    <w:rsid w:val="003312AD"/>
    <w:rsid w:val="00331E58"/>
    <w:rsid w:val="00331F6A"/>
    <w:rsid w:val="00333418"/>
    <w:rsid w:val="0033348B"/>
    <w:rsid w:val="0033363C"/>
    <w:rsid w:val="00333AFE"/>
    <w:rsid w:val="00334393"/>
    <w:rsid w:val="003344CA"/>
    <w:rsid w:val="00334FAC"/>
    <w:rsid w:val="00335383"/>
    <w:rsid w:val="00336379"/>
    <w:rsid w:val="0033743F"/>
    <w:rsid w:val="00337632"/>
    <w:rsid w:val="003376C3"/>
    <w:rsid w:val="00340531"/>
    <w:rsid w:val="003405B4"/>
    <w:rsid w:val="00340758"/>
    <w:rsid w:val="00341193"/>
    <w:rsid w:val="003414DA"/>
    <w:rsid w:val="0034179E"/>
    <w:rsid w:val="0034199B"/>
    <w:rsid w:val="00341F7A"/>
    <w:rsid w:val="003425AC"/>
    <w:rsid w:val="00343389"/>
    <w:rsid w:val="00343A1C"/>
    <w:rsid w:val="00343EE3"/>
    <w:rsid w:val="0034473E"/>
    <w:rsid w:val="00345408"/>
    <w:rsid w:val="0034540E"/>
    <w:rsid w:val="003460AE"/>
    <w:rsid w:val="00346743"/>
    <w:rsid w:val="00350502"/>
    <w:rsid w:val="00350901"/>
    <w:rsid w:val="00350A2C"/>
    <w:rsid w:val="0035110B"/>
    <w:rsid w:val="00351209"/>
    <w:rsid w:val="003523F4"/>
    <w:rsid w:val="00353DCD"/>
    <w:rsid w:val="00353DFB"/>
    <w:rsid w:val="00355037"/>
    <w:rsid w:val="003553E9"/>
    <w:rsid w:val="0035660E"/>
    <w:rsid w:val="00356840"/>
    <w:rsid w:val="00356A1D"/>
    <w:rsid w:val="00356CE2"/>
    <w:rsid w:val="00357147"/>
    <w:rsid w:val="00361584"/>
    <w:rsid w:val="00361879"/>
    <w:rsid w:val="0036317A"/>
    <w:rsid w:val="00363CCC"/>
    <w:rsid w:val="00365489"/>
    <w:rsid w:val="00365B24"/>
    <w:rsid w:val="003660CD"/>
    <w:rsid w:val="00366DBD"/>
    <w:rsid w:val="00367E5D"/>
    <w:rsid w:val="00372FC9"/>
    <w:rsid w:val="00373DEF"/>
    <w:rsid w:val="00373E00"/>
    <w:rsid w:val="003751B6"/>
    <w:rsid w:val="00375810"/>
    <w:rsid w:val="00376E00"/>
    <w:rsid w:val="00376E85"/>
    <w:rsid w:val="003773FD"/>
    <w:rsid w:val="00377C55"/>
    <w:rsid w:val="00381143"/>
    <w:rsid w:val="00381E3E"/>
    <w:rsid w:val="00382515"/>
    <w:rsid w:val="0038261A"/>
    <w:rsid w:val="00383CD6"/>
    <w:rsid w:val="0038406B"/>
    <w:rsid w:val="003855D5"/>
    <w:rsid w:val="003856F5"/>
    <w:rsid w:val="0038609A"/>
    <w:rsid w:val="00386364"/>
    <w:rsid w:val="003873DA"/>
    <w:rsid w:val="003874A0"/>
    <w:rsid w:val="003879BA"/>
    <w:rsid w:val="00387A43"/>
    <w:rsid w:val="00387C89"/>
    <w:rsid w:val="00390BA0"/>
    <w:rsid w:val="00390D20"/>
    <w:rsid w:val="00391E4C"/>
    <w:rsid w:val="00392D3A"/>
    <w:rsid w:val="00393626"/>
    <w:rsid w:val="00394322"/>
    <w:rsid w:val="0039497D"/>
    <w:rsid w:val="00395066"/>
    <w:rsid w:val="003960C6"/>
    <w:rsid w:val="00396AB8"/>
    <w:rsid w:val="003977F6"/>
    <w:rsid w:val="00397BBD"/>
    <w:rsid w:val="003A0414"/>
    <w:rsid w:val="003A0A7D"/>
    <w:rsid w:val="003A0EC1"/>
    <w:rsid w:val="003A13E6"/>
    <w:rsid w:val="003A1D97"/>
    <w:rsid w:val="003A1E5E"/>
    <w:rsid w:val="003A1E70"/>
    <w:rsid w:val="003A2278"/>
    <w:rsid w:val="003A41D7"/>
    <w:rsid w:val="003A43C4"/>
    <w:rsid w:val="003A4EEB"/>
    <w:rsid w:val="003A55CC"/>
    <w:rsid w:val="003A6228"/>
    <w:rsid w:val="003A63AB"/>
    <w:rsid w:val="003A79CD"/>
    <w:rsid w:val="003A7CA2"/>
    <w:rsid w:val="003B096E"/>
    <w:rsid w:val="003B09E8"/>
    <w:rsid w:val="003B3551"/>
    <w:rsid w:val="003B3C82"/>
    <w:rsid w:val="003B3DDB"/>
    <w:rsid w:val="003B43B9"/>
    <w:rsid w:val="003B4780"/>
    <w:rsid w:val="003B47A3"/>
    <w:rsid w:val="003B50C2"/>
    <w:rsid w:val="003B54D7"/>
    <w:rsid w:val="003B5802"/>
    <w:rsid w:val="003B5872"/>
    <w:rsid w:val="003B593B"/>
    <w:rsid w:val="003B5A3C"/>
    <w:rsid w:val="003B6EA3"/>
    <w:rsid w:val="003B7AA0"/>
    <w:rsid w:val="003C14EB"/>
    <w:rsid w:val="003C2385"/>
    <w:rsid w:val="003C2744"/>
    <w:rsid w:val="003C302E"/>
    <w:rsid w:val="003C3456"/>
    <w:rsid w:val="003C4750"/>
    <w:rsid w:val="003C5656"/>
    <w:rsid w:val="003C683C"/>
    <w:rsid w:val="003C69E6"/>
    <w:rsid w:val="003C7480"/>
    <w:rsid w:val="003C7965"/>
    <w:rsid w:val="003C7E0D"/>
    <w:rsid w:val="003D11A7"/>
    <w:rsid w:val="003D1315"/>
    <w:rsid w:val="003D16D2"/>
    <w:rsid w:val="003D1DD5"/>
    <w:rsid w:val="003D2177"/>
    <w:rsid w:val="003D26B2"/>
    <w:rsid w:val="003D4724"/>
    <w:rsid w:val="003D54DA"/>
    <w:rsid w:val="003D565A"/>
    <w:rsid w:val="003D6033"/>
    <w:rsid w:val="003D68D5"/>
    <w:rsid w:val="003D7079"/>
    <w:rsid w:val="003D7259"/>
    <w:rsid w:val="003D7B87"/>
    <w:rsid w:val="003E00EB"/>
    <w:rsid w:val="003E087F"/>
    <w:rsid w:val="003E0D77"/>
    <w:rsid w:val="003E166C"/>
    <w:rsid w:val="003E16B0"/>
    <w:rsid w:val="003E19A0"/>
    <w:rsid w:val="003E229A"/>
    <w:rsid w:val="003E420E"/>
    <w:rsid w:val="003E5554"/>
    <w:rsid w:val="003E58AA"/>
    <w:rsid w:val="003E72B6"/>
    <w:rsid w:val="003E7A8F"/>
    <w:rsid w:val="003F0232"/>
    <w:rsid w:val="003F054E"/>
    <w:rsid w:val="003F0BB7"/>
    <w:rsid w:val="003F0EF7"/>
    <w:rsid w:val="003F17DD"/>
    <w:rsid w:val="003F19BC"/>
    <w:rsid w:val="003F1A73"/>
    <w:rsid w:val="003F2F56"/>
    <w:rsid w:val="003F30B0"/>
    <w:rsid w:val="003F3966"/>
    <w:rsid w:val="003F54B3"/>
    <w:rsid w:val="003F5759"/>
    <w:rsid w:val="003F5EDE"/>
    <w:rsid w:val="003F6421"/>
    <w:rsid w:val="003F7828"/>
    <w:rsid w:val="003F7CD1"/>
    <w:rsid w:val="003F7F96"/>
    <w:rsid w:val="00400671"/>
    <w:rsid w:val="00400B3F"/>
    <w:rsid w:val="00400EF0"/>
    <w:rsid w:val="004010F3"/>
    <w:rsid w:val="0040131D"/>
    <w:rsid w:val="00402056"/>
    <w:rsid w:val="00402CF4"/>
    <w:rsid w:val="0040408B"/>
    <w:rsid w:val="00404648"/>
    <w:rsid w:val="00404F6C"/>
    <w:rsid w:val="00406F5C"/>
    <w:rsid w:val="0040780B"/>
    <w:rsid w:val="00407F23"/>
    <w:rsid w:val="00410583"/>
    <w:rsid w:val="00411E8E"/>
    <w:rsid w:val="004120DD"/>
    <w:rsid w:val="00412490"/>
    <w:rsid w:val="00412F6C"/>
    <w:rsid w:val="004136F7"/>
    <w:rsid w:val="00413F85"/>
    <w:rsid w:val="0041402F"/>
    <w:rsid w:val="00415521"/>
    <w:rsid w:val="00415B65"/>
    <w:rsid w:val="004163F3"/>
    <w:rsid w:val="00417D91"/>
    <w:rsid w:val="00420739"/>
    <w:rsid w:val="004208D1"/>
    <w:rsid w:val="00421231"/>
    <w:rsid w:val="00422328"/>
    <w:rsid w:val="004224C2"/>
    <w:rsid w:val="00422ECE"/>
    <w:rsid w:val="004230E7"/>
    <w:rsid w:val="004232C8"/>
    <w:rsid w:val="004238F9"/>
    <w:rsid w:val="00423FDE"/>
    <w:rsid w:val="004240F2"/>
    <w:rsid w:val="00424BC6"/>
    <w:rsid w:val="00425A8E"/>
    <w:rsid w:val="00427718"/>
    <w:rsid w:val="004277C3"/>
    <w:rsid w:val="004277F9"/>
    <w:rsid w:val="00427B72"/>
    <w:rsid w:val="00430962"/>
    <w:rsid w:val="00430D55"/>
    <w:rsid w:val="004316D0"/>
    <w:rsid w:val="004318C6"/>
    <w:rsid w:val="00432F4C"/>
    <w:rsid w:val="00433218"/>
    <w:rsid w:val="00433A12"/>
    <w:rsid w:val="00434490"/>
    <w:rsid w:val="004349D2"/>
    <w:rsid w:val="0043637B"/>
    <w:rsid w:val="0043652F"/>
    <w:rsid w:val="00436DC1"/>
    <w:rsid w:val="00437809"/>
    <w:rsid w:val="00441402"/>
    <w:rsid w:val="0044162C"/>
    <w:rsid w:val="00441DB5"/>
    <w:rsid w:val="00442250"/>
    <w:rsid w:val="00443389"/>
    <w:rsid w:val="00445532"/>
    <w:rsid w:val="00446570"/>
    <w:rsid w:val="00446877"/>
    <w:rsid w:val="00446B42"/>
    <w:rsid w:val="004472C0"/>
    <w:rsid w:val="004472E7"/>
    <w:rsid w:val="00447536"/>
    <w:rsid w:val="00450B93"/>
    <w:rsid w:val="00450C37"/>
    <w:rsid w:val="004511F8"/>
    <w:rsid w:val="004519F6"/>
    <w:rsid w:val="00451A08"/>
    <w:rsid w:val="00452C25"/>
    <w:rsid w:val="00453DEF"/>
    <w:rsid w:val="004540D5"/>
    <w:rsid w:val="0045431E"/>
    <w:rsid w:val="0045435B"/>
    <w:rsid w:val="00454471"/>
    <w:rsid w:val="00454DCD"/>
    <w:rsid w:val="0045522B"/>
    <w:rsid w:val="00455A28"/>
    <w:rsid w:val="00455AD7"/>
    <w:rsid w:val="00456740"/>
    <w:rsid w:val="00456860"/>
    <w:rsid w:val="0045726E"/>
    <w:rsid w:val="00457821"/>
    <w:rsid w:val="004600B4"/>
    <w:rsid w:val="00460660"/>
    <w:rsid w:val="0046214C"/>
    <w:rsid w:val="00462734"/>
    <w:rsid w:val="00463798"/>
    <w:rsid w:val="004644CA"/>
    <w:rsid w:val="00464A68"/>
    <w:rsid w:val="00464D99"/>
    <w:rsid w:val="00464FFA"/>
    <w:rsid w:val="0046514D"/>
    <w:rsid w:val="00466973"/>
    <w:rsid w:val="0046775E"/>
    <w:rsid w:val="00470066"/>
    <w:rsid w:val="00470C93"/>
    <w:rsid w:val="004712DE"/>
    <w:rsid w:val="00471C6F"/>
    <w:rsid w:val="0047284B"/>
    <w:rsid w:val="004729FF"/>
    <w:rsid w:val="00473255"/>
    <w:rsid w:val="00473514"/>
    <w:rsid w:val="004743B5"/>
    <w:rsid w:val="004747CF"/>
    <w:rsid w:val="00474B2C"/>
    <w:rsid w:val="00474C13"/>
    <w:rsid w:val="00475364"/>
    <w:rsid w:val="00475609"/>
    <w:rsid w:val="004768E2"/>
    <w:rsid w:val="00476F68"/>
    <w:rsid w:val="00477224"/>
    <w:rsid w:val="004803E0"/>
    <w:rsid w:val="004822C8"/>
    <w:rsid w:val="00482551"/>
    <w:rsid w:val="00482C7F"/>
    <w:rsid w:val="004854A5"/>
    <w:rsid w:val="004857A4"/>
    <w:rsid w:val="00486ABF"/>
    <w:rsid w:val="00486AC9"/>
    <w:rsid w:val="00487149"/>
    <w:rsid w:val="004876D5"/>
    <w:rsid w:val="00487CE3"/>
    <w:rsid w:val="00490491"/>
    <w:rsid w:val="00490F0F"/>
    <w:rsid w:val="0049117F"/>
    <w:rsid w:val="00491306"/>
    <w:rsid w:val="00492368"/>
    <w:rsid w:val="00492805"/>
    <w:rsid w:val="00497A2E"/>
    <w:rsid w:val="004A00F6"/>
    <w:rsid w:val="004A04D0"/>
    <w:rsid w:val="004A088F"/>
    <w:rsid w:val="004A0F22"/>
    <w:rsid w:val="004A1F7B"/>
    <w:rsid w:val="004A2446"/>
    <w:rsid w:val="004A417E"/>
    <w:rsid w:val="004A6412"/>
    <w:rsid w:val="004A68A0"/>
    <w:rsid w:val="004B022D"/>
    <w:rsid w:val="004B07B0"/>
    <w:rsid w:val="004B0E33"/>
    <w:rsid w:val="004B1A16"/>
    <w:rsid w:val="004B29F8"/>
    <w:rsid w:val="004B3A6D"/>
    <w:rsid w:val="004B3DBB"/>
    <w:rsid w:val="004B431B"/>
    <w:rsid w:val="004B63B6"/>
    <w:rsid w:val="004B657E"/>
    <w:rsid w:val="004B7AD9"/>
    <w:rsid w:val="004C0043"/>
    <w:rsid w:val="004C040F"/>
    <w:rsid w:val="004C0D02"/>
    <w:rsid w:val="004C113F"/>
    <w:rsid w:val="004C1499"/>
    <w:rsid w:val="004C22D6"/>
    <w:rsid w:val="004C2CC7"/>
    <w:rsid w:val="004C35FA"/>
    <w:rsid w:val="004C3D55"/>
    <w:rsid w:val="004C4404"/>
    <w:rsid w:val="004C4412"/>
    <w:rsid w:val="004C45AF"/>
    <w:rsid w:val="004C4696"/>
    <w:rsid w:val="004C5A44"/>
    <w:rsid w:val="004C60CF"/>
    <w:rsid w:val="004C63C4"/>
    <w:rsid w:val="004C7738"/>
    <w:rsid w:val="004D06AB"/>
    <w:rsid w:val="004D0CD1"/>
    <w:rsid w:val="004D0D57"/>
    <w:rsid w:val="004D153A"/>
    <w:rsid w:val="004D1B4F"/>
    <w:rsid w:val="004D1C90"/>
    <w:rsid w:val="004D40D9"/>
    <w:rsid w:val="004D4576"/>
    <w:rsid w:val="004D5011"/>
    <w:rsid w:val="004D5AB9"/>
    <w:rsid w:val="004D61DA"/>
    <w:rsid w:val="004D6BF6"/>
    <w:rsid w:val="004D7187"/>
    <w:rsid w:val="004D7937"/>
    <w:rsid w:val="004D7AA8"/>
    <w:rsid w:val="004D7BC9"/>
    <w:rsid w:val="004E117E"/>
    <w:rsid w:val="004E1F9F"/>
    <w:rsid w:val="004E3927"/>
    <w:rsid w:val="004E4642"/>
    <w:rsid w:val="004E524E"/>
    <w:rsid w:val="004E5EF8"/>
    <w:rsid w:val="004E5F8F"/>
    <w:rsid w:val="004E60B6"/>
    <w:rsid w:val="004E79CA"/>
    <w:rsid w:val="004E7EA7"/>
    <w:rsid w:val="004F0A71"/>
    <w:rsid w:val="004F0B06"/>
    <w:rsid w:val="004F14B6"/>
    <w:rsid w:val="004F1D98"/>
    <w:rsid w:val="004F322E"/>
    <w:rsid w:val="004F4C7D"/>
    <w:rsid w:val="004F518B"/>
    <w:rsid w:val="004F5F7A"/>
    <w:rsid w:val="004F64B0"/>
    <w:rsid w:val="004F6E62"/>
    <w:rsid w:val="004F77BD"/>
    <w:rsid w:val="00500133"/>
    <w:rsid w:val="005003A0"/>
    <w:rsid w:val="00500671"/>
    <w:rsid w:val="0050092B"/>
    <w:rsid w:val="005029BD"/>
    <w:rsid w:val="0050431B"/>
    <w:rsid w:val="00504A6E"/>
    <w:rsid w:val="00505760"/>
    <w:rsid w:val="005062DE"/>
    <w:rsid w:val="00506707"/>
    <w:rsid w:val="00507515"/>
    <w:rsid w:val="0051028F"/>
    <w:rsid w:val="005114B9"/>
    <w:rsid w:val="005115E2"/>
    <w:rsid w:val="00511B68"/>
    <w:rsid w:val="00512692"/>
    <w:rsid w:val="0051401E"/>
    <w:rsid w:val="00514B77"/>
    <w:rsid w:val="00514CE6"/>
    <w:rsid w:val="0051588B"/>
    <w:rsid w:val="00515B6B"/>
    <w:rsid w:val="00520069"/>
    <w:rsid w:val="005202A2"/>
    <w:rsid w:val="005204C1"/>
    <w:rsid w:val="00521088"/>
    <w:rsid w:val="0052297A"/>
    <w:rsid w:val="00523353"/>
    <w:rsid w:val="00523454"/>
    <w:rsid w:val="00523BFA"/>
    <w:rsid w:val="0052405D"/>
    <w:rsid w:val="0052423C"/>
    <w:rsid w:val="00524BAA"/>
    <w:rsid w:val="00525079"/>
    <w:rsid w:val="0052556C"/>
    <w:rsid w:val="00525B13"/>
    <w:rsid w:val="0052665C"/>
    <w:rsid w:val="00527334"/>
    <w:rsid w:val="00530767"/>
    <w:rsid w:val="005307F0"/>
    <w:rsid w:val="005308AA"/>
    <w:rsid w:val="005311C5"/>
    <w:rsid w:val="00531E34"/>
    <w:rsid w:val="00532206"/>
    <w:rsid w:val="0053262F"/>
    <w:rsid w:val="005326B2"/>
    <w:rsid w:val="00532D32"/>
    <w:rsid w:val="00536033"/>
    <w:rsid w:val="005360C8"/>
    <w:rsid w:val="005413A6"/>
    <w:rsid w:val="005428E6"/>
    <w:rsid w:val="00542FED"/>
    <w:rsid w:val="00543D31"/>
    <w:rsid w:val="0054424F"/>
    <w:rsid w:val="0054437A"/>
    <w:rsid w:val="005445D6"/>
    <w:rsid w:val="005446B4"/>
    <w:rsid w:val="005456C9"/>
    <w:rsid w:val="00546B5C"/>
    <w:rsid w:val="00546EA7"/>
    <w:rsid w:val="00547539"/>
    <w:rsid w:val="00547C04"/>
    <w:rsid w:val="0055026C"/>
    <w:rsid w:val="00550F40"/>
    <w:rsid w:val="00551BC7"/>
    <w:rsid w:val="00551F92"/>
    <w:rsid w:val="00552E9C"/>
    <w:rsid w:val="00553586"/>
    <w:rsid w:val="00554A93"/>
    <w:rsid w:val="00554C3E"/>
    <w:rsid w:val="00555362"/>
    <w:rsid w:val="00556E30"/>
    <w:rsid w:val="00557774"/>
    <w:rsid w:val="00557FA8"/>
    <w:rsid w:val="00560023"/>
    <w:rsid w:val="0056249F"/>
    <w:rsid w:val="005628AE"/>
    <w:rsid w:val="00562E68"/>
    <w:rsid w:val="005634F5"/>
    <w:rsid w:val="00563E93"/>
    <w:rsid w:val="005665E2"/>
    <w:rsid w:val="005667BB"/>
    <w:rsid w:val="00566A5E"/>
    <w:rsid w:val="00566B44"/>
    <w:rsid w:val="00566BF7"/>
    <w:rsid w:val="00566D3E"/>
    <w:rsid w:val="005670B9"/>
    <w:rsid w:val="005676FD"/>
    <w:rsid w:val="00567A34"/>
    <w:rsid w:val="00567E39"/>
    <w:rsid w:val="00570390"/>
    <w:rsid w:val="00572F09"/>
    <w:rsid w:val="005742B6"/>
    <w:rsid w:val="00574506"/>
    <w:rsid w:val="00575682"/>
    <w:rsid w:val="00575994"/>
    <w:rsid w:val="00577901"/>
    <w:rsid w:val="00577D37"/>
    <w:rsid w:val="005802CF"/>
    <w:rsid w:val="005810A4"/>
    <w:rsid w:val="005817EB"/>
    <w:rsid w:val="0058387D"/>
    <w:rsid w:val="00584242"/>
    <w:rsid w:val="00584AED"/>
    <w:rsid w:val="0059102D"/>
    <w:rsid w:val="00591A53"/>
    <w:rsid w:val="00592F8C"/>
    <w:rsid w:val="00593436"/>
    <w:rsid w:val="0059359D"/>
    <w:rsid w:val="005949B0"/>
    <w:rsid w:val="005A00BE"/>
    <w:rsid w:val="005A1E50"/>
    <w:rsid w:val="005A2619"/>
    <w:rsid w:val="005A3D18"/>
    <w:rsid w:val="005A564A"/>
    <w:rsid w:val="005A59C0"/>
    <w:rsid w:val="005A5CD0"/>
    <w:rsid w:val="005B041C"/>
    <w:rsid w:val="005B15E0"/>
    <w:rsid w:val="005B1AA4"/>
    <w:rsid w:val="005B1CA9"/>
    <w:rsid w:val="005B1D83"/>
    <w:rsid w:val="005B284F"/>
    <w:rsid w:val="005B3871"/>
    <w:rsid w:val="005B42E1"/>
    <w:rsid w:val="005B4374"/>
    <w:rsid w:val="005B43C6"/>
    <w:rsid w:val="005B5530"/>
    <w:rsid w:val="005B55F3"/>
    <w:rsid w:val="005B5794"/>
    <w:rsid w:val="005B5971"/>
    <w:rsid w:val="005B6B6C"/>
    <w:rsid w:val="005B7695"/>
    <w:rsid w:val="005B7A90"/>
    <w:rsid w:val="005C06ED"/>
    <w:rsid w:val="005C0D0D"/>
    <w:rsid w:val="005C25F5"/>
    <w:rsid w:val="005C28EE"/>
    <w:rsid w:val="005C2A12"/>
    <w:rsid w:val="005C2F70"/>
    <w:rsid w:val="005C3E70"/>
    <w:rsid w:val="005C4991"/>
    <w:rsid w:val="005C52FE"/>
    <w:rsid w:val="005C5322"/>
    <w:rsid w:val="005C53C2"/>
    <w:rsid w:val="005C5687"/>
    <w:rsid w:val="005C5D30"/>
    <w:rsid w:val="005C5EB9"/>
    <w:rsid w:val="005C6B20"/>
    <w:rsid w:val="005C6B45"/>
    <w:rsid w:val="005C6BFB"/>
    <w:rsid w:val="005C705B"/>
    <w:rsid w:val="005D04F3"/>
    <w:rsid w:val="005D203D"/>
    <w:rsid w:val="005D2888"/>
    <w:rsid w:val="005D29D0"/>
    <w:rsid w:val="005D3A60"/>
    <w:rsid w:val="005D5680"/>
    <w:rsid w:val="005D56FD"/>
    <w:rsid w:val="005D594C"/>
    <w:rsid w:val="005D7FC9"/>
    <w:rsid w:val="005E0325"/>
    <w:rsid w:val="005E0844"/>
    <w:rsid w:val="005E0FA4"/>
    <w:rsid w:val="005E0FFC"/>
    <w:rsid w:val="005E27C5"/>
    <w:rsid w:val="005E38BA"/>
    <w:rsid w:val="005E3AC6"/>
    <w:rsid w:val="005E3B3C"/>
    <w:rsid w:val="005E6251"/>
    <w:rsid w:val="005E646F"/>
    <w:rsid w:val="005E72EC"/>
    <w:rsid w:val="005E7FDD"/>
    <w:rsid w:val="005F0D51"/>
    <w:rsid w:val="005F15BB"/>
    <w:rsid w:val="005F2FE3"/>
    <w:rsid w:val="005F3A52"/>
    <w:rsid w:val="005F47BC"/>
    <w:rsid w:val="005F52D7"/>
    <w:rsid w:val="005F52FE"/>
    <w:rsid w:val="005F5757"/>
    <w:rsid w:val="005F652A"/>
    <w:rsid w:val="005F709F"/>
    <w:rsid w:val="005F76D6"/>
    <w:rsid w:val="00600220"/>
    <w:rsid w:val="006007F2"/>
    <w:rsid w:val="006009C8"/>
    <w:rsid w:val="00601054"/>
    <w:rsid w:val="00601642"/>
    <w:rsid w:val="006026F4"/>
    <w:rsid w:val="00603097"/>
    <w:rsid w:val="006031DE"/>
    <w:rsid w:val="006036CE"/>
    <w:rsid w:val="00603983"/>
    <w:rsid w:val="0060416D"/>
    <w:rsid w:val="006045EA"/>
    <w:rsid w:val="00604B13"/>
    <w:rsid w:val="00605116"/>
    <w:rsid w:val="00606CA0"/>
    <w:rsid w:val="00606DE2"/>
    <w:rsid w:val="006073DC"/>
    <w:rsid w:val="006076CA"/>
    <w:rsid w:val="006116D1"/>
    <w:rsid w:val="00613100"/>
    <w:rsid w:val="00613161"/>
    <w:rsid w:val="006131B0"/>
    <w:rsid w:val="006132BD"/>
    <w:rsid w:val="00613C7C"/>
    <w:rsid w:val="00613D9B"/>
    <w:rsid w:val="00613F6C"/>
    <w:rsid w:val="00614472"/>
    <w:rsid w:val="006174F5"/>
    <w:rsid w:val="006202A0"/>
    <w:rsid w:val="0062069C"/>
    <w:rsid w:val="006235FA"/>
    <w:rsid w:val="006239FF"/>
    <w:rsid w:val="0062552C"/>
    <w:rsid w:val="00627E1B"/>
    <w:rsid w:val="00630A99"/>
    <w:rsid w:val="00630E1A"/>
    <w:rsid w:val="00633289"/>
    <w:rsid w:val="006333B9"/>
    <w:rsid w:val="00633AB5"/>
    <w:rsid w:val="00635699"/>
    <w:rsid w:val="00635D7F"/>
    <w:rsid w:val="0063688D"/>
    <w:rsid w:val="0063771E"/>
    <w:rsid w:val="00640C4C"/>
    <w:rsid w:val="00640E50"/>
    <w:rsid w:val="0064104A"/>
    <w:rsid w:val="00641960"/>
    <w:rsid w:val="00641BF1"/>
    <w:rsid w:val="006428B4"/>
    <w:rsid w:val="00642EA5"/>
    <w:rsid w:val="006433CE"/>
    <w:rsid w:val="0064382D"/>
    <w:rsid w:val="006438E8"/>
    <w:rsid w:val="006456D9"/>
    <w:rsid w:val="00646362"/>
    <w:rsid w:val="00646492"/>
    <w:rsid w:val="0064767C"/>
    <w:rsid w:val="0064771D"/>
    <w:rsid w:val="00650149"/>
    <w:rsid w:val="00651AF2"/>
    <w:rsid w:val="00652DD1"/>
    <w:rsid w:val="00652F06"/>
    <w:rsid w:val="006532D0"/>
    <w:rsid w:val="006534A4"/>
    <w:rsid w:val="00653565"/>
    <w:rsid w:val="00653A40"/>
    <w:rsid w:val="00653ADA"/>
    <w:rsid w:val="00653C5E"/>
    <w:rsid w:val="00653EA4"/>
    <w:rsid w:val="006545A8"/>
    <w:rsid w:val="006548E2"/>
    <w:rsid w:val="00654927"/>
    <w:rsid w:val="006554CB"/>
    <w:rsid w:val="00656B46"/>
    <w:rsid w:val="006601A0"/>
    <w:rsid w:val="006601E7"/>
    <w:rsid w:val="00660295"/>
    <w:rsid w:val="006603A3"/>
    <w:rsid w:val="00662580"/>
    <w:rsid w:val="006628F7"/>
    <w:rsid w:val="00663733"/>
    <w:rsid w:val="006637F7"/>
    <w:rsid w:val="0066385D"/>
    <w:rsid w:val="00663915"/>
    <w:rsid w:val="00663E3A"/>
    <w:rsid w:val="00664154"/>
    <w:rsid w:val="0066427F"/>
    <w:rsid w:val="00666180"/>
    <w:rsid w:val="006673ED"/>
    <w:rsid w:val="00670379"/>
    <w:rsid w:val="00670569"/>
    <w:rsid w:val="006714A1"/>
    <w:rsid w:val="0067221D"/>
    <w:rsid w:val="00672826"/>
    <w:rsid w:val="00672D53"/>
    <w:rsid w:val="00673C3C"/>
    <w:rsid w:val="00674FB2"/>
    <w:rsid w:val="00676B89"/>
    <w:rsid w:val="0067709B"/>
    <w:rsid w:val="006779A4"/>
    <w:rsid w:val="00680D30"/>
    <w:rsid w:val="00681148"/>
    <w:rsid w:val="0068147B"/>
    <w:rsid w:val="00682478"/>
    <w:rsid w:val="00682B42"/>
    <w:rsid w:val="00682C60"/>
    <w:rsid w:val="00684E73"/>
    <w:rsid w:val="00685129"/>
    <w:rsid w:val="00686E9F"/>
    <w:rsid w:val="006903F8"/>
    <w:rsid w:val="00690A22"/>
    <w:rsid w:val="0069146A"/>
    <w:rsid w:val="0069435A"/>
    <w:rsid w:val="00695C0E"/>
    <w:rsid w:val="0069726A"/>
    <w:rsid w:val="00697671"/>
    <w:rsid w:val="00697AF9"/>
    <w:rsid w:val="006A0515"/>
    <w:rsid w:val="006A05A8"/>
    <w:rsid w:val="006A0B2D"/>
    <w:rsid w:val="006A0CBE"/>
    <w:rsid w:val="006A118E"/>
    <w:rsid w:val="006A12A7"/>
    <w:rsid w:val="006A1546"/>
    <w:rsid w:val="006A18DA"/>
    <w:rsid w:val="006A2143"/>
    <w:rsid w:val="006A27FF"/>
    <w:rsid w:val="006A349D"/>
    <w:rsid w:val="006A4EA8"/>
    <w:rsid w:val="006A6868"/>
    <w:rsid w:val="006A757C"/>
    <w:rsid w:val="006A75B9"/>
    <w:rsid w:val="006A7E3D"/>
    <w:rsid w:val="006A7F54"/>
    <w:rsid w:val="006B1881"/>
    <w:rsid w:val="006B1D2E"/>
    <w:rsid w:val="006B1E79"/>
    <w:rsid w:val="006B48C0"/>
    <w:rsid w:val="006B6B28"/>
    <w:rsid w:val="006C1A1A"/>
    <w:rsid w:val="006C238E"/>
    <w:rsid w:val="006C50EF"/>
    <w:rsid w:val="006C59AE"/>
    <w:rsid w:val="006C5B90"/>
    <w:rsid w:val="006C733E"/>
    <w:rsid w:val="006C7B7B"/>
    <w:rsid w:val="006D0501"/>
    <w:rsid w:val="006D08CB"/>
    <w:rsid w:val="006D0974"/>
    <w:rsid w:val="006D0F1D"/>
    <w:rsid w:val="006D1657"/>
    <w:rsid w:val="006D1675"/>
    <w:rsid w:val="006D23DB"/>
    <w:rsid w:val="006D2F23"/>
    <w:rsid w:val="006D3D01"/>
    <w:rsid w:val="006D4CCD"/>
    <w:rsid w:val="006D4DA6"/>
    <w:rsid w:val="006D5055"/>
    <w:rsid w:val="006D5F70"/>
    <w:rsid w:val="006D7DA6"/>
    <w:rsid w:val="006D7F64"/>
    <w:rsid w:val="006E0168"/>
    <w:rsid w:val="006E2499"/>
    <w:rsid w:val="006E25F2"/>
    <w:rsid w:val="006E3DF5"/>
    <w:rsid w:val="006E3E03"/>
    <w:rsid w:val="006E3F43"/>
    <w:rsid w:val="006E4E32"/>
    <w:rsid w:val="006E5016"/>
    <w:rsid w:val="006F0C90"/>
    <w:rsid w:val="006F1D97"/>
    <w:rsid w:val="006F2B07"/>
    <w:rsid w:val="006F3AC2"/>
    <w:rsid w:val="006F4A95"/>
    <w:rsid w:val="006F5C59"/>
    <w:rsid w:val="006F5E66"/>
    <w:rsid w:val="006F6E2B"/>
    <w:rsid w:val="006F768F"/>
    <w:rsid w:val="007001A5"/>
    <w:rsid w:val="007002DF"/>
    <w:rsid w:val="00700AC7"/>
    <w:rsid w:val="00702C4A"/>
    <w:rsid w:val="00703458"/>
    <w:rsid w:val="007034CF"/>
    <w:rsid w:val="00703AD0"/>
    <w:rsid w:val="00703E50"/>
    <w:rsid w:val="00703E73"/>
    <w:rsid w:val="007055D8"/>
    <w:rsid w:val="00705C28"/>
    <w:rsid w:val="00705F64"/>
    <w:rsid w:val="007068FA"/>
    <w:rsid w:val="007105BD"/>
    <w:rsid w:val="00710730"/>
    <w:rsid w:val="007110D7"/>
    <w:rsid w:val="00711299"/>
    <w:rsid w:val="00711BF3"/>
    <w:rsid w:val="0071367D"/>
    <w:rsid w:val="007139DB"/>
    <w:rsid w:val="00713FBE"/>
    <w:rsid w:val="00714631"/>
    <w:rsid w:val="00715A7C"/>
    <w:rsid w:val="00716464"/>
    <w:rsid w:val="007164A6"/>
    <w:rsid w:val="00716575"/>
    <w:rsid w:val="00720C49"/>
    <w:rsid w:val="00721781"/>
    <w:rsid w:val="00722070"/>
    <w:rsid w:val="007220CB"/>
    <w:rsid w:val="0072413E"/>
    <w:rsid w:val="00724A46"/>
    <w:rsid w:val="00724F12"/>
    <w:rsid w:val="00725625"/>
    <w:rsid w:val="00730711"/>
    <w:rsid w:val="007309BF"/>
    <w:rsid w:val="00730C82"/>
    <w:rsid w:val="00730CC9"/>
    <w:rsid w:val="00733DB7"/>
    <w:rsid w:val="00734063"/>
    <w:rsid w:val="007342E9"/>
    <w:rsid w:val="007356FC"/>
    <w:rsid w:val="00736CE3"/>
    <w:rsid w:val="00736ED1"/>
    <w:rsid w:val="00737077"/>
    <w:rsid w:val="0073791C"/>
    <w:rsid w:val="00737FBF"/>
    <w:rsid w:val="0074052C"/>
    <w:rsid w:val="00740814"/>
    <w:rsid w:val="00740891"/>
    <w:rsid w:val="007412B3"/>
    <w:rsid w:val="00741A72"/>
    <w:rsid w:val="007428D7"/>
    <w:rsid w:val="007428FB"/>
    <w:rsid w:val="00742F48"/>
    <w:rsid w:val="0074388C"/>
    <w:rsid w:val="007441FE"/>
    <w:rsid w:val="00744354"/>
    <w:rsid w:val="007449CE"/>
    <w:rsid w:val="00745FFC"/>
    <w:rsid w:val="00746433"/>
    <w:rsid w:val="00746696"/>
    <w:rsid w:val="00747A06"/>
    <w:rsid w:val="00747CE4"/>
    <w:rsid w:val="007511A8"/>
    <w:rsid w:val="007517AC"/>
    <w:rsid w:val="007517D5"/>
    <w:rsid w:val="00751A56"/>
    <w:rsid w:val="00753132"/>
    <w:rsid w:val="00754848"/>
    <w:rsid w:val="0075485C"/>
    <w:rsid w:val="0075487B"/>
    <w:rsid w:val="007551F8"/>
    <w:rsid w:val="00757AC4"/>
    <w:rsid w:val="00757B49"/>
    <w:rsid w:val="00760361"/>
    <w:rsid w:val="00760659"/>
    <w:rsid w:val="00760FF9"/>
    <w:rsid w:val="00763642"/>
    <w:rsid w:val="00763F3A"/>
    <w:rsid w:val="00764883"/>
    <w:rsid w:val="00764B25"/>
    <w:rsid w:val="00765A60"/>
    <w:rsid w:val="00766A5D"/>
    <w:rsid w:val="00766F36"/>
    <w:rsid w:val="00770590"/>
    <w:rsid w:val="007714E0"/>
    <w:rsid w:val="007715AA"/>
    <w:rsid w:val="0077231A"/>
    <w:rsid w:val="007724FE"/>
    <w:rsid w:val="007732BB"/>
    <w:rsid w:val="00773698"/>
    <w:rsid w:val="007737D6"/>
    <w:rsid w:val="00774901"/>
    <w:rsid w:val="007751BF"/>
    <w:rsid w:val="00776271"/>
    <w:rsid w:val="00776C6F"/>
    <w:rsid w:val="0078095C"/>
    <w:rsid w:val="007829BA"/>
    <w:rsid w:val="007836C1"/>
    <w:rsid w:val="0078412B"/>
    <w:rsid w:val="007844B9"/>
    <w:rsid w:val="00785935"/>
    <w:rsid w:val="00785BFA"/>
    <w:rsid w:val="00785D27"/>
    <w:rsid w:val="007869F6"/>
    <w:rsid w:val="007873A0"/>
    <w:rsid w:val="00790A19"/>
    <w:rsid w:val="00790EB7"/>
    <w:rsid w:val="0079212A"/>
    <w:rsid w:val="00794E13"/>
    <w:rsid w:val="007959DD"/>
    <w:rsid w:val="00795B3E"/>
    <w:rsid w:val="00795B9F"/>
    <w:rsid w:val="00795F66"/>
    <w:rsid w:val="00796496"/>
    <w:rsid w:val="007976B7"/>
    <w:rsid w:val="00797C05"/>
    <w:rsid w:val="007A00B1"/>
    <w:rsid w:val="007A0582"/>
    <w:rsid w:val="007A060F"/>
    <w:rsid w:val="007A14C2"/>
    <w:rsid w:val="007A1C70"/>
    <w:rsid w:val="007A2CFC"/>
    <w:rsid w:val="007A3300"/>
    <w:rsid w:val="007A3AE4"/>
    <w:rsid w:val="007B1287"/>
    <w:rsid w:val="007B1350"/>
    <w:rsid w:val="007B2839"/>
    <w:rsid w:val="007B2A2A"/>
    <w:rsid w:val="007B306B"/>
    <w:rsid w:val="007B3FAF"/>
    <w:rsid w:val="007B4EC4"/>
    <w:rsid w:val="007B5699"/>
    <w:rsid w:val="007B58A9"/>
    <w:rsid w:val="007B5F0D"/>
    <w:rsid w:val="007B6D32"/>
    <w:rsid w:val="007B73AA"/>
    <w:rsid w:val="007B751D"/>
    <w:rsid w:val="007B7522"/>
    <w:rsid w:val="007C055C"/>
    <w:rsid w:val="007C063D"/>
    <w:rsid w:val="007C0DB1"/>
    <w:rsid w:val="007C0E19"/>
    <w:rsid w:val="007C1880"/>
    <w:rsid w:val="007C20E4"/>
    <w:rsid w:val="007C219E"/>
    <w:rsid w:val="007C2213"/>
    <w:rsid w:val="007C23B8"/>
    <w:rsid w:val="007C30D3"/>
    <w:rsid w:val="007C3662"/>
    <w:rsid w:val="007C392C"/>
    <w:rsid w:val="007C4C1F"/>
    <w:rsid w:val="007C55D3"/>
    <w:rsid w:val="007C7CF3"/>
    <w:rsid w:val="007C7EF1"/>
    <w:rsid w:val="007D1100"/>
    <w:rsid w:val="007D115D"/>
    <w:rsid w:val="007D1E19"/>
    <w:rsid w:val="007D23C3"/>
    <w:rsid w:val="007D286F"/>
    <w:rsid w:val="007D293B"/>
    <w:rsid w:val="007D2DE1"/>
    <w:rsid w:val="007D3057"/>
    <w:rsid w:val="007D3C1D"/>
    <w:rsid w:val="007D5A85"/>
    <w:rsid w:val="007D67A7"/>
    <w:rsid w:val="007E1B23"/>
    <w:rsid w:val="007E2462"/>
    <w:rsid w:val="007E3109"/>
    <w:rsid w:val="007E36F0"/>
    <w:rsid w:val="007E47C9"/>
    <w:rsid w:val="007E577E"/>
    <w:rsid w:val="007E63E0"/>
    <w:rsid w:val="007E6510"/>
    <w:rsid w:val="007E69B4"/>
    <w:rsid w:val="007E6FBF"/>
    <w:rsid w:val="007E7551"/>
    <w:rsid w:val="007E76DB"/>
    <w:rsid w:val="007E78D8"/>
    <w:rsid w:val="007F06D0"/>
    <w:rsid w:val="007F0DC5"/>
    <w:rsid w:val="007F1422"/>
    <w:rsid w:val="007F151F"/>
    <w:rsid w:val="007F3473"/>
    <w:rsid w:val="007F3C94"/>
    <w:rsid w:val="007F4341"/>
    <w:rsid w:val="007F50CC"/>
    <w:rsid w:val="007F562D"/>
    <w:rsid w:val="007F5B96"/>
    <w:rsid w:val="007F77B3"/>
    <w:rsid w:val="007F7E0F"/>
    <w:rsid w:val="0080010E"/>
    <w:rsid w:val="0080033E"/>
    <w:rsid w:val="00800E29"/>
    <w:rsid w:val="00801285"/>
    <w:rsid w:val="008025E4"/>
    <w:rsid w:val="00803239"/>
    <w:rsid w:val="00803589"/>
    <w:rsid w:val="00803827"/>
    <w:rsid w:val="00803D09"/>
    <w:rsid w:val="008053EC"/>
    <w:rsid w:val="00806178"/>
    <w:rsid w:val="00806472"/>
    <w:rsid w:val="008070E2"/>
    <w:rsid w:val="008078AA"/>
    <w:rsid w:val="00812216"/>
    <w:rsid w:val="00812243"/>
    <w:rsid w:val="008129BE"/>
    <w:rsid w:val="0081305D"/>
    <w:rsid w:val="008136DE"/>
    <w:rsid w:val="008142F3"/>
    <w:rsid w:val="00814A5E"/>
    <w:rsid w:val="00815441"/>
    <w:rsid w:val="008155C0"/>
    <w:rsid w:val="008159F5"/>
    <w:rsid w:val="0081623E"/>
    <w:rsid w:val="008167F0"/>
    <w:rsid w:val="00816FF2"/>
    <w:rsid w:val="00817D27"/>
    <w:rsid w:val="00820719"/>
    <w:rsid w:val="00820CCC"/>
    <w:rsid w:val="008236DF"/>
    <w:rsid w:val="00823845"/>
    <w:rsid w:val="00824743"/>
    <w:rsid w:val="008248EB"/>
    <w:rsid w:val="008263AA"/>
    <w:rsid w:val="0082760A"/>
    <w:rsid w:val="00830512"/>
    <w:rsid w:val="00830F80"/>
    <w:rsid w:val="00831846"/>
    <w:rsid w:val="00831DDA"/>
    <w:rsid w:val="00832097"/>
    <w:rsid w:val="00832297"/>
    <w:rsid w:val="008324CD"/>
    <w:rsid w:val="0083268A"/>
    <w:rsid w:val="00833468"/>
    <w:rsid w:val="008335C4"/>
    <w:rsid w:val="008343C8"/>
    <w:rsid w:val="00834D14"/>
    <w:rsid w:val="00835A1D"/>
    <w:rsid w:val="00836458"/>
    <w:rsid w:val="00836C0F"/>
    <w:rsid w:val="00836EFD"/>
    <w:rsid w:val="00837AFE"/>
    <w:rsid w:val="0084088D"/>
    <w:rsid w:val="008412C4"/>
    <w:rsid w:val="00841BA5"/>
    <w:rsid w:val="00842178"/>
    <w:rsid w:val="0084233C"/>
    <w:rsid w:val="008425AD"/>
    <w:rsid w:val="00842679"/>
    <w:rsid w:val="0084271E"/>
    <w:rsid w:val="00842D3E"/>
    <w:rsid w:val="00843844"/>
    <w:rsid w:val="00844CD9"/>
    <w:rsid w:val="008450FC"/>
    <w:rsid w:val="00845788"/>
    <w:rsid w:val="00845D21"/>
    <w:rsid w:val="00847ECF"/>
    <w:rsid w:val="00850B1F"/>
    <w:rsid w:val="00851A27"/>
    <w:rsid w:val="00851CEA"/>
    <w:rsid w:val="00852542"/>
    <w:rsid w:val="008532DA"/>
    <w:rsid w:val="00853ABA"/>
    <w:rsid w:val="0085477C"/>
    <w:rsid w:val="00855580"/>
    <w:rsid w:val="00856104"/>
    <w:rsid w:val="0085632C"/>
    <w:rsid w:val="008616A9"/>
    <w:rsid w:val="00861F26"/>
    <w:rsid w:val="00862D35"/>
    <w:rsid w:val="00863E1A"/>
    <w:rsid w:val="0086462D"/>
    <w:rsid w:val="008647E4"/>
    <w:rsid w:val="00864947"/>
    <w:rsid w:val="00865A06"/>
    <w:rsid w:val="00865EF6"/>
    <w:rsid w:val="00867814"/>
    <w:rsid w:val="0086792D"/>
    <w:rsid w:val="00867A87"/>
    <w:rsid w:val="00870EDF"/>
    <w:rsid w:val="008719AD"/>
    <w:rsid w:val="00871B06"/>
    <w:rsid w:val="00871D29"/>
    <w:rsid w:val="00871E4A"/>
    <w:rsid w:val="00872284"/>
    <w:rsid w:val="0087370F"/>
    <w:rsid w:val="00874ECB"/>
    <w:rsid w:val="00875104"/>
    <w:rsid w:val="00881637"/>
    <w:rsid w:val="00881833"/>
    <w:rsid w:val="00881AA4"/>
    <w:rsid w:val="008820A5"/>
    <w:rsid w:val="008833E7"/>
    <w:rsid w:val="0088482B"/>
    <w:rsid w:val="00886580"/>
    <w:rsid w:val="00886972"/>
    <w:rsid w:val="00890F35"/>
    <w:rsid w:val="00891B2A"/>
    <w:rsid w:val="00892AA0"/>
    <w:rsid w:val="00892DF0"/>
    <w:rsid w:val="0089590C"/>
    <w:rsid w:val="00895B2B"/>
    <w:rsid w:val="00895EB0"/>
    <w:rsid w:val="008976D9"/>
    <w:rsid w:val="0089771A"/>
    <w:rsid w:val="008A0154"/>
    <w:rsid w:val="008A0F01"/>
    <w:rsid w:val="008A126C"/>
    <w:rsid w:val="008A12F0"/>
    <w:rsid w:val="008A16D9"/>
    <w:rsid w:val="008A1769"/>
    <w:rsid w:val="008A29BE"/>
    <w:rsid w:val="008A2B9F"/>
    <w:rsid w:val="008A2E0E"/>
    <w:rsid w:val="008A3091"/>
    <w:rsid w:val="008A3BD7"/>
    <w:rsid w:val="008A42B4"/>
    <w:rsid w:val="008A48AB"/>
    <w:rsid w:val="008A4979"/>
    <w:rsid w:val="008A6FCA"/>
    <w:rsid w:val="008B0D80"/>
    <w:rsid w:val="008B0FE6"/>
    <w:rsid w:val="008B2A32"/>
    <w:rsid w:val="008B313C"/>
    <w:rsid w:val="008B3564"/>
    <w:rsid w:val="008B3B47"/>
    <w:rsid w:val="008B43D2"/>
    <w:rsid w:val="008B4D73"/>
    <w:rsid w:val="008B4E99"/>
    <w:rsid w:val="008B5772"/>
    <w:rsid w:val="008B5C02"/>
    <w:rsid w:val="008B5FD9"/>
    <w:rsid w:val="008B614E"/>
    <w:rsid w:val="008B63BE"/>
    <w:rsid w:val="008B690A"/>
    <w:rsid w:val="008B6EF9"/>
    <w:rsid w:val="008B7D24"/>
    <w:rsid w:val="008C07DF"/>
    <w:rsid w:val="008C1088"/>
    <w:rsid w:val="008C1903"/>
    <w:rsid w:val="008C2173"/>
    <w:rsid w:val="008C2B30"/>
    <w:rsid w:val="008C361F"/>
    <w:rsid w:val="008C3C4E"/>
    <w:rsid w:val="008C42B9"/>
    <w:rsid w:val="008C5E8C"/>
    <w:rsid w:val="008C6E10"/>
    <w:rsid w:val="008C78F5"/>
    <w:rsid w:val="008C79F7"/>
    <w:rsid w:val="008D01F2"/>
    <w:rsid w:val="008D0A9A"/>
    <w:rsid w:val="008D234E"/>
    <w:rsid w:val="008D3322"/>
    <w:rsid w:val="008D34AB"/>
    <w:rsid w:val="008D38F8"/>
    <w:rsid w:val="008D493F"/>
    <w:rsid w:val="008D663E"/>
    <w:rsid w:val="008D71F9"/>
    <w:rsid w:val="008D7C51"/>
    <w:rsid w:val="008D7D2F"/>
    <w:rsid w:val="008E1853"/>
    <w:rsid w:val="008E1F5E"/>
    <w:rsid w:val="008E248E"/>
    <w:rsid w:val="008E270E"/>
    <w:rsid w:val="008E33CD"/>
    <w:rsid w:val="008E3EE3"/>
    <w:rsid w:val="008E41B3"/>
    <w:rsid w:val="008E6F40"/>
    <w:rsid w:val="008E70AD"/>
    <w:rsid w:val="008E7808"/>
    <w:rsid w:val="008F314E"/>
    <w:rsid w:val="008F362E"/>
    <w:rsid w:val="008F3AF1"/>
    <w:rsid w:val="008F4315"/>
    <w:rsid w:val="008F4A7B"/>
    <w:rsid w:val="008F5827"/>
    <w:rsid w:val="008F58B9"/>
    <w:rsid w:val="008F5E22"/>
    <w:rsid w:val="008F5E27"/>
    <w:rsid w:val="008F6478"/>
    <w:rsid w:val="008F669A"/>
    <w:rsid w:val="008F67C7"/>
    <w:rsid w:val="008F680A"/>
    <w:rsid w:val="008F6E87"/>
    <w:rsid w:val="008F6FB2"/>
    <w:rsid w:val="008F79A8"/>
    <w:rsid w:val="008F7E84"/>
    <w:rsid w:val="00901810"/>
    <w:rsid w:val="00902A2E"/>
    <w:rsid w:val="00902B33"/>
    <w:rsid w:val="00902C8E"/>
    <w:rsid w:val="00902EA6"/>
    <w:rsid w:val="00902F2E"/>
    <w:rsid w:val="00902FCE"/>
    <w:rsid w:val="00904E8C"/>
    <w:rsid w:val="00906BE6"/>
    <w:rsid w:val="00907228"/>
    <w:rsid w:val="009076C7"/>
    <w:rsid w:val="00907BB0"/>
    <w:rsid w:val="00910930"/>
    <w:rsid w:val="0091219B"/>
    <w:rsid w:val="00912B41"/>
    <w:rsid w:val="00912F44"/>
    <w:rsid w:val="00913715"/>
    <w:rsid w:val="00913801"/>
    <w:rsid w:val="0091482E"/>
    <w:rsid w:val="0091626D"/>
    <w:rsid w:val="00916592"/>
    <w:rsid w:val="0092107E"/>
    <w:rsid w:val="00921DF2"/>
    <w:rsid w:val="009224CD"/>
    <w:rsid w:val="00923947"/>
    <w:rsid w:val="00923B22"/>
    <w:rsid w:val="00923E74"/>
    <w:rsid w:val="00924E90"/>
    <w:rsid w:val="0092532E"/>
    <w:rsid w:val="00925A8E"/>
    <w:rsid w:val="00926488"/>
    <w:rsid w:val="009274B9"/>
    <w:rsid w:val="009276D9"/>
    <w:rsid w:val="009279FE"/>
    <w:rsid w:val="00930B97"/>
    <w:rsid w:val="009325E4"/>
    <w:rsid w:val="00934C3D"/>
    <w:rsid w:val="0093535F"/>
    <w:rsid w:val="00936F64"/>
    <w:rsid w:val="00937401"/>
    <w:rsid w:val="00937CAA"/>
    <w:rsid w:val="00937CAB"/>
    <w:rsid w:val="00937EB6"/>
    <w:rsid w:val="009402B0"/>
    <w:rsid w:val="009406C2"/>
    <w:rsid w:val="00940C29"/>
    <w:rsid w:val="00940E98"/>
    <w:rsid w:val="00941214"/>
    <w:rsid w:val="0094231A"/>
    <w:rsid w:val="00942D4E"/>
    <w:rsid w:val="00943748"/>
    <w:rsid w:val="009439BC"/>
    <w:rsid w:val="009439F8"/>
    <w:rsid w:val="0094441B"/>
    <w:rsid w:val="0094542F"/>
    <w:rsid w:val="00946476"/>
    <w:rsid w:val="0094657B"/>
    <w:rsid w:val="00947114"/>
    <w:rsid w:val="009471E6"/>
    <w:rsid w:val="009477C0"/>
    <w:rsid w:val="00947B35"/>
    <w:rsid w:val="009521F9"/>
    <w:rsid w:val="0095265E"/>
    <w:rsid w:val="00952BA2"/>
    <w:rsid w:val="00953514"/>
    <w:rsid w:val="00955427"/>
    <w:rsid w:val="00956837"/>
    <w:rsid w:val="00956850"/>
    <w:rsid w:val="00957152"/>
    <w:rsid w:val="00957BCB"/>
    <w:rsid w:val="00960A37"/>
    <w:rsid w:val="00961716"/>
    <w:rsid w:val="00961F5E"/>
    <w:rsid w:val="00962717"/>
    <w:rsid w:val="00962CCE"/>
    <w:rsid w:val="00962F09"/>
    <w:rsid w:val="00963088"/>
    <w:rsid w:val="00964648"/>
    <w:rsid w:val="00965104"/>
    <w:rsid w:val="00965EA9"/>
    <w:rsid w:val="0096645D"/>
    <w:rsid w:val="00966FED"/>
    <w:rsid w:val="00967187"/>
    <w:rsid w:val="00967904"/>
    <w:rsid w:val="009679A1"/>
    <w:rsid w:val="00970186"/>
    <w:rsid w:val="009705C9"/>
    <w:rsid w:val="0097070C"/>
    <w:rsid w:val="00970D41"/>
    <w:rsid w:val="00971CB1"/>
    <w:rsid w:val="00971CD6"/>
    <w:rsid w:val="00971EC5"/>
    <w:rsid w:val="0097272C"/>
    <w:rsid w:val="009727A6"/>
    <w:rsid w:val="009729D0"/>
    <w:rsid w:val="00973F7D"/>
    <w:rsid w:val="00974F2D"/>
    <w:rsid w:val="00975611"/>
    <w:rsid w:val="009757B2"/>
    <w:rsid w:val="009769B1"/>
    <w:rsid w:val="009772BA"/>
    <w:rsid w:val="00980BC6"/>
    <w:rsid w:val="00981237"/>
    <w:rsid w:val="00981BAA"/>
    <w:rsid w:val="00982804"/>
    <w:rsid w:val="00982AFD"/>
    <w:rsid w:val="00982B45"/>
    <w:rsid w:val="00982E0D"/>
    <w:rsid w:val="00983F75"/>
    <w:rsid w:val="00984B12"/>
    <w:rsid w:val="00985DA1"/>
    <w:rsid w:val="0098620F"/>
    <w:rsid w:val="00986715"/>
    <w:rsid w:val="00986F9F"/>
    <w:rsid w:val="009873D0"/>
    <w:rsid w:val="00987505"/>
    <w:rsid w:val="0098774B"/>
    <w:rsid w:val="00987B5B"/>
    <w:rsid w:val="0099052D"/>
    <w:rsid w:val="00991325"/>
    <w:rsid w:val="009914F3"/>
    <w:rsid w:val="009916A8"/>
    <w:rsid w:val="009920E9"/>
    <w:rsid w:val="00992494"/>
    <w:rsid w:val="0099292B"/>
    <w:rsid w:val="00992BCC"/>
    <w:rsid w:val="009939EE"/>
    <w:rsid w:val="00996398"/>
    <w:rsid w:val="00996668"/>
    <w:rsid w:val="009966E9"/>
    <w:rsid w:val="0099687E"/>
    <w:rsid w:val="00996B93"/>
    <w:rsid w:val="0099731B"/>
    <w:rsid w:val="009974BA"/>
    <w:rsid w:val="00997E38"/>
    <w:rsid w:val="009A0E1E"/>
    <w:rsid w:val="009A0E38"/>
    <w:rsid w:val="009A13EC"/>
    <w:rsid w:val="009A1724"/>
    <w:rsid w:val="009A19D0"/>
    <w:rsid w:val="009A2570"/>
    <w:rsid w:val="009A2D07"/>
    <w:rsid w:val="009A2FFB"/>
    <w:rsid w:val="009A3AA0"/>
    <w:rsid w:val="009A4631"/>
    <w:rsid w:val="009A4648"/>
    <w:rsid w:val="009A54B3"/>
    <w:rsid w:val="009A56F6"/>
    <w:rsid w:val="009A5891"/>
    <w:rsid w:val="009A5A7E"/>
    <w:rsid w:val="009A6C1B"/>
    <w:rsid w:val="009B0508"/>
    <w:rsid w:val="009B0E47"/>
    <w:rsid w:val="009B2218"/>
    <w:rsid w:val="009B24DA"/>
    <w:rsid w:val="009B2BBA"/>
    <w:rsid w:val="009B2C98"/>
    <w:rsid w:val="009B2CFC"/>
    <w:rsid w:val="009B4B4D"/>
    <w:rsid w:val="009B5636"/>
    <w:rsid w:val="009B5DF5"/>
    <w:rsid w:val="009B6766"/>
    <w:rsid w:val="009B678B"/>
    <w:rsid w:val="009C0D0D"/>
    <w:rsid w:val="009C0E75"/>
    <w:rsid w:val="009C23B9"/>
    <w:rsid w:val="009C45BE"/>
    <w:rsid w:val="009C694A"/>
    <w:rsid w:val="009C73AE"/>
    <w:rsid w:val="009C777D"/>
    <w:rsid w:val="009C79C8"/>
    <w:rsid w:val="009C7E24"/>
    <w:rsid w:val="009C7F1D"/>
    <w:rsid w:val="009D11B7"/>
    <w:rsid w:val="009D1812"/>
    <w:rsid w:val="009D209F"/>
    <w:rsid w:val="009D3D2C"/>
    <w:rsid w:val="009D4A5F"/>
    <w:rsid w:val="009D4DEC"/>
    <w:rsid w:val="009D6287"/>
    <w:rsid w:val="009D6C22"/>
    <w:rsid w:val="009E05C2"/>
    <w:rsid w:val="009E36DC"/>
    <w:rsid w:val="009E3F03"/>
    <w:rsid w:val="009E48BC"/>
    <w:rsid w:val="009E4B22"/>
    <w:rsid w:val="009E4FC2"/>
    <w:rsid w:val="009E5051"/>
    <w:rsid w:val="009E54E8"/>
    <w:rsid w:val="009E6710"/>
    <w:rsid w:val="009E6B8B"/>
    <w:rsid w:val="009E7B04"/>
    <w:rsid w:val="009E7F85"/>
    <w:rsid w:val="009F0073"/>
    <w:rsid w:val="009F06F6"/>
    <w:rsid w:val="009F0A5B"/>
    <w:rsid w:val="009F0D27"/>
    <w:rsid w:val="009F1F3D"/>
    <w:rsid w:val="009F21A6"/>
    <w:rsid w:val="009F251D"/>
    <w:rsid w:val="009F2EB2"/>
    <w:rsid w:val="009F312F"/>
    <w:rsid w:val="009F412D"/>
    <w:rsid w:val="009F53B5"/>
    <w:rsid w:val="009F57B8"/>
    <w:rsid w:val="009F6103"/>
    <w:rsid w:val="009F6F70"/>
    <w:rsid w:val="009F7610"/>
    <w:rsid w:val="00A0055A"/>
    <w:rsid w:val="00A0155D"/>
    <w:rsid w:val="00A01705"/>
    <w:rsid w:val="00A01DA4"/>
    <w:rsid w:val="00A03D49"/>
    <w:rsid w:val="00A048A5"/>
    <w:rsid w:val="00A059E4"/>
    <w:rsid w:val="00A05DFD"/>
    <w:rsid w:val="00A108FB"/>
    <w:rsid w:val="00A12A47"/>
    <w:rsid w:val="00A13296"/>
    <w:rsid w:val="00A1372A"/>
    <w:rsid w:val="00A13D14"/>
    <w:rsid w:val="00A1438B"/>
    <w:rsid w:val="00A15DFC"/>
    <w:rsid w:val="00A15F0E"/>
    <w:rsid w:val="00A16EC8"/>
    <w:rsid w:val="00A17017"/>
    <w:rsid w:val="00A17C0D"/>
    <w:rsid w:val="00A206A1"/>
    <w:rsid w:val="00A20AE9"/>
    <w:rsid w:val="00A20CAB"/>
    <w:rsid w:val="00A21C25"/>
    <w:rsid w:val="00A22CA8"/>
    <w:rsid w:val="00A2368E"/>
    <w:rsid w:val="00A2392E"/>
    <w:rsid w:val="00A24B73"/>
    <w:rsid w:val="00A2648C"/>
    <w:rsid w:val="00A27364"/>
    <w:rsid w:val="00A30075"/>
    <w:rsid w:val="00A304A0"/>
    <w:rsid w:val="00A30B3F"/>
    <w:rsid w:val="00A3108E"/>
    <w:rsid w:val="00A310C5"/>
    <w:rsid w:val="00A32729"/>
    <w:rsid w:val="00A345FD"/>
    <w:rsid w:val="00A3501D"/>
    <w:rsid w:val="00A35B76"/>
    <w:rsid w:val="00A35FF3"/>
    <w:rsid w:val="00A3629D"/>
    <w:rsid w:val="00A36AFA"/>
    <w:rsid w:val="00A3752B"/>
    <w:rsid w:val="00A37981"/>
    <w:rsid w:val="00A40514"/>
    <w:rsid w:val="00A409B9"/>
    <w:rsid w:val="00A40DE7"/>
    <w:rsid w:val="00A41DF3"/>
    <w:rsid w:val="00A42052"/>
    <w:rsid w:val="00A43093"/>
    <w:rsid w:val="00A430F3"/>
    <w:rsid w:val="00A4385E"/>
    <w:rsid w:val="00A44022"/>
    <w:rsid w:val="00A44471"/>
    <w:rsid w:val="00A44CB9"/>
    <w:rsid w:val="00A451FC"/>
    <w:rsid w:val="00A45475"/>
    <w:rsid w:val="00A45BBD"/>
    <w:rsid w:val="00A45C2B"/>
    <w:rsid w:val="00A45F29"/>
    <w:rsid w:val="00A463F6"/>
    <w:rsid w:val="00A469A4"/>
    <w:rsid w:val="00A4734E"/>
    <w:rsid w:val="00A47A18"/>
    <w:rsid w:val="00A50303"/>
    <w:rsid w:val="00A50B3F"/>
    <w:rsid w:val="00A51EBE"/>
    <w:rsid w:val="00A525C7"/>
    <w:rsid w:val="00A52D47"/>
    <w:rsid w:val="00A53617"/>
    <w:rsid w:val="00A541F1"/>
    <w:rsid w:val="00A54CDC"/>
    <w:rsid w:val="00A550EC"/>
    <w:rsid w:val="00A55904"/>
    <w:rsid w:val="00A5799C"/>
    <w:rsid w:val="00A616B5"/>
    <w:rsid w:val="00A61C05"/>
    <w:rsid w:val="00A62424"/>
    <w:rsid w:val="00A62A92"/>
    <w:rsid w:val="00A62D99"/>
    <w:rsid w:val="00A6310B"/>
    <w:rsid w:val="00A633CB"/>
    <w:rsid w:val="00A6446C"/>
    <w:rsid w:val="00A64D3E"/>
    <w:rsid w:val="00A65134"/>
    <w:rsid w:val="00A655A0"/>
    <w:rsid w:val="00A6569B"/>
    <w:rsid w:val="00A65772"/>
    <w:rsid w:val="00A675E6"/>
    <w:rsid w:val="00A678D5"/>
    <w:rsid w:val="00A67979"/>
    <w:rsid w:val="00A70AC9"/>
    <w:rsid w:val="00A711D2"/>
    <w:rsid w:val="00A71225"/>
    <w:rsid w:val="00A7123E"/>
    <w:rsid w:val="00A72613"/>
    <w:rsid w:val="00A729DB"/>
    <w:rsid w:val="00A72F89"/>
    <w:rsid w:val="00A73449"/>
    <w:rsid w:val="00A76242"/>
    <w:rsid w:val="00A76290"/>
    <w:rsid w:val="00A76430"/>
    <w:rsid w:val="00A769DD"/>
    <w:rsid w:val="00A76F75"/>
    <w:rsid w:val="00A770CA"/>
    <w:rsid w:val="00A77ED8"/>
    <w:rsid w:val="00A80DE7"/>
    <w:rsid w:val="00A8128D"/>
    <w:rsid w:val="00A81508"/>
    <w:rsid w:val="00A8355B"/>
    <w:rsid w:val="00A84F45"/>
    <w:rsid w:val="00A862A2"/>
    <w:rsid w:val="00A8661A"/>
    <w:rsid w:val="00A867CE"/>
    <w:rsid w:val="00A87EBC"/>
    <w:rsid w:val="00A916E7"/>
    <w:rsid w:val="00A92262"/>
    <w:rsid w:val="00A922B7"/>
    <w:rsid w:val="00A9393F"/>
    <w:rsid w:val="00A94472"/>
    <w:rsid w:val="00A954F5"/>
    <w:rsid w:val="00A96340"/>
    <w:rsid w:val="00A96800"/>
    <w:rsid w:val="00A97052"/>
    <w:rsid w:val="00A9720F"/>
    <w:rsid w:val="00A978A3"/>
    <w:rsid w:val="00A97D63"/>
    <w:rsid w:val="00A97F81"/>
    <w:rsid w:val="00AA2DA3"/>
    <w:rsid w:val="00AA2FD4"/>
    <w:rsid w:val="00AA4881"/>
    <w:rsid w:val="00AA4929"/>
    <w:rsid w:val="00AA5FDE"/>
    <w:rsid w:val="00AA6E97"/>
    <w:rsid w:val="00AA6F19"/>
    <w:rsid w:val="00AA73A2"/>
    <w:rsid w:val="00AA7A5B"/>
    <w:rsid w:val="00AA7F15"/>
    <w:rsid w:val="00AB01CD"/>
    <w:rsid w:val="00AB08B3"/>
    <w:rsid w:val="00AB0935"/>
    <w:rsid w:val="00AB1610"/>
    <w:rsid w:val="00AB18E2"/>
    <w:rsid w:val="00AB290A"/>
    <w:rsid w:val="00AB3489"/>
    <w:rsid w:val="00AB362D"/>
    <w:rsid w:val="00AB3B28"/>
    <w:rsid w:val="00AB48AC"/>
    <w:rsid w:val="00AB5FCE"/>
    <w:rsid w:val="00AB61A1"/>
    <w:rsid w:val="00AB663E"/>
    <w:rsid w:val="00AB71B9"/>
    <w:rsid w:val="00AC1BD7"/>
    <w:rsid w:val="00AC2293"/>
    <w:rsid w:val="00AC275D"/>
    <w:rsid w:val="00AC48C9"/>
    <w:rsid w:val="00AC4C22"/>
    <w:rsid w:val="00AC64CF"/>
    <w:rsid w:val="00AC67FF"/>
    <w:rsid w:val="00AC76BB"/>
    <w:rsid w:val="00AC7A2C"/>
    <w:rsid w:val="00AD15B4"/>
    <w:rsid w:val="00AD1CD3"/>
    <w:rsid w:val="00AD1EAB"/>
    <w:rsid w:val="00AD1FBA"/>
    <w:rsid w:val="00AD2505"/>
    <w:rsid w:val="00AD3012"/>
    <w:rsid w:val="00AD3228"/>
    <w:rsid w:val="00AD474E"/>
    <w:rsid w:val="00AD5CC5"/>
    <w:rsid w:val="00AD64CF"/>
    <w:rsid w:val="00AD70B2"/>
    <w:rsid w:val="00AD75E0"/>
    <w:rsid w:val="00AE021D"/>
    <w:rsid w:val="00AE0D1B"/>
    <w:rsid w:val="00AE0F79"/>
    <w:rsid w:val="00AE1946"/>
    <w:rsid w:val="00AE2F28"/>
    <w:rsid w:val="00AE3053"/>
    <w:rsid w:val="00AE3935"/>
    <w:rsid w:val="00AE3965"/>
    <w:rsid w:val="00AE4970"/>
    <w:rsid w:val="00AE4E47"/>
    <w:rsid w:val="00AF001E"/>
    <w:rsid w:val="00AF1BF2"/>
    <w:rsid w:val="00AF3321"/>
    <w:rsid w:val="00AF4453"/>
    <w:rsid w:val="00AF4B8F"/>
    <w:rsid w:val="00AF55F9"/>
    <w:rsid w:val="00AF5DDF"/>
    <w:rsid w:val="00AF684B"/>
    <w:rsid w:val="00AF6ACB"/>
    <w:rsid w:val="00AF7364"/>
    <w:rsid w:val="00AF776C"/>
    <w:rsid w:val="00AF77EF"/>
    <w:rsid w:val="00AF78ED"/>
    <w:rsid w:val="00B0011F"/>
    <w:rsid w:val="00B0216A"/>
    <w:rsid w:val="00B02969"/>
    <w:rsid w:val="00B03380"/>
    <w:rsid w:val="00B05191"/>
    <w:rsid w:val="00B05866"/>
    <w:rsid w:val="00B06235"/>
    <w:rsid w:val="00B06585"/>
    <w:rsid w:val="00B069B7"/>
    <w:rsid w:val="00B06AD8"/>
    <w:rsid w:val="00B06EC9"/>
    <w:rsid w:val="00B0740A"/>
    <w:rsid w:val="00B0771D"/>
    <w:rsid w:val="00B07A0E"/>
    <w:rsid w:val="00B07D9E"/>
    <w:rsid w:val="00B1097A"/>
    <w:rsid w:val="00B10CE0"/>
    <w:rsid w:val="00B12049"/>
    <w:rsid w:val="00B12310"/>
    <w:rsid w:val="00B12B05"/>
    <w:rsid w:val="00B13524"/>
    <w:rsid w:val="00B13904"/>
    <w:rsid w:val="00B1477E"/>
    <w:rsid w:val="00B15632"/>
    <w:rsid w:val="00B162BF"/>
    <w:rsid w:val="00B1684B"/>
    <w:rsid w:val="00B16BDD"/>
    <w:rsid w:val="00B1764C"/>
    <w:rsid w:val="00B17A83"/>
    <w:rsid w:val="00B206EC"/>
    <w:rsid w:val="00B2076C"/>
    <w:rsid w:val="00B20B4C"/>
    <w:rsid w:val="00B20FF2"/>
    <w:rsid w:val="00B220DE"/>
    <w:rsid w:val="00B2321C"/>
    <w:rsid w:val="00B2383D"/>
    <w:rsid w:val="00B24056"/>
    <w:rsid w:val="00B24436"/>
    <w:rsid w:val="00B24450"/>
    <w:rsid w:val="00B2575A"/>
    <w:rsid w:val="00B257F4"/>
    <w:rsid w:val="00B2598B"/>
    <w:rsid w:val="00B2611D"/>
    <w:rsid w:val="00B2723C"/>
    <w:rsid w:val="00B302A1"/>
    <w:rsid w:val="00B30365"/>
    <w:rsid w:val="00B31EF1"/>
    <w:rsid w:val="00B3241E"/>
    <w:rsid w:val="00B3309B"/>
    <w:rsid w:val="00B33F7E"/>
    <w:rsid w:val="00B34697"/>
    <w:rsid w:val="00B35655"/>
    <w:rsid w:val="00B3577D"/>
    <w:rsid w:val="00B374C0"/>
    <w:rsid w:val="00B37A2B"/>
    <w:rsid w:val="00B37A81"/>
    <w:rsid w:val="00B37BBB"/>
    <w:rsid w:val="00B40423"/>
    <w:rsid w:val="00B40BC4"/>
    <w:rsid w:val="00B40C4B"/>
    <w:rsid w:val="00B40D56"/>
    <w:rsid w:val="00B41A32"/>
    <w:rsid w:val="00B42ED5"/>
    <w:rsid w:val="00B4374B"/>
    <w:rsid w:val="00B43A6A"/>
    <w:rsid w:val="00B43E77"/>
    <w:rsid w:val="00B44240"/>
    <w:rsid w:val="00B44876"/>
    <w:rsid w:val="00B44B7B"/>
    <w:rsid w:val="00B451CA"/>
    <w:rsid w:val="00B45355"/>
    <w:rsid w:val="00B46176"/>
    <w:rsid w:val="00B46412"/>
    <w:rsid w:val="00B46697"/>
    <w:rsid w:val="00B46803"/>
    <w:rsid w:val="00B47026"/>
    <w:rsid w:val="00B474C0"/>
    <w:rsid w:val="00B47548"/>
    <w:rsid w:val="00B502F8"/>
    <w:rsid w:val="00B50A24"/>
    <w:rsid w:val="00B50F42"/>
    <w:rsid w:val="00B51DF8"/>
    <w:rsid w:val="00B51E98"/>
    <w:rsid w:val="00B521C1"/>
    <w:rsid w:val="00B521F2"/>
    <w:rsid w:val="00B53557"/>
    <w:rsid w:val="00B53C0C"/>
    <w:rsid w:val="00B5425F"/>
    <w:rsid w:val="00B54361"/>
    <w:rsid w:val="00B5572C"/>
    <w:rsid w:val="00B56033"/>
    <w:rsid w:val="00B564E5"/>
    <w:rsid w:val="00B57D12"/>
    <w:rsid w:val="00B60461"/>
    <w:rsid w:val="00B60CEB"/>
    <w:rsid w:val="00B61C92"/>
    <w:rsid w:val="00B62C03"/>
    <w:rsid w:val="00B632F9"/>
    <w:rsid w:val="00B64A4E"/>
    <w:rsid w:val="00B64F9B"/>
    <w:rsid w:val="00B659A2"/>
    <w:rsid w:val="00B659F2"/>
    <w:rsid w:val="00B65C4C"/>
    <w:rsid w:val="00B65F36"/>
    <w:rsid w:val="00B65FEB"/>
    <w:rsid w:val="00B667CA"/>
    <w:rsid w:val="00B67887"/>
    <w:rsid w:val="00B67AE5"/>
    <w:rsid w:val="00B67B2F"/>
    <w:rsid w:val="00B67F0D"/>
    <w:rsid w:val="00B71217"/>
    <w:rsid w:val="00B7158B"/>
    <w:rsid w:val="00B723A0"/>
    <w:rsid w:val="00B72AA2"/>
    <w:rsid w:val="00B7356D"/>
    <w:rsid w:val="00B76838"/>
    <w:rsid w:val="00B76E9C"/>
    <w:rsid w:val="00B773FD"/>
    <w:rsid w:val="00B803E6"/>
    <w:rsid w:val="00B82A5E"/>
    <w:rsid w:val="00B82D1D"/>
    <w:rsid w:val="00B83B59"/>
    <w:rsid w:val="00B83F01"/>
    <w:rsid w:val="00B847F9"/>
    <w:rsid w:val="00B86417"/>
    <w:rsid w:val="00B87555"/>
    <w:rsid w:val="00B901FD"/>
    <w:rsid w:val="00B90586"/>
    <w:rsid w:val="00B90DAB"/>
    <w:rsid w:val="00B922D7"/>
    <w:rsid w:val="00B92871"/>
    <w:rsid w:val="00B931A3"/>
    <w:rsid w:val="00B945C2"/>
    <w:rsid w:val="00B94E5D"/>
    <w:rsid w:val="00BA09D6"/>
    <w:rsid w:val="00BA0CE6"/>
    <w:rsid w:val="00BA0F76"/>
    <w:rsid w:val="00BA235F"/>
    <w:rsid w:val="00BA2ECC"/>
    <w:rsid w:val="00BA3B1B"/>
    <w:rsid w:val="00BA3F34"/>
    <w:rsid w:val="00BA5235"/>
    <w:rsid w:val="00BA5BA9"/>
    <w:rsid w:val="00BA5F8E"/>
    <w:rsid w:val="00BA63B6"/>
    <w:rsid w:val="00BA6850"/>
    <w:rsid w:val="00BA7A81"/>
    <w:rsid w:val="00BB047C"/>
    <w:rsid w:val="00BB0E0F"/>
    <w:rsid w:val="00BB1003"/>
    <w:rsid w:val="00BB10FC"/>
    <w:rsid w:val="00BB1B76"/>
    <w:rsid w:val="00BB5A50"/>
    <w:rsid w:val="00BB7602"/>
    <w:rsid w:val="00BB765D"/>
    <w:rsid w:val="00BB77F9"/>
    <w:rsid w:val="00BB78D1"/>
    <w:rsid w:val="00BB7ACD"/>
    <w:rsid w:val="00BC0F30"/>
    <w:rsid w:val="00BC17FD"/>
    <w:rsid w:val="00BC2DE0"/>
    <w:rsid w:val="00BC3757"/>
    <w:rsid w:val="00BC3B97"/>
    <w:rsid w:val="00BC3C4D"/>
    <w:rsid w:val="00BC480F"/>
    <w:rsid w:val="00BC51E1"/>
    <w:rsid w:val="00BC57A8"/>
    <w:rsid w:val="00BC5AF0"/>
    <w:rsid w:val="00BC6C55"/>
    <w:rsid w:val="00BC7EAB"/>
    <w:rsid w:val="00BC7FCE"/>
    <w:rsid w:val="00BD073C"/>
    <w:rsid w:val="00BD1473"/>
    <w:rsid w:val="00BD26B9"/>
    <w:rsid w:val="00BD2CB9"/>
    <w:rsid w:val="00BD3190"/>
    <w:rsid w:val="00BD3F9D"/>
    <w:rsid w:val="00BD4869"/>
    <w:rsid w:val="00BD594D"/>
    <w:rsid w:val="00BD5A21"/>
    <w:rsid w:val="00BD74FE"/>
    <w:rsid w:val="00BD7FC5"/>
    <w:rsid w:val="00BE065E"/>
    <w:rsid w:val="00BE0CE8"/>
    <w:rsid w:val="00BE1497"/>
    <w:rsid w:val="00BE1BF6"/>
    <w:rsid w:val="00BE1C11"/>
    <w:rsid w:val="00BE1D62"/>
    <w:rsid w:val="00BE2B6A"/>
    <w:rsid w:val="00BE30A7"/>
    <w:rsid w:val="00BE3170"/>
    <w:rsid w:val="00BE3A22"/>
    <w:rsid w:val="00BE3BB3"/>
    <w:rsid w:val="00BE4E64"/>
    <w:rsid w:val="00BE57F7"/>
    <w:rsid w:val="00BE5AA7"/>
    <w:rsid w:val="00BE5BF6"/>
    <w:rsid w:val="00BE7CF1"/>
    <w:rsid w:val="00BE7E25"/>
    <w:rsid w:val="00BF0E74"/>
    <w:rsid w:val="00BF1AF9"/>
    <w:rsid w:val="00BF1D78"/>
    <w:rsid w:val="00BF286D"/>
    <w:rsid w:val="00BF37E4"/>
    <w:rsid w:val="00BF50B7"/>
    <w:rsid w:val="00BF7111"/>
    <w:rsid w:val="00BF7B0E"/>
    <w:rsid w:val="00BF7DFA"/>
    <w:rsid w:val="00C00D7E"/>
    <w:rsid w:val="00C01567"/>
    <w:rsid w:val="00C02C59"/>
    <w:rsid w:val="00C03B09"/>
    <w:rsid w:val="00C0423F"/>
    <w:rsid w:val="00C05267"/>
    <w:rsid w:val="00C05B46"/>
    <w:rsid w:val="00C06AD2"/>
    <w:rsid w:val="00C06F12"/>
    <w:rsid w:val="00C07A0F"/>
    <w:rsid w:val="00C07BBF"/>
    <w:rsid w:val="00C07FB2"/>
    <w:rsid w:val="00C1050F"/>
    <w:rsid w:val="00C1152F"/>
    <w:rsid w:val="00C1198F"/>
    <w:rsid w:val="00C11D86"/>
    <w:rsid w:val="00C135B7"/>
    <w:rsid w:val="00C139BA"/>
    <w:rsid w:val="00C139CE"/>
    <w:rsid w:val="00C1402C"/>
    <w:rsid w:val="00C14360"/>
    <w:rsid w:val="00C14F1B"/>
    <w:rsid w:val="00C153AA"/>
    <w:rsid w:val="00C16455"/>
    <w:rsid w:val="00C17136"/>
    <w:rsid w:val="00C17F22"/>
    <w:rsid w:val="00C20770"/>
    <w:rsid w:val="00C20C3C"/>
    <w:rsid w:val="00C21B53"/>
    <w:rsid w:val="00C23762"/>
    <w:rsid w:val="00C239D1"/>
    <w:rsid w:val="00C23EB8"/>
    <w:rsid w:val="00C241A5"/>
    <w:rsid w:val="00C242AF"/>
    <w:rsid w:val="00C2453E"/>
    <w:rsid w:val="00C247F2"/>
    <w:rsid w:val="00C25402"/>
    <w:rsid w:val="00C2570E"/>
    <w:rsid w:val="00C26041"/>
    <w:rsid w:val="00C26152"/>
    <w:rsid w:val="00C26721"/>
    <w:rsid w:val="00C30138"/>
    <w:rsid w:val="00C3072E"/>
    <w:rsid w:val="00C30B3C"/>
    <w:rsid w:val="00C31518"/>
    <w:rsid w:val="00C31DAC"/>
    <w:rsid w:val="00C32702"/>
    <w:rsid w:val="00C329B4"/>
    <w:rsid w:val="00C3350C"/>
    <w:rsid w:val="00C34230"/>
    <w:rsid w:val="00C36518"/>
    <w:rsid w:val="00C3717F"/>
    <w:rsid w:val="00C377FA"/>
    <w:rsid w:val="00C401B8"/>
    <w:rsid w:val="00C41297"/>
    <w:rsid w:val="00C415A7"/>
    <w:rsid w:val="00C4287D"/>
    <w:rsid w:val="00C42BD7"/>
    <w:rsid w:val="00C42DAA"/>
    <w:rsid w:val="00C4374D"/>
    <w:rsid w:val="00C43843"/>
    <w:rsid w:val="00C439E0"/>
    <w:rsid w:val="00C43F1B"/>
    <w:rsid w:val="00C44A9B"/>
    <w:rsid w:val="00C44C1D"/>
    <w:rsid w:val="00C47C36"/>
    <w:rsid w:val="00C51695"/>
    <w:rsid w:val="00C5227B"/>
    <w:rsid w:val="00C537EF"/>
    <w:rsid w:val="00C53DCA"/>
    <w:rsid w:val="00C53DCE"/>
    <w:rsid w:val="00C54618"/>
    <w:rsid w:val="00C5521C"/>
    <w:rsid w:val="00C5669E"/>
    <w:rsid w:val="00C602B8"/>
    <w:rsid w:val="00C60316"/>
    <w:rsid w:val="00C6039F"/>
    <w:rsid w:val="00C60BD5"/>
    <w:rsid w:val="00C61A50"/>
    <w:rsid w:val="00C61F42"/>
    <w:rsid w:val="00C633CE"/>
    <w:rsid w:val="00C635AA"/>
    <w:rsid w:val="00C63675"/>
    <w:rsid w:val="00C63E06"/>
    <w:rsid w:val="00C642BC"/>
    <w:rsid w:val="00C64649"/>
    <w:rsid w:val="00C649E9"/>
    <w:rsid w:val="00C65119"/>
    <w:rsid w:val="00C655F8"/>
    <w:rsid w:val="00C6613A"/>
    <w:rsid w:val="00C66CD4"/>
    <w:rsid w:val="00C670C4"/>
    <w:rsid w:val="00C676D5"/>
    <w:rsid w:val="00C67C1C"/>
    <w:rsid w:val="00C710D2"/>
    <w:rsid w:val="00C72710"/>
    <w:rsid w:val="00C72C8D"/>
    <w:rsid w:val="00C739E8"/>
    <w:rsid w:val="00C7570E"/>
    <w:rsid w:val="00C77BAF"/>
    <w:rsid w:val="00C77DEF"/>
    <w:rsid w:val="00C802B6"/>
    <w:rsid w:val="00C80565"/>
    <w:rsid w:val="00C81E47"/>
    <w:rsid w:val="00C828AC"/>
    <w:rsid w:val="00C82A8B"/>
    <w:rsid w:val="00C82AAD"/>
    <w:rsid w:val="00C82F42"/>
    <w:rsid w:val="00C83638"/>
    <w:rsid w:val="00C8682F"/>
    <w:rsid w:val="00C86FAF"/>
    <w:rsid w:val="00C876DE"/>
    <w:rsid w:val="00C87735"/>
    <w:rsid w:val="00C87836"/>
    <w:rsid w:val="00C87AF4"/>
    <w:rsid w:val="00C90EDC"/>
    <w:rsid w:val="00C921CD"/>
    <w:rsid w:val="00C92238"/>
    <w:rsid w:val="00C92FD1"/>
    <w:rsid w:val="00C94546"/>
    <w:rsid w:val="00C95C1E"/>
    <w:rsid w:val="00C9689D"/>
    <w:rsid w:val="00C96C26"/>
    <w:rsid w:val="00C97C9D"/>
    <w:rsid w:val="00CA0026"/>
    <w:rsid w:val="00CA1577"/>
    <w:rsid w:val="00CA2C8D"/>
    <w:rsid w:val="00CA2D5F"/>
    <w:rsid w:val="00CA3257"/>
    <w:rsid w:val="00CA516A"/>
    <w:rsid w:val="00CA53CA"/>
    <w:rsid w:val="00CA5AF8"/>
    <w:rsid w:val="00CA5BD3"/>
    <w:rsid w:val="00CA65D2"/>
    <w:rsid w:val="00CA7CCE"/>
    <w:rsid w:val="00CB0C27"/>
    <w:rsid w:val="00CB20EB"/>
    <w:rsid w:val="00CB325A"/>
    <w:rsid w:val="00CB3A0F"/>
    <w:rsid w:val="00CB581C"/>
    <w:rsid w:val="00CB6B4C"/>
    <w:rsid w:val="00CB7560"/>
    <w:rsid w:val="00CB768E"/>
    <w:rsid w:val="00CB7A31"/>
    <w:rsid w:val="00CC0B8B"/>
    <w:rsid w:val="00CC1F4F"/>
    <w:rsid w:val="00CC2F09"/>
    <w:rsid w:val="00CC3703"/>
    <w:rsid w:val="00CC489F"/>
    <w:rsid w:val="00CC4E02"/>
    <w:rsid w:val="00CC541D"/>
    <w:rsid w:val="00CC5474"/>
    <w:rsid w:val="00CC6BD6"/>
    <w:rsid w:val="00CC6E88"/>
    <w:rsid w:val="00CC77B6"/>
    <w:rsid w:val="00CC78F1"/>
    <w:rsid w:val="00CD01CF"/>
    <w:rsid w:val="00CD031F"/>
    <w:rsid w:val="00CD0731"/>
    <w:rsid w:val="00CD101B"/>
    <w:rsid w:val="00CD151D"/>
    <w:rsid w:val="00CD2EDE"/>
    <w:rsid w:val="00CD35B4"/>
    <w:rsid w:val="00CD3F37"/>
    <w:rsid w:val="00CD5348"/>
    <w:rsid w:val="00CD762D"/>
    <w:rsid w:val="00CD7813"/>
    <w:rsid w:val="00CD7DF5"/>
    <w:rsid w:val="00CE0AC5"/>
    <w:rsid w:val="00CE0B13"/>
    <w:rsid w:val="00CE0FC9"/>
    <w:rsid w:val="00CE2C94"/>
    <w:rsid w:val="00CE38AA"/>
    <w:rsid w:val="00CE3BAC"/>
    <w:rsid w:val="00CE3D36"/>
    <w:rsid w:val="00CE4151"/>
    <w:rsid w:val="00CE4430"/>
    <w:rsid w:val="00CE5C4E"/>
    <w:rsid w:val="00CE795B"/>
    <w:rsid w:val="00CF033B"/>
    <w:rsid w:val="00CF0535"/>
    <w:rsid w:val="00CF19FA"/>
    <w:rsid w:val="00CF1B5F"/>
    <w:rsid w:val="00CF2DB7"/>
    <w:rsid w:val="00CF3561"/>
    <w:rsid w:val="00CF3837"/>
    <w:rsid w:val="00CF48A6"/>
    <w:rsid w:val="00CF5A8E"/>
    <w:rsid w:val="00CF5D36"/>
    <w:rsid w:val="00CF5E23"/>
    <w:rsid w:val="00CF61BB"/>
    <w:rsid w:val="00CF74A0"/>
    <w:rsid w:val="00D00067"/>
    <w:rsid w:val="00D00740"/>
    <w:rsid w:val="00D00E9A"/>
    <w:rsid w:val="00D0155E"/>
    <w:rsid w:val="00D015B0"/>
    <w:rsid w:val="00D019E2"/>
    <w:rsid w:val="00D02374"/>
    <w:rsid w:val="00D02461"/>
    <w:rsid w:val="00D04D0E"/>
    <w:rsid w:val="00D05ACD"/>
    <w:rsid w:val="00D061A7"/>
    <w:rsid w:val="00D06545"/>
    <w:rsid w:val="00D0686D"/>
    <w:rsid w:val="00D06E4F"/>
    <w:rsid w:val="00D07D96"/>
    <w:rsid w:val="00D10442"/>
    <w:rsid w:val="00D10876"/>
    <w:rsid w:val="00D10BBD"/>
    <w:rsid w:val="00D10DF6"/>
    <w:rsid w:val="00D113C7"/>
    <w:rsid w:val="00D11B52"/>
    <w:rsid w:val="00D12DE9"/>
    <w:rsid w:val="00D14CFC"/>
    <w:rsid w:val="00D14EDD"/>
    <w:rsid w:val="00D152C3"/>
    <w:rsid w:val="00D15586"/>
    <w:rsid w:val="00D1656C"/>
    <w:rsid w:val="00D174F5"/>
    <w:rsid w:val="00D176E3"/>
    <w:rsid w:val="00D204EC"/>
    <w:rsid w:val="00D20594"/>
    <w:rsid w:val="00D2069E"/>
    <w:rsid w:val="00D20AEF"/>
    <w:rsid w:val="00D20B6A"/>
    <w:rsid w:val="00D2112A"/>
    <w:rsid w:val="00D21F54"/>
    <w:rsid w:val="00D22CD7"/>
    <w:rsid w:val="00D239CB"/>
    <w:rsid w:val="00D24657"/>
    <w:rsid w:val="00D25105"/>
    <w:rsid w:val="00D254BA"/>
    <w:rsid w:val="00D2732D"/>
    <w:rsid w:val="00D273D8"/>
    <w:rsid w:val="00D3107E"/>
    <w:rsid w:val="00D3333F"/>
    <w:rsid w:val="00D333B5"/>
    <w:rsid w:val="00D345EA"/>
    <w:rsid w:val="00D34E2B"/>
    <w:rsid w:val="00D35565"/>
    <w:rsid w:val="00D36003"/>
    <w:rsid w:val="00D365CF"/>
    <w:rsid w:val="00D36736"/>
    <w:rsid w:val="00D36950"/>
    <w:rsid w:val="00D370EC"/>
    <w:rsid w:val="00D37BEE"/>
    <w:rsid w:val="00D37C32"/>
    <w:rsid w:val="00D4010E"/>
    <w:rsid w:val="00D40157"/>
    <w:rsid w:val="00D40F0A"/>
    <w:rsid w:val="00D41171"/>
    <w:rsid w:val="00D4133F"/>
    <w:rsid w:val="00D415D3"/>
    <w:rsid w:val="00D41954"/>
    <w:rsid w:val="00D42566"/>
    <w:rsid w:val="00D42862"/>
    <w:rsid w:val="00D4329F"/>
    <w:rsid w:val="00D439C3"/>
    <w:rsid w:val="00D43CB9"/>
    <w:rsid w:val="00D4402A"/>
    <w:rsid w:val="00D44456"/>
    <w:rsid w:val="00D44FB1"/>
    <w:rsid w:val="00D4539B"/>
    <w:rsid w:val="00D4621B"/>
    <w:rsid w:val="00D46692"/>
    <w:rsid w:val="00D471B5"/>
    <w:rsid w:val="00D50A4B"/>
    <w:rsid w:val="00D50E88"/>
    <w:rsid w:val="00D515FF"/>
    <w:rsid w:val="00D555CE"/>
    <w:rsid w:val="00D55E54"/>
    <w:rsid w:val="00D5611E"/>
    <w:rsid w:val="00D564E4"/>
    <w:rsid w:val="00D56F74"/>
    <w:rsid w:val="00D5780B"/>
    <w:rsid w:val="00D60D7F"/>
    <w:rsid w:val="00D620C5"/>
    <w:rsid w:val="00D62B26"/>
    <w:rsid w:val="00D62C78"/>
    <w:rsid w:val="00D63164"/>
    <w:rsid w:val="00D64BEE"/>
    <w:rsid w:val="00D65A74"/>
    <w:rsid w:val="00D65F76"/>
    <w:rsid w:val="00D66A7E"/>
    <w:rsid w:val="00D67059"/>
    <w:rsid w:val="00D70CDC"/>
    <w:rsid w:val="00D7171B"/>
    <w:rsid w:val="00D717C6"/>
    <w:rsid w:val="00D71F5F"/>
    <w:rsid w:val="00D726ED"/>
    <w:rsid w:val="00D72783"/>
    <w:rsid w:val="00D7285A"/>
    <w:rsid w:val="00D74069"/>
    <w:rsid w:val="00D7641B"/>
    <w:rsid w:val="00D7662D"/>
    <w:rsid w:val="00D76639"/>
    <w:rsid w:val="00D774FC"/>
    <w:rsid w:val="00D77B3F"/>
    <w:rsid w:val="00D8025D"/>
    <w:rsid w:val="00D804E5"/>
    <w:rsid w:val="00D819F8"/>
    <w:rsid w:val="00D82583"/>
    <w:rsid w:val="00D83501"/>
    <w:rsid w:val="00D84874"/>
    <w:rsid w:val="00D84C43"/>
    <w:rsid w:val="00D85185"/>
    <w:rsid w:val="00D85519"/>
    <w:rsid w:val="00D85539"/>
    <w:rsid w:val="00D85951"/>
    <w:rsid w:val="00D85A45"/>
    <w:rsid w:val="00D85BAA"/>
    <w:rsid w:val="00D8737B"/>
    <w:rsid w:val="00D92622"/>
    <w:rsid w:val="00D92AAE"/>
    <w:rsid w:val="00D93008"/>
    <w:rsid w:val="00D9310A"/>
    <w:rsid w:val="00D934B9"/>
    <w:rsid w:val="00D939FD"/>
    <w:rsid w:val="00D946F4"/>
    <w:rsid w:val="00D94BD4"/>
    <w:rsid w:val="00D95F73"/>
    <w:rsid w:val="00D95FB4"/>
    <w:rsid w:val="00D965C0"/>
    <w:rsid w:val="00D96B33"/>
    <w:rsid w:val="00D9721D"/>
    <w:rsid w:val="00D97C10"/>
    <w:rsid w:val="00DA078F"/>
    <w:rsid w:val="00DA0B8D"/>
    <w:rsid w:val="00DA1618"/>
    <w:rsid w:val="00DA2384"/>
    <w:rsid w:val="00DA3B8E"/>
    <w:rsid w:val="00DA443D"/>
    <w:rsid w:val="00DA598F"/>
    <w:rsid w:val="00DA5DEE"/>
    <w:rsid w:val="00DA6ABD"/>
    <w:rsid w:val="00DB04C4"/>
    <w:rsid w:val="00DB163F"/>
    <w:rsid w:val="00DB1871"/>
    <w:rsid w:val="00DB24F3"/>
    <w:rsid w:val="00DB32EE"/>
    <w:rsid w:val="00DB3434"/>
    <w:rsid w:val="00DB4A51"/>
    <w:rsid w:val="00DB7D40"/>
    <w:rsid w:val="00DC359E"/>
    <w:rsid w:val="00DC3D00"/>
    <w:rsid w:val="00DC3D55"/>
    <w:rsid w:val="00DC43B1"/>
    <w:rsid w:val="00DC46B8"/>
    <w:rsid w:val="00DC472D"/>
    <w:rsid w:val="00DC5A38"/>
    <w:rsid w:val="00DC5AC1"/>
    <w:rsid w:val="00DC5CAD"/>
    <w:rsid w:val="00DC6B08"/>
    <w:rsid w:val="00DD09B3"/>
    <w:rsid w:val="00DD0C06"/>
    <w:rsid w:val="00DD1CE8"/>
    <w:rsid w:val="00DD21A4"/>
    <w:rsid w:val="00DD3536"/>
    <w:rsid w:val="00DD38F4"/>
    <w:rsid w:val="00DD5117"/>
    <w:rsid w:val="00DD5A99"/>
    <w:rsid w:val="00DD624D"/>
    <w:rsid w:val="00DD6C38"/>
    <w:rsid w:val="00DD77F7"/>
    <w:rsid w:val="00DE01A7"/>
    <w:rsid w:val="00DE0367"/>
    <w:rsid w:val="00DE0A63"/>
    <w:rsid w:val="00DE494D"/>
    <w:rsid w:val="00DE5645"/>
    <w:rsid w:val="00DE728B"/>
    <w:rsid w:val="00DF045A"/>
    <w:rsid w:val="00DF1A0D"/>
    <w:rsid w:val="00DF41F3"/>
    <w:rsid w:val="00DF45A7"/>
    <w:rsid w:val="00DF479B"/>
    <w:rsid w:val="00DF4919"/>
    <w:rsid w:val="00DF6830"/>
    <w:rsid w:val="00DF7D61"/>
    <w:rsid w:val="00DF7E8C"/>
    <w:rsid w:val="00DF7F59"/>
    <w:rsid w:val="00E00EDC"/>
    <w:rsid w:val="00E02DA2"/>
    <w:rsid w:val="00E02F91"/>
    <w:rsid w:val="00E040B9"/>
    <w:rsid w:val="00E04C58"/>
    <w:rsid w:val="00E05427"/>
    <w:rsid w:val="00E05D57"/>
    <w:rsid w:val="00E060C9"/>
    <w:rsid w:val="00E0620B"/>
    <w:rsid w:val="00E072F9"/>
    <w:rsid w:val="00E073A1"/>
    <w:rsid w:val="00E07586"/>
    <w:rsid w:val="00E10E9E"/>
    <w:rsid w:val="00E121AD"/>
    <w:rsid w:val="00E12B53"/>
    <w:rsid w:val="00E13EAD"/>
    <w:rsid w:val="00E14268"/>
    <w:rsid w:val="00E152BD"/>
    <w:rsid w:val="00E1532E"/>
    <w:rsid w:val="00E155ED"/>
    <w:rsid w:val="00E158ED"/>
    <w:rsid w:val="00E15BDB"/>
    <w:rsid w:val="00E15BFC"/>
    <w:rsid w:val="00E15E0D"/>
    <w:rsid w:val="00E16D7E"/>
    <w:rsid w:val="00E16ED0"/>
    <w:rsid w:val="00E17276"/>
    <w:rsid w:val="00E17688"/>
    <w:rsid w:val="00E17AFF"/>
    <w:rsid w:val="00E201EC"/>
    <w:rsid w:val="00E2078F"/>
    <w:rsid w:val="00E21336"/>
    <w:rsid w:val="00E213CC"/>
    <w:rsid w:val="00E21DA7"/>
    <w:rsid w:val="00E225AE"/>
    <w:rsid w:val="00E22F9C"/>
    <w:rsid w:val="00E23EBC"/>
    <w:rsid w:val="00E24066"/>
    <w:rsid w:val="00E24152"/>
    <w:rsid w:val="00E24B26"/>
    <w:rsid w:val="00E251B4"/>
    <w:rsid w:val="00E2520D"/>
    <w:rsid w:val="00E25AEB"/>
    <w:rsid w:val="00E25B27"/>
    <w:rsid w:val="00E260D1"/>
    <w:rsid w:val="00E26BA5"/>
    <w:rsid w:val="00E30B1E"/>
    <w:rsid w:val="00E331C4"/>
    <w:rsid w:val="00E33DBF"/>
    <w:rsid w:val="00E344AF"/>
    <w:rsid w:val="00E346AF"/>
    <w:rsid w:val="00E34D23"/>
    <w:rsid w:val="00E35A3C"/>
    <w:rsid w:val="00E35C12"/>
    <w:rsid w:val="00E36ABA"/>
    <w:rsid w:val="00E37251"/>
    <w:rsid w:val="00E40030"/>
    <w:rsid w:val="00E4076A"/>
    <w:rsid w:val="00E41EBB"/>
    <w:rsid w:val="00E41FD1"/>
    <w:rsid w:val="00E41FD7"/>
    <w:rsid w:val="00E42115"/>
    <w:rsid w:val="00E429B5"/>
    <w:rsid w:val="00E42CA9"/>
    <w:rsid w:val="00E437BE"/>
    <w:rsid w:val="00E44C26"/>
    <w:rsid w:val="00E45B74"/>
    <w:rsid w:val="00E46861"/>
    <w:rsid w:val="00E46FE0"/>
    <w:rsid w:val="00E47278"/>
    <w:rsid w:val="00E4734C"/>
    <w:rsid w:val="00E50049"/>
    <w:rsid w:val="00E50131"/>
    <w:rsid w:val="00E534BC"/>
    <w:rsid w:val="00E53CAD"/>
    <w:rsid w:val="00E53E1F"/>
    <w:rsid w:val="00E53EBA"/>
    <w:rsid w:val="00E54853"/>
    <w:rsid w:val="00E54ADF"/>
    <w:rsid w:val="00E54B68"/>
    <w:rsid w:val="00E54EE3"/>
    <w:rsid w:val="00E55936"/>
    <w:rsid w:val="00E56008"/>
    <w:rsid w:val="00E57353"/>
    <w:rsid w:val="00E57B89"/>
    <w:rsid w:val="00E61992"/>
    <w:rsid w:val="00E61E77"/>
    <w:rsid w:val="00E6292A"/>
    <w:rsid w:val="00E62BD0"/>
    <w:rsid w:val="00E63763"/>
    <w:rsid w:val="00E66345"/>
    <w:rsid w:val="00E66518"/>
    <w:rsid w:val="00E67BF1"/>
    <w:rsid w:val="00E702DF"/>
    <w:rsid w:val="00E706D3"/>
    <w:rsid w:val="00E71480"/>
    <w:rsid w:val="00E730C6"/>
    <w:rsid w:val="00E74729"/>
    <w:rsid w:val="00E7493B"/>
    <w:rsid w:val="00E749CF"/>
    <w:rsid w:val="00E75F5A"/>
    <w:rsid w:val="00E762AE"/>
    <w:rsid w:val="00E76D16"/>
    <w:rsid w:val="00E7764C"/>
    <w:rsid w:val="00E77FE6"/>
    <w:rsid w:val="00E80454"/>
    <w:rsid w:val="00E805AA"/>
    <w:rsid w:val="00E80D69"/>
    <w:rsid w:val="00E811DC"/>
    <w:rsid w:val="00E82993"/>
    <w:rsid w:val="00E82FEF"/>
    <w:rsid w:val="00E836F0"/>
    <w:rsid w:val="00E8393E"/>
    <w:rsid w:val="00E84275"/>
    <w:rsid w:val="00E84C8F"/>
    <w:rsid w:val="00E84F39"/>
    <w:rsid w:val="00E85324"/>
    <w:rsid w:val="00E86228"/>
    <w:rsid w:val="00E86A8A"/>
    <w:rsid w:val="00E87315"/>
    <w:rsid w:val="00E8735E"/>
    <w:rsid w:val="00E87769"/>
    <w:rsid w:val="00E9012D"/>
    <w:rsid w:val="00E901C5"/>
    <w:rsid w:val="00E91408"/>
    <w:rsid w:val="00E938CF"/>
    <w:rsid w:val="00E957FE"/>
    <w:rsid w:val="00E9613E"/>
    <w:rsid w:val="00E96758"/>
    <w:rsid w:val="00E97CD4"/>
    <w:rsid w:val="00EA025F"/>
    <w:rsid w:val="00EA06C2"/>
    <w:rsid w:val="00EA0744"/>
    <w:rsid w:val="00EA1203"/>
    <w:rsid w:val="00EA2CD3"/>
    <w:rsid w:val="00EA3627"/>
    <w:rsid w:val="00EA3B3C"/>
    <w:rsid w:val="00EA47A8"/>
    <w:rsid w:val="00EA4942"/>
    <w:rsid w:val="00EA5736"/>
    <w:rsid w:val="00EA5AC6"/>
    <w:rsid w:val="00EA7AEE"/>
    <w:rsid w:val="00EA7BB3"/>
    <w:rsid w:val="00EB07EF"/>
    <w:rsid w:val="00EB08FE"/>
    <w:rsid w:val="00EB2C1E"/>
    <w:rsid w:val="00EB3262"/>
    <w:rsid w:val="00EB3370"/>
    <w:rsid w:val="00EB3629"/>
    <w:rsid w:val="00EB62FB"/>
    <w:rsid w:val="00EB6736"/>
    <w:rsid w:val="00EB6B47"/>
    <w:rsid w:val="00EB6DB4"/>
    <w:rsid w:val="00EB6F2F"/>
    <w:rsid w:val="00EB7F2F"/>
    <w:rsid w:val="00EC1CD7"/>
    <w:rsid w:val="00EC1F0A"/>
    <w:rsid w:val="00EC2118"/>
    <w:rsid w:val="00EC2396"/>
    <w:rsid w:val="00EC3120"/>
    <w:rsid w:val="00EC35A6"/>
    <w:rsid w:val="00EC4581"/>
    <w:rsid w:val="00EC553A"/>
    <w:rsid w:val="00EC5D63"/>
    <w:rsid w:val="00EC635B"/>
    <w:rsid w:val="00EC6778"/>
    <w:rsid w:val="00EC7047"/>
    <w:rsid w:val="00EC7EC4"/>
    <w:rsid w:val="00ED26F8"/>
    <w:rsid w:val="00ED27A0"/>
    <w:rsid w:val="00ED3325"/>
    <w:rsid w:val="00ED3AC3"/>
    <w:rsid w:val="00ED4775"/>
    <w:rsid w:val="00ED49E5"/>
    <w:rsid w:val="00ED5639"/>
    <w:rsid w:val="00ED6345"/>
    <w:rsid w:val="00ED65FE"/>
    <w:rsid w:val="00ED66C8"/>
    <w:rsid w:val="00ED7358"/>
    <w:rsid w:val="00ED7B1B"/>
    <w:rsid w:val="00EE0B66"/>
    <w:rsid w:val="00EE1FE6"/>
    <w:rsid w:val="00EE2E42"/>
    <w:rsid w:val="00EE307D"/>
    <w:rsid w:val="00EE42F3"/>
    <w:rsid w:val="00EE4464"/>
    <w:rsid w:val="00EE4CF5"/>
    <w:rsid w:val="00EE4D90"/>
    <w:rsid w:val="00EE4F1B"/>
    <w:rsid w:val="00EE5B3D"/>
    <w:rsid w:val="00EE5CDA"/>
    <w:rsid w:val="00EE602D"/>
    <w:rsid w:val="00EE6F30"/>
    <w:rsid w:val="00EE71AE"/>
    <w:rsid w:val="00EE775C"/>
    <w:rsid w:val="00EF0516"/>
    <w:rsid w:val="00EF2495"/>
    <w:rsid w:val="00EF3361"/>
    <w:rsid w:val="00EF3876"/>
    <w:rsid w:val="00EF392E"/>
    <w:rsid w:val="00EF41F9"/>
    <w:rsid w:val="00EF4A81"/>
    <w:rsid w:val="00EF4BA3"/>
    <w:rsid w:val="00EF5081"/>
    <w:rsid w:val="00EF6092"/>
    <w:rsid w:val="00EF7429"/>
    <w:rsid w:val="00EF7C09"/>
    <w:rsid w:val="00EF7C81"/>
    <w:rsid w:val="00F00853"/>
    <w:rsid w:val="00F02BEA"/>
    <w:rsid w:val="00F03896"/>
    <w:rsid w:val="00F03BDC"/>
    <w:rsid w:val="00F04D13"/>
    <w:rsid w:val="00F04F38"/>
    <w:rsid w:val="00F054F4"/>
    <w:rsid w:val="00F0576F"/>
    <w:rsid w:val="00F0731E"/>
    <w:rsid w:val="00F07715"/>
    <w:rsid w:val="00F07F54"/>
    <w:rsid w:val="00F1001C"/>
    <w:rsid w:val="00F10099"/>
    <w:rsid w:val="00F10304"/>
    <w:rsid w:val="00F10986"/>
    <w:rsid w:val="00F10BAE"/>
    <w:rsid w:val="00F10EBC"/>
    <w:rsid w:val="00F1269A"/>
    <w:rsid w:val="00F12A4A"/>
    <w:rsid w:val="00F12B76"/>
    <w:rsid w:val="00F12CCA"/>
    <w:rsid w:val="00F153B3"/>
    <w:rsid w:val="00F169A1"/>
    <w:rsid w:val="00F17F2B"/>
    <w:rsid w:val="00F20F38"/>
    <w:rsid w:val="00F212B5"/>
    <w:rsid w:val="00F215CB"/>
    <w:rsid w:val="00F21809"/>
    <w:rsid w:val="00F21F37"/>
    <w:rsid w:val="00F2239F"/>
    <w:rsid w:val="00F22F46"/>
    <w:rsid w:val="00F23BCE"/>
    <w:rsid w:val="00F243BF"/>
    <w:rsid w:val="00F24701"/>
    <w:rsid w:val="00F26DCE"/>
    <w:rsid w:val="00F26EAD"/>
    <w:rsid w:val="00F26FD1"/>
    <w:rsid w:val="00F3096C"/>
    <w:rsid w:val="00F30D84"/>
    <w:rsid w:val="00F310AD"/>
    <w:rsid w:val="00F314E5"/>
    <w:rsid w:val="00F32D8B"/>
    <w:rsid w:val="00F33135"/>
    <w:rsid w:val="00F33F2C"/>
    <w:rsid w:val="00F345E3"/>
    <w:rsid w:val="00F3483D"/>
    <w:rsid w:val="00F36C3F"/>
    <w:rsid w:val="00F36D71"/>
    <w:rsid w:val="00F37822"/>
    <w:rsid w:val="00F4078F"/>
    <w:rsid w:val="00F41EA6"/>
    <w:rsid w:val="00F4230A"/>
    <w:rsid w:val="00F423A8"/>
    <w:rsid w:val="00F437E8"/>
    <w:rsid w:val="00F447D4"/>
    <w:rsid w:val="00F464AB"/>
    <w:rsid w:val="00F46508"/>
    <w:rsid w:val="00F46590"/>
    <w:rsid w:val="00F525A0"/>
    <w:rsid w:val="00F52701"/>
    <w:rsid w:val="00F5338C"/>
    <w:rsid w:val="00F535A7"/>
    <w:rsid w:val="00F53AC8"/>
    <w:rsid w:val="00F53B4E"/>
    <w:rsid w:val="00F53D1F"/>
    <w:rsid w:val="00F53EC5"/>
    <w:rsid w:val="00F5563D"/>
    <w:rsid w:val="00F562A7"/>
    <w:rsid w:val="00F6199C"/>
    <w:rsid w:val="00F62470"/>
    <w:rsid w:val="00F63D2E"/>
    <w:rsid w:val="00F63E60"/>
    <w:rsid w:val="00F63EBF"/>
    <w:rsid w:val="00F64F50"/>
    <w:rsid w:val="00F65EF5"/>
    <w:rsid w:val="00F66EAB"/>
    <w:rsid w:val="00F66EFB"/>
    <w:rsid w:val="00F67AB4"/>
    <w:rsid w:val="00F71130"/>
    <w:rsid w:val="00F71D67"/>
    <w:rsid w:val="00F723D5"/>
    <w:rsid w:val="00F7291B"/>
    <w:rsid w:val="00F72DC1"/>
    <w:rsid w:val="00F73C4F"/>
    <w:rsid w:val="00F74480"/>
    <w:rsid w:val="00F75A2C"/>
    <w:rsid w:val="00F779BA"/>
    <w:rsid w:val="00F77A6A"/>
    <w:rsid w:val="00F80CEB"/>
    <w:rsid w:val="00F80D18"/>
    <w:rsid w:val="00F8132E"/>
    <w:rsid w:val="00F81876"/>
    <w:rsid w:val="00F82080"/>
    <w:rsid w:val="00F829A5"/>
    <w:rsid w:val="00F829CC"/>
    <w:rsid w:val="00F83198"/>
    <w:rsid w:val="00F83852"/>
    <w:rsid w:val="00F83D0E"/>
    <w:rsid w:val="00F83E5B"/>
    <w:rsid w:val="00F8552B"/>
    <w:rsid w:val="00F87588"/>
    <w:rsid w:val="00F911B1"/>
    <w:rsid w:val="00F91207"/>
    <w:rsid w:val="00F91F88"/>
    <w:rsid w:val="00F9309E"/>
    <w:rsid w:val="00F93883"/>
    <w:rsid w:val="00F9391A"/>
    <w:rsid w:val="00F939F8"/>
    <w:rsid w:val="00F94AA6"/>
    <w:rsid w:val="00F958E7"/>
    <w:rsid w:val="00F95B60"/>
    <w:rsid w:val="00F95CF5"/>
    <w:rsid w:val="00F95E69"/>
    <w:rsid w:val="00F962A7"/>
    <w:rsid w:val="00F96395"/>
    <w:rsid w:val="00F96964"/>
    <w:rsid w:val="00F96D35"/>
    <w:rsid w:val="00F977BF"/>
    <w:rsid w:val="00FA1B08"/>
    <w:rsid w:val="00FA1B71"/>
    <w:rsid w:val="00FA1B9D"/>
    <w:rsid w:val="00FA21ED"/>
    <w:rsid w:val="00FA2830"/>
    <w:rsid w:val="00FA2A05"/>
    <w:rsid w:val="00FA3234"/>
    <w:rsid w:val="00FA3B29"/>
    <w:rsid w:val="00FA44E5"/>
    <w:rsid w:val="00FA5039"/>
    <w:rsid w:val="00FA7774"/>
    <w:rsid w:val="00FA7786"/>
    <w:rsid w:val="00FB0203"/>
    <w:rsid w:val="00FB02E5"/>
    <w:rsid w:val="00FB07EF"/>
    <w:rsid w:val="00FB442D"/>
    <w:rsid w:val="00FB5018"/>
    <w:rsid w:val="00FB5B16"/>
    <w:rsid w:val="00FB5CB5"/>
    <w:rsid w:val="00FB6297"/>
    <w:rsid w:val="00FB635D"/>
    <w:rsid w:val="00FB67E7"/>
    <w:rsid w:val="00FB7315"/>
    <w:rsid w:val="00FB7C16"/>
    <w:rsid w:val="00FC2531"/>
    <w:rsid w:val="00FC4594"/>
    <w:rsid w:val="00FC54C3"/>
    <w:rsid w:val="00FC5601"/>
    <w:rsid w:val="00FC677C"/>
    <w:rsid w:val="00FC72E7"/>
    <w:rsid w:val="00FC7D10"/>
    <w:rsid w:val="00FD03F5"/>
    <w:rsid w:val="00FD0684"/>
    <w:rsid w:val="00FD0A09"/>
    <w:rsid w:val="00FD1AF5"/>
    <w:rsid w:val="00FD1F00"/>
    <w:rsid w:val="00FD20D3"/>
    <w:rsid w:val="00FD29B1"/>
    <w:rsid w:val="00FD2F06"/>
    <w:rsid w:val="00FD3BC2"/>
    <w:rsid w:val="00FD4067"/>
    <w:rsid w:val="00FD4624"/>
    <w:rsid w:val="00FD5038"/>
    <w:rsid w:val="00FD514B"/>
    <w:rsid w:val="00FD61E5"/>
    <w:rsid w:val="00FD649C"/>
    <w:rsid w:val="00FD64D5"/>
    <w:rsid w:val="00FD64F4"/>
    <w:rsid w:val="00FD7F55"/>
    <w:rsid w:val="00FE0216"/>
    <w:rsid w:val="00FE0F84"/>
    <w:rsid w:val="00FE15E4"/>
    <w:rsid w:val="00FE29A5"/>
    <w:rsid w:val="00FE2EE7"/>
    <w:rsid w:val="00FE3602"/>
    <w:rsid w:val="00FE451C"/>
    <w:rsid w:val="00FE5173"/>
    <w:rsid w:val="00FE5CE8"/>
    <w:rsid w:val="00FE5F41"/>
    <w:rsid w:val="00FE5FE1"/>
    <w:rsid w:val="00FE5FF4"/>
    <w:rsid w:val="00FE61BA"/>
    <w:rsid w:val="00FE62EA"/>
    <w:rsid w:val="00FE708E"/>
    <w:rsid w:val="00FE71D1"/>
    <w:rsid w:val="00FE77B7"/>
    <w:rsid w:val="00FF0343"/>
    <w:rsid w:val="00FF034F"/>
    <w:rsid w:val="00FF27C0"/>
    <w:rsid w:val="00FF3E2C"/>
    <w:rsid w:val="00FF3F20"/>
    <w:rsid w:val="00FF449E"/>
    <w:rsid w:val="00FF5B04"/>
    <w:rsid w:val="00FF5DC2"/>
    <w:rsid w:val="00FF5E5B"/>
    <w:rsid w:val="00FF681F"/>
    <w:rsid w:val="00FF6A43"/>
    <w:rsid w:val="00FF6AF4"/>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15B0"/>
    <w:pPr>
      <w:ind w:left="720"/>
      <w:contextualSpacing/>
    </w:pPr>
  </w:style>
  <w:style w:type="table" w:styleId="TableGrid">
    <w:name w:val="Table Grid"/>
    <w:basedOn w:val="TableNormal"/>
    <w:uiPriority w:val="59"/>
    <w:rsid w:val="00680D3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055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055D8"/>
    <w:rPr>
      <w:rFonts w:ascii="Courier New" w:eastAsia="Times New Roman" w:hAnsi="Courier New" w:cs="Courier New"/>
      <w:sz w:val="20"/>
      <w:szCs w:val="20"/>
    </w:rPr>
  </w:style>
  <w:style w:type="character" w:customStyle="1" w:styleId="y2iqfc">
    <w:name w:val="y2iqfc"/>
    <w:basedOn w:val="DefaultParagraphFont"/>
    <w:rsid w:val="007055D8"/>
  </w:style>
  <w:style w:type="paragraph" w:styleId="Header">
    <w:name w:val="header"/>
    <w:basedOn w:val="Normal"/>
    <w:link w:val="HeaderChar"/>
    <w:uiPriority w:val="99"/>
    <w:unhideWhenUsed/>
    <w:rsid w:val="004C63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63C4"/>
  </w:style>
  <w:style w:type="paragraph" w:styleId="Footer">
    <w:name w:val="footer"/>
    <w:basedOn w:val="Normal"/>
    <w:link w:val="FooterChar"/>
    <w:uiPriority w:val="99"/>
    <w:unhideWhenUsed/>
    <w:rsid w:val="004C63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63C4"/>
  </w:style>
  <w:style w:type="paragraph" w:styleId="BalloonText">
    <w:name w:val="Balloon Text"/>
    <w:basedOn w:val="Normal"/>
    <w:link w:val="BalloonTextChar"/>
    <w:uiPriority w:val="99"/>
    <w:semiHidden/>
    <w:unhideWhenUsed/>
    <w:rsid w:val="004C63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63C4"/>
    <w:rPr>
      <w:rFonts w:ascii="Tahoma" w:hAnsi="Tahoma" w:cs="Tahoma"/>
      <w:sz w:val="16"/>
      <w:szCs w:val="16"/>
    </w:rPr>
  </w:style>
  <w:style w:type="character" w:styleId="Hyperlink">
    <w:name w:val="Hyperlink"/>
    <w:basedOn w:val="DefaultParagraphFont"/>
    <w:uiPriority w:val="99"/>
    <w:unhideWhenUsed/>
    <w:rsid w:val="008A0F0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15B0"/>
    <w:pPr>
      <w:ind w:left="720"/>
      <w:contextualSpacing/>
    </w:pPr>
  </w:style>
  <w:style w:type="table" w:styleId="TableGrid">
    <w:name w:val="Table Grid"/>
    <w:basedOn w:val="TableNormal"/>
    <w:uiPriority w:val="59"/>
    <w:rsid w:val="00680D3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055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055D8"/>
    <w:rPr>
      <w:rFonts w:ascii="Courier New" w:eastAsia="Times New Roman" w:hAnsi="Courier New" w:cs="Courier New"/>
      <w:sz w:val="20"/>
      <w:szCs w:val="20"/>
    </w:rPr>
  </w:style>
  <w:style w:type="character" w:customStyle="1" w:styleId="y2iqfc">
    <w:name w:val="y2iqfc"/>
    <w:basedOn w:val="DefaultParagraphFont"/>
    <w:rsid w:val="007055D8"/>
  </w:style>
  <w:style w:type="paragraph" w:styleId="Header">
    <w:name w:val="header"/>
    <w:basedOn w:val="Normal"/>
    <w:link w:val="HeaderChar"/>
    <w:uiPriority w:val="99"/>
    <w:unhideWhenUsed/>
    <w:rsid w:val="004C63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63C4"/>
  </w:style>
  <w:style w:type="paragraph" w:styleId="Footer">
    <w:name w:val="footer"/>
    <w:basedOn w:val="Normal"/>
    <w:link w:val="FooterChar"/>
    <w:uiPriority w:val="99"/>
    <w:unhideWhenUsed/>
    <w:rsid w:val="004C63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63C4"/>
  </w:style>
  <w:style w:type="paragraph" w:styleId="BalloonText">
    <w:name w:val="Balloon Text"/>
    <w:basedOn w:val="Normal"/>
    <w:link w:val="BalloonTextChar"/>
    <w:uiPriority w:val="99"/>
    <w:semiHidden/>
    <w:unhideWhenUsed/>
    <w:rsid w:val="004C63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63C4"/>
    <w:rPr>
      <w:rFonts w:ascii="Tahoma" w:hAnsi="Tahoma" w:cs="Tahoma"/>
      <w:sz w:val="16"/>
      <w:szCs w:val="16"/>
    </w:rPr>
  </w:style>
  <w:style w:type="character" w:styleId="Hyperlink">
    <w:name w:val="Hyperlink"/>
    <w:basedOn w:val="DefaultParagraphFont"/>
    <w:uiPriority w:val="99"/>
    <w:unhideWhenUsed/>
    <w:rsid w:val="008A0F0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239883">
      <w:bodyDiv w:val="1"/>
      <w:marLeft w:val="0"/>
      <w:marRight w:val="0"/>
      <w:marTop w:val="0"/>
      <w:marBottom w:val="0"/>
      <w:divBdr>
        <w:top w:val="none" w:sz="0" w:space="0" w:color="auto"/>
        <w:left w:val="none" w:sz="0" w:space="0" w:color="auto"/>
        <w:bottom w:val="none" w:sz="0" w:space="0" w:color="auto"/>
        <w:right w:val="none" w:sz="0" w:space="0" w:color="auto"/>
      </w:divBdr>
    </w:div>
    <w:div w:id="245267175">
      <w:bodyDiv w:val="1"/>
      <w:marLeft w:val="0"/>
      <w:marRight w:val="0"/>
      <w:marTop w:val="0"/>
      <w:marBottom w:val="0"/>
      <w:divBdr>
        <w:top w:val="none" w:sz="0" w:space="0" w:color="auto"/>
        <w:left w:val="none" w:sz="0" w:space="0" w:color="auto"/>
        <w:bottom w:val="none" w:sz="0" w:space="0" w:color="auto"/>
        <w:right w:val="none" w:sz="0" w:space="0" w:color="auto"/>
      </w:divBdr>
    </w:div>
    <w:div w:id="1156189149">
      <w:bodyDiv w:val="1"/>
      <w:marLeft w:val="0"/>
      <w:marRight w:val="0"/>
      <w:marTop w:val="0"/>
      <w:marBottom w:val="0"/>
      <w:divBdr>
        <w:top w:val="none" w:sz="0" w:space="0" w:color="auto"/>
        <w:left w:val="none" w:sz="0" w:space="0" w:color="auto"/>
        <w:bottom w:val="none" w:sz="0" w:space="0" w:color="auto"/>
        <w:right w:val="none" w:sz="0" w:space="0" w:color="auto"/>
      </w:divBdr>
    </w:div>
    <w:div w:id="1557663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mosiragustinusmh@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ronal.gbs@gmail.com" TargetMode="External"/><Relationship Id="rId4" Type="http://schemas.microsoft.com/office/2007/relationships/stylesWithEffects" Target="stylesWithEffects.xml"/><Relationship Id="rId9" Type="http://schemas.openxmlformats.org/officeDocument/2006/relationships/hyperlink" Target="mailto:dheafebriani090619@gmail.com"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ejurnal.stmik-budidarma.ac.id/index.php/mib"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267D99-B1B2-4F0D-8A05-B7F5DCA05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4770</Words>
  <Characters>2719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LLG</Company>
  <LinksUpToDate>false</LinksUpToDate>
  <CharactersWithSpaces>31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ea</dc:creator>
  <cp:lastModifiedBy>Acer</cp:lastModifiedBy>
  <cp:revision>4</cp:revision>
  <dcterms:created xsi:type="dcterms:W3CDTF">2022-08-24T06:38:00Z</dcterms:created>
  <dcterms:modified xsi:type="dcterms:W3CDTF">2022-08-24T06:39:00Z</dcterms:modified>
</cp:coreProperties>
</file>